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6533A3" w14:textId="34A02F32" w:rsidR="00D5282F" w:rsidRDefault="00AA250F" w:rsidP="00D5282F">
      <w:pPr>
        <w:ind w:firstLine="0"/>
        <w:rPr>
          <w:rFonts w:ascii="Times New Roman" w:hAnsi="Times New Roman"/>
          <w:b/>
          <w:sz w:val="28"/>
          <w:szCs w:val="28"/>
        </w:rPr>
      </w:pPr>
      <w:bookmarkStart w:id="0" w:name="OLE_LINK43"/>
      <w:bookmarkStart w:id="1" w:name="OLE_LINK44"/>
      <w:bookmarkStart w:id="2" w:name="OLE_LINK48"/>
      <w:r>
        <w:rPr>
          <w:rFonts w:ascii="Times New Roman" w:hAnsi="Times New Roman"/>
          <w:b/>
          <w:sz w:val="28"/>
          <w:szCs w:val="28"/>
        </w:rPr>
        <w:t>Consequences of</w:t>
      </w:r>
      <w:r w:rsidR="009B14F8" w:rsidRPr="00D5282F">
        <w:rPr>
          <w:rFonts w:ascii="Times New Roman" w:hAnsi="Times New Roman"/>
          <w:b/>
          <w:sz w:val="28"/>
          <w:szCs w:val="28"/>
        </w:rPr>
        <w:t xml:space="preserve"> i</w:t>
      </w:r>
      <w:r w:rsidR="00A2267D" w:rsidRPr="00D5282F">
        <w:rPr>
          <w:rFonts w:ascii="Times New Roman" w:hAnsi="Times New Roman"/>
          <w:b/>
          <w:sz w:val="28"/>
          <w:szCs w:val="28"/>
        </w:rPr>
        <w:t>mplementing</w:t>
      </w:r>
      <w:r w:rsidR="006F153D">
        <w:rPr>
          <w:rFonts w:ascii="Times New Roman" w:hAnsi="Times New Roman"/>
          <w:b/>
          <w:sz w:val="28"/>
          <w:szCs w:val="28"/>
        </w:rPr>
        <w:t xml:space="preserve"> a</w:t>
      </w:r>
      <w:r w:rsidR="00B24E81">
        <w:rPr>
          <w:rFonts w:ascii="Times New Roman" w:hAnsi="Times New Roman"/>
          <w:b/>
          <w:sz w:val="28"/>
          <w:szCs w:val="28"/>
        </w:rPr>
        <w:t xml:space="preserve"> </w:t>
      </w:r>
      <w:r w:rsidR="00B56157">
        <w:rPr>
          <w:rFonts w:ascii="Times New Roman" w:hAnsi="Times New Roman"/>
          <w:b/>
          <w:sz w:val="28"/>
          <w:szCs w:val="28"/>
        </w:rPr>
        <w:t>2-dimensional</w:t>
      </w:r>
      <w:r w:rsidR="00B24E81">
        <w:rPr>
          <w:rFonts w:ascii="Times New Roman" w:hAnsi="Times New Roman"/>
          <w:b/>
          <w:sz w:val="28"/>
          <w:szCs w:val="28"/>
        </w:rPr>
        <w:t xml:space="preserve"> survival </w:t>
      </w:r>
      <w:r w:rsidR="00AA3084">
        <w:rPr>
          <w:rFonts w:ascii="Times New Roman" w:hAnsi="Times New Roman"/>
          <w:b/>
          <w:sz w:val="28"/>
          <w:szCs w:val="28"/>
        </w:rPr>
        <w:t>smoother</w:t>
      </w:r>
      <w:r w:rsidR="007D4BD7">
        <w:rPr>
          <w:rFonts w:ascii="Times New Roman" w:hAnsi="Times New Roman"/>
          <w:b/>
          <w:sz w:val="28"/>
          <w:szCs w:val="28"/>
        </w:rPr>
        <w:t xml:space="preserve"> </w:t>
      </w:r>
      <w:r w:rsidR="00B24E81">
        <w:rPr>
          <w:rFonts w:ascii="Times New Roman" w:hAnsi="Times New Roman"/>
          <w:b/>
          <w:sz w:val="28"/>
          <w:szCs w:val="28"/>
        </w:rPr>
        <w:t>into a state-space assessment model</w:t>
      </w:r>
      <w:r w:rsidR="00963B7D">
        <w:rPr>
          <w:rFonts w:ascii="Times New Roman" w:hAnsi="Times New Roman"/>
          <w:b/>
          <w:sz w:val="28"/>
          <w:szCs w:val="28"/>
        </w:rPr>
        <w:t xml:space="preserve"> for</w:t>
      </w:r>
      <w:r w:rsidR="00B24E81">
        <w:rPr>
          <w:rFonts w:ascii="Times New Roman" w:hAnsi="Times New Roman"/>
          <w:b/>
          <w:sz w:val="28"/>
          <w:szCs w:val="28"/>
        </w:rPr>
        <w:t xml:space="preserve"> Southern New England-Mid Atlantic yellowtail flounder</w:t>
      </w:r>
    </w:p>
    <w:p w14:paraId="5B7A9FE6" w14:textId="77777777" w:rsidR="00C71C83" w:rsidRDefault="00C71C83" w:rsidP="00C71C83">
      <w:pPr>
        <w:ind w:firstLine="0"/>
        <w:rPr>
          <w:rFonts w:ascii="Times New Roman" w:hAnsi="Times New Roman"/>
          <w:b/>
          <w:sz w:val="28"/>
          <w:szCs w:val="28"/>
        </w:rPr>
      </w:pPr>
    </w:p>
    <w:p w14:paraId="0A55106D" w14:textId="77777777" w:rsidR="00D5282F" w:rsidRPr="008E0A57" w:rsidRDefault="00D5282F" w:rsidP="00004AB7">
      <w:pPr>
        <w:ind w:firstLine="0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HAIKUN XU</w:t>
      </w:r>
      <w:r w:rsidRPr="008E0A57">
        <w:rPr>
          <w:rFonts w:ascii="Times New Roman" w:hAnsi="Times New Roman"/>
          <w:b/>
          <w:vertAlign w:val="superscript"/>
        </w:rPr>
        <w:t>1*</w:t>
      </w:r>
      <w:r w:rsidRPr="008E0A57">
        <w:rPr>
          <w:rFonts w:ascii="Times New Roman" w:hAnsi="Times New Roman"/>
          <w:b/>
        </w:rPr>
        <w:t>, T</w:t>
      </w:r>
      <w:r>
        <w:rPr>
          <w:rFonts w:ascii="Times New Roman" w:hAnsi="Times New Roman"/>
          <w:b/>
        </w:rPr>
        <w:t>IMOTHY J. MILLER</w:t>
      </w:r>
      <w:r w:rsidRPr="008E0A57">
        <w:rPr>
          <w:rFonts w:ascii="Times New Roman" w:hAnsi="Times New Roman"/>
          <w:b/>
          <w:vertAlign w:val="superscript"/>
        </w:rPr>
        <w:t>2</w:t>
      </w:r>
      <w:r w:rsidRPr="008E0A57">
        <w:rPr>
          <w:rFonts w:ascii="Times New Roman" w:hAnsi="Times New Roman"/>
          <w:b/>
        </w:rPr>
        <w:t xml:space="preserve">, </w:t>
      </w:r>
      <w:r w:rsidR="009B2CE0">
        <w:rPr>
          <w:rFonts w:ascii="Times New Roman" w:hAnsi="Times New Roman"/>
          <w:b/>
        </w:rPr>
        <w:t>JAMES T. THORSON</w:t>
      </w:r>
      <w:r w:rsidR="009B2CE0">
        <w:rPr>
          <w:rFonts w:ascii="Times New Roman" w:hAnsi="Times New Roman"/>
          <w:b/>
          <w:vertAlign w:val="superscript"/>
        </w:rPr>
        <w:t>3</w:t>
      </w:r>
      <w:r w:rsidR="009B2CE0">
        <w:rPr>
          <w:rFonts w:ascii="Times New Roman" w:hAnsi="Times New Roman"/>
          <w:b/>
        </w:rPr>
        <w:t xml:space="preserve">, </w:t>
      </w:r>
      <w:r>
        <w:rPr>
          <w:rFonts w:ascii="Times New Roman" w:hAnsi="Times New Roman"/>
          <w:b/>
        </w:rPr>
        <w:t>JANET A. NYE</w:t>
      </w:r>
      <w:r w:rsidR="009B2CE0">
        <w:rPr>
          <w:rFonts w:ascii="Times New Roman" w:hAnsi="Times New Roman"/>
          <w:b/>
          <w:vertAlign w:val="superscript"/>
        </w:rPr>
        <w:t>4</w:t>
      </w:r>
    </w:p>
    <w:p w14:paraId="7C63DF37" w14:textId="77777777" w:rsidR="00C71C83" w:rsidRDefault="00C71C83" w:rsidP="00C71C83">
      <w:pPr>
        <w:spacing w:line="240" w:lineRule="auto"/>
        <w:ind w:firstLine="0"/>
        <w:rPr>
          <w:rFonts w:ascii="Times New Roman" w:hAnsi="Times New Roman"/>
          <w:i/>
          <w:vertAlign w:val="superscript"/>
        </w:rPr>
      </w:pPr>
    </w:p>
    <w:p w14:paraId="1E7734F9" w14:textId="77777777" w:rsidR="009B2CE0" w:rsidRDefault="00C71C83" w:rsidP="009B2CE0">
      <w:pPr>
        <w:spacing w:line="240" w:lineRule="auto"/>
        <w:ind w:firstLine="0"/>
        <w:rPr>
          <w:rFonts w:ascii="Times New Roman" w:hAnsi="Times New Roman"/>
          <w:i/>
        </w:rPr>
      </w:pPr>
      <w:r w:rsidRPr="008E0A57">
        <w:rPr>
          <w:rFonts w:ascii="Times New Roman" w:hAnsi="Times New Roman"/>
          <w:i/>
          <w:vertAlign w:val="superscript"/>
        </w:rPr>
        <w:t>1</w:t>
      </w:r>
      <w:r w:rsidR="006209DA" w:rsidRPr="006209DA">
        <w:rPr>
          <w:rFonts w:ascii="Times New Roman" w:hAnsi="Times New Roman"/>
          <w:i/>
        </w:rPr>
        <w:t xml:space="preserve"> </w:t>
      </w:r>
      <w:r w:rsidR="006209DA" w:rsidRPr="00D318F8">
        <w:rPr>
          <w:rFonts w:ascii="Times New Roman" w:hAnsi="Times New Roman"/>
          <w:i/>
        </w:rPr>
        <w:t>School of Aquatic and Fishery Sciences, University</w:t>
      </w:r>
      <w:r w:rsidR="006209DA">
        <w:rPr>
          <w:rFonts w:ascii="Times New Roman" w:hAnsi="Times New Roman"/>
          <w:i/>
        </w:rPr>
        <w:t xml:space="preserve"> of Washi</w:t>
      </w:r>
      <w:r w:rsidR="009B2CE0">
        <w:rPr>
          <w:rFonts w:ascii="Times New Roman" w:hAnsi="Times New Roman"/>
          <w:i/>
        </w:rPr>
        <w:t>ngton, Seattle, Washington, USA</w:t>
      </w:r>
    </w:p>
    <w:p w14:paraId="5E37EED3" w14:textId="77777777" w:rsidR="00D5282F" w:rsidRDefault="009B2CE0" w:rsidP="009B2CE0">
      <w:pPr>
        <w:spacing w:line="240" w:lineRule="auto"/>
        <w:ind w:firstLine="0"/>
        <w:rPr>
          <w:rFonts w:ascii="Times New Roman" w:hAnsi="Times New Roman"/>
          <w:i/>
        </w:rPr>
      </w:pPr>
      <w:r>
        <w:rPr>
          <w:rFonts w:ascii="Times New Roman" w:hAnsi="Times New Roman"/>
          <w:i/>
          <w:vertAlign w:val="superscript"/>
        </w:rPr>
        <w:t xml:space="preserve">2 </w:t>
      </w:r>
      <w:r w:rsidR="00C71C83" w:rsidRPr="008E0A57">
        <w:rPr>
          <w:rFonts w:ascii="Times New Roman" w:hAnsi="Times New Roman"/>
          <w:i/>
        </w:rPr>
        <w:t>NOAA Northeast Fisheries Science Center, Woods Hole, Massachusetts, USA</w:t>
      </w:r>
    </w:p>
    <w:p w14:paraId="22D2019A" w14:textId="77777777" w:rsidR="009B2CE0" w:rsidRDefault="009B2CE0" w:rsidP="009B2CE0">
      <w:pPr>
        <w:spacing w:line="240" w:lineRule="auto"/>
        <w:ind w:firstLine="0"/>
        <w:rPr>
          <w:rFonts w:ascii="Times New Roman" w:hAnsi="Times New Roman"/>
          <w:i/>
        </w:rPr>
      </w:pPr>
      <w:r>
        <w:rPr>
          <w:rFonts w:ascii="Times New Roman" w:hAnsi="Times New Roman"/>
          <w:i/>
          <w:vertAlign w:val="superscript"/>
        </w:rPr>
        <w:t xml:space="preserve">3 </w:t>
      </w:r>
      <w:r w:rsidRPr="008E0A57">
        <w:rPr>
          <w:rFonts w:ascii="Times New Roman" w:hAnsi="Times New Roman"/>
          <w:i/>
        </w:rPr>
        <w:t>NOAA North</w:t>
      </w:r>
      <w:r>
        <w:rPr>
          <w:rFonts w:ascii="Times New Roman" w:hAnsi="Times New Roman"/>
          <w:i/>
        </w:rPr>
        <w:t>wes</w:t>
      </w:r>
      <w:r w:rsidRPr="008E0A57">
        <w:rPr>
          <w:rFonts w:ascii="Times New Roman" w:hAnsi="Times New Roman"/>
          <w:i/>
        </w:rPr>
        <w:t xml:space="preserve">t Fisheries Science Center, </w:t>
      </w:r>
      <w:r>
        <w:rPr>
          <w:rFonts w:ascii="Times New Roman" w:hAnsi="Times New Roman"/>
          <w:i/>
        </w:rPr>
        <w:t>Seattle</w:t>
      </w:r>
      <w:r w:rsidRPr="008E0A57">
        <w:rPr>
          <w:rFonts w:ascii="Times New Roman" w:hAnsi="Times New Roman"/>
          <w:i/>
        </w:rPr>
        <w:t xml:space="preserve">, </w:t>
      </w:r>
      <w:r>
        <w:rPr>
          <w:rFonts w:ascii="Times New Roman" w:hAnsi="Times New Roman"/>
          <w:i/>
        </w:rPr>
        <w:t>Washington</w:t>
      </w:r>
      <w:r w:rsidRPr="008E0A57">
        <w:rPr>
          <w:rFonts w:ascii="Times New Roman" w:hAnsi="Times New Roman"/>
          <w:i/>
        </w:rPr>
        <w:t>, USA</w:t>
      </w:r>
    </w:p>
    <w:p w14:paraId="6D942877" w14:textId="77777777" w:rsidR="009B2CE0" w:rsidRDefault="009B2CE0" w:rsidP="009B2CE0">
      <w:pPr>
        <w:spacing w:line="240" w:lineRule="auto"/>
        <w:ind w:firstLine="0"/>
        <w:rPr>
          <w:rFonts w:ascii="Times New Roman" w:hAnsi="Times New Roman"/>
          <w:i/>
        </w:rPr>
      </w:pPr>
      <w:r>
        <w:rPr>
          <w:rFonts w:ascii="Times New Roman" w:hAnsi="Times New Roman"/>
          <w:i/>
          <w:vertAlign w:val="superscript"/>
        </w:rPr>
        <w:t xml:space="preserve">4 </w:t>
      </w:r>
      <w:r w:rsidRPr="008E0A57">
        <w:rPr>
          <w:rFonts w:ascii="Times New Roman" w:hAnsi="Times New Roman"/>
          <w:i/>
        </w:rPr>
        <w:t>School of Marine and Atmospheric Science, Stony Brook University, Stony Brook, New York, USA</w:t>
      </w:r>
    </w:p>
    <w:p w14:paraId="67E14DEC" w14:textId="77777777" w:rsidR="009B2CE0" w:rsidRDefault="009B2CE0" w:rsidP="009B2CE0">
      <w:pPr>
        <w:spacing w:line="240" w:lineRule="auto"/>
        <w:ind w:firstLine="0"/>
        <w:rPr>
          <w:rFonts w:ascii="Times New Roman" w:hAnsi="Times New Roman"/>
          <w:i/>
        </w:rPr>
      </w:pPr>
    </w:p>
    <w:p w14:paraId="7DA33CA8" w14:textId="47F97A38" w:rsidR="00D5282F" w:rsidRPr="00CA3683" w:rsidRDefault="00D5282F" w:rsidP="00CA3683">
      <w:pPr>
        <w:spacing w:line="240" w:lineRule="auto"/>
        <w:ind w:firstLine="0"/>
        <w:rPr>
          <w:rFonts w:ascii="Times New Roman" w:hAnsi="Times New Roman"/>
          <w:i/>
        </w:rPr>
      </w:pPr>
    </w:p>
    <w:p w14:paraId="7A5AECCB" w14:textId="77777777" w:rsidR="00D5282F" w:rsidRPr="00CA3683" w:rsidRDefault="00D5282F" w:rsidP="00CA3683">
      <w:pPr>
        <w:spacing w:line="240" w:lineRule="auto"/>
        <w:ind w:firstLine="0"/>
        <w:rPr>
          <w:rFonts w:ascii="Times New Roman" w:hAnsi="Times New Roman"/>
          <w:i/>
        </w:rPr>
      </w:pPr>
    </w:p>
    <w:p w14:paraId="0D3B1A04" w14:textId="77777777" w:rsidR="001D7544" w:rsidRPr="00CA3683" w:rsidRDefault="001D7544" w:rsidP="00CA3683">
      <w:pPr>
        <w:spacing w:line="240" w:lineRule="auto"/>
        <w:ind w:firstLine="0"/>
        <w:rPr>
          <w:rFonts w:ascii="Times New Roman" w:hAnsi="Times New Roman"/>
          <w:i/>
        </w:rPr>
      </w:pPr>
    </w:p>
    <w:p w14:paraId="2F61BF14" w14:textId="77777777" w:rsidR="00D5282F" w:rsidRPr="00CA3683" w:rsidRDefault="00D5282F" w:rsidP="00CA3683">
      <w:pPr>
        <w:spacing w:line="240" w:lineRule="auto"/>
        <w:ind w:firstLine="0"/>
        <w:rPr>
          <w:rFonts w:ascii="Times New Roman" w:hAnsi="Times New Roman"/>
          <w:i/>
        </w:rPr>
      </w:pPr>
    </w:p>
    <w:p w14:paraId="53EC41E0" w14:textId="77777777" w:rsidR="00D5282F" w:rsidRPr="00CA3683" w:rsidRDefault="00D5282F" w:rsidP="00CA3683">
      <w:pPr>
        <w:spacing w:line="240" w:lineRule="auto"/>
        <w:ind w:firstLine="0"/>
        <w:rPr>
          <w:rFonts w:ascii="Times New Roman" w:hAnsi="Times New Roman"/>
          <w:i/>
        </w:rPr>
      </w:pPr>
    </w:p>
    <w:p w14:paraId="29A7FF86" w14:textId="77777777" w:rsidR="00D5282F" w:rsidRPr="001F67EE" w:rsidRDefault="00D5282F" w:rsidP="00004AB7">
      <w:pPr>
        <w:spacing w:after="120" w:line="360" w:lineRule="auto"/>
        <w:ind w:firstLine="0"/>
        <w:jc w:val="center"/>
        <w:rPr>
          <w:rFonts w:ascii="Times New Roman" w:eastAsia="BatangChe" w:hAnsi="Times New Roman"/>
        </w:rPr>
      </w:pPr>
      <w:r w:rsidRPr="001F67EE">
        <w:rPr>
          <w:rFonts w:ascii="Times New Roman" w:eastAsia="BatangChe" w:hAnsi="Times New Roman"/>
        </w:rPr>
        <w:t xml:space="preserve">Manuscript submitted to </w:t>
      </w:r>
      <w:r w:rsidRPr="004F14E4">
        <w:rPr>
          <w:rFonts w:ascii="Times New Roman" w:eastAsia="BatangChe" w:hAnsi="Times New Roman"/>
          <w:i/>
        </w:rPr>
        <w:t xml:space="preserve">Fisheries </w:t>
      </w:r>
      <w:r w:rsidR="00004AB7">
        <w:rPr>
          <w:rFonts w:ascii="Times New Roman" w:eastAsia="BatangChe" w:hAnsi="Times New Roman"/>
          <w:i/>
        </w:rPr>
        <w:t>Research</w:t>
      </w:r>
    </w:p>
    <w:p w14:paraId="2D0286A8" w14:textId="77777777" w:rsidR="00D5282F" w:rsidRDefault="00D5282F" w:rsidP="00004AB7"/>
    <w:p w14:paraId="54F49FBD" w14:textId="77777777" w:rsidR="00D5282F" w:rsidRDefault="00D5282F" w:rsidP="00004AB7"/>
    <w:p w14:paraId="47A10527" w14:textId="17575AE2" w:rsidR="00004AB7" w:rsidRDefault="001D7544" w:rsidP="00004AB7">
      <w:r>
        <w:t xml:space="preserve"> </w:t>
      </w:r>
    </w:p>
    <w:p w14:paraId="0D464D19" w14:textId="77777777" w:rsidR="00D95CF7" w:rsidRDefault="00D95CF7" w:rsidP="00004AB7"/>
    <w:p w14:paraId="11FFA2C7" w14:textId="34D97A40" w:rsidR="008C19E7" w:rsidRDefault="008C19E7" w:rsidP="00D95CF7">
      <w:pPr>
        <w:ind w:firstLine="0"/>
      </w:pPr>
    </w:p>
    <w:p w14:paraId="171473B4" w14:textId="77777777" w:rsidR="00004AB7" w:rsidRDefault="00004AB7" w:rsidP="001D7544">
      <w:pPr>
        <w:ind w:firstLine="0"/>
      </w:pPr>
    </w:p>
    <w:p w14:paraId="06A777D7" w14:textId="77777777" w:rsidR="00D5282F" w:rsidRDefault="00D5282F" w:rsidP="00004AB7">
      <w:pPr>
        <w:spacing w:after="120" w:line="360" w:lineRule="auto"/>
        <w:ind w:firstLine="0"/>
        <w:rPr>
          <w:rFonts w:ascii="Times New Roman" w:eastAsia="BatangChe" w:hAnsi="Times New Roman"/>
        </w:rPr>
      </w:pPr>
      <w:r>
        <w:rPr>
          <w:rFonts w:ascii="Times New Roman" w:eastAsia="BatangChe" w:hAnsi="Times New Roman"/>
          <w:i/>
        </w:rPr>
        <w:t>* Corresponding author address</w:t>
      </w:r>
      <w:r>
        <w:rPr>
          <w:rFonts w:ascii="Times New Roman" w:eastAsia="BatangChe" w:hAnsi="Times New Roman"/>
        </w:rPr>
        <w:t xml:space="preserve">: </w:t>
      </w:r>
    </w:p>
    <w:p w14:paraId="61AD3677" w14:textId="77777777" w:rsidR="006209DA" w:rsidRPr="00591E65" w:rsidRDefault="006209DA" w:rsidP="006209DA">
      <w:pPr>
        <w:spacing w:after="120" w:line="360" w:lineRule="auto"/>
        <w:ind w:firstLine="0"/>
        <w:rPr>
          <w:rFonts w:ascii="Times New Roman" w:eastAsia="BatangChe" w:hAnsi="Times New Roman"/>
          <w:bCs/>
        </w:rPr>
      </w:pPr>
      <w:r>
        <w:rPr>
          <w:rFonts w:ascii="Times New Roman" w:eastAsia="BatangChe" w:hAnsi="Times New Roman"/>
          <w:bCs/>
        </w:rPr>
        <w:t>Haikun Xu</w:t>
      </w:r>
      <w:r w:rsidRPr="00591E65">
        <w:rPr>
          <w:rFonts w:ascii="Times New Roman" w:eastAsia="BatangChe" w:hAnsi="Times New Roman"/>
          <w:bCs/>
        </w:rPr>
        <w:t xml:space="preserve">, School of </w:t>
      </w:r>
      <w:r w:rsidRPr="00591E65">
        <w:rPr>
          <w:rFonts w:ascii="Times New Roman" w:eastAsia="BatangChe" w:hAnsi="Times New Roman" w:hint="eastAsia"/>
          <w:bCs/>
        </w:rPr>
        <w:t>A</w:t>
      </w:r>
      <w:r w:rsidRPr="00591E65">
        <w:rPr>
          <w:rFonts w:ascii="Times New Roman" w:eastAsia="BatangChe" w:hAnsi="Times New Roman"/>
          <w:bCs/>
        </w:rPr>
        <w:t xml:space="preserve">quatic and Fishery Sciences, </w:t>
      </w:r>
    </w:p>
    <w:p w14:paraId="4D0F5862" w14:textId="77777777" w:rsidR="006209DA" w:rsidRDefault="006209DA" w:rsidP="006209DA">
      <w:pPr>
        <w:spacing w:after="120" w:line="360" w:lineRule="auto"/>
        <w:ind w:firstLine="0"/>
        <w:rPr>
          <w:rFonts w:ascii="Times New Roman" w:eastAsia="BatangChe" w:hAnsi="Times New Roman"/>
        </w:rPr>
      </w:pPr>
      <w:r>
        <w:rPr>
          <w:rFonts w:ascii="Times New Roman" w:eastAsia="BatangChe" w:hAnsi="Times New Roman"/>
        </w:rPr>
        <w:t>University of Washington, Seattle, WA 98195</w:t>
      </w:r>
    </w:p>
    <w:p w14:paraId="60BE89AE" w14:textId="77777777" w:rsidR="00D5282F" w:rsidRDefault="006209DA" w:rsidP="006209DA">
      <w:pPr>
        <w:spacing w:after="120" w:line="360" w:lineRule="auto"/>
        <w:ind w:firstLine="0"/>
        <w:rPr>
          <w:rFonts w:ascii="Times New Roman" w:eastAsiaTheme="majorEastAsia" w:hAnsi="Times New Roman" w:cs="Times New Roman"/>
          <w:b/>
          <w:spacing w:val="-10"/>
          <w:kern w:val="28"/>
          <w:sz w:val="28"/>
          <w:szCs w:val="28"/>
        </w:rPr>
      </w:pPr>
      <w:r>
        <w:rPr>
          <w:rFonts w:ascii="Times New Roman" w:eastAsia="BatangChe" w:hAnsi="Times New Roman"/>
          <w:lang w:val="it-IT"/>
        </w:rPr>
        <w:t xml:space="preserve">E-Mail: </w:t>
      </w:r>
      <w:hyperlink r:id="rId8" w:history="1">
        <w:r w:rsidRPr="0059228B">
          <w:rPr>
            <w:rStyle w:val="Hyperlink"/>
            <w:rFonts w:eastAsia="BatangChe"/>
            <w:lang w:val="it-IT"/>
          </w:rPr>
          <w:t>haikunxu@uw.edu</w:t>
        </w:r>
      </w:hyperlink>
      <w:r w:rsidR="00D5282F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08B4CF80" w14:textId="77777777" w:rsidR="00004AB7" w:rsidRDefault="00004AB7" w:rsidP="00004AB7">
      <w:pPr>
        <w:pStyle w:val="Heading1"/>
        <w:jc w:val="center"/>
      </w:pPr>
      <w:r w:rsidRPr="00004AB7">
        <w:lastRenderedPageBreak/>
        <w:t>Abstract</w:t>
      </w:r>
    </w:p>
    <w:p w14:paraId="1B891B92" w14:textId="77777777" w:rsidR="000F02E3" w:rsidRPr="000F02E3" w:rsidRDefault="000F02E3" w:rsidP="000F02E3">
      <w:pPr>
        <w:ind w:firstLine="0"/>
      </w:pPr>
    </w:p>
    <w:p w14:paraId="75F3811C" w14:textId="10935DA4" w:rsidR="005A2DB2" w:rsidRDefault="005A0AC6" w:rsidP="00EC722C">
      <w:pPr>
        <w:pStyle w:val="Chapterheading0"/>
      </w:pPr>
      <w:r>
        <w:t xml:space="preserve">Survival is an important </w:t>
      </w:r>
      <w:r w:rsidR="003E0F73">
        <w:t>population attribute</w:t>
      </w:r>
      <w:r>
        <w:t xml:space="preserve"> in fisheries </w:t>
      </w:r>
      <w:r w:rsidR="00CF68FB">
        <w:t>stock assessment</w:t>
      </w:r>
      <w:r>
        <w:t xml:space="preserve"> model</w:t>
      </w:r>
      <w:r w:rsidR="003E0F73">
        <w:t>s</w:t>
      </w:r>
      <w:r w:rsidR="00282676">
        <w:t xml:space="preserve"> and</w:t>
      </w:r>
      <w:r w:rsidR="00F47A28">
        <w:t xml:space="preserve"> </w:t>
      </w:r>
      <w:r w:rsidR="00B005F6">
        <w:t>is typically</w:t>
      </w:r>
      <w:r w:rsidR="00F47A28">
        <w:t xml:space="preserve"> treated as a </w:t>
      </w:r>
      <w:r w:rsidR="006014D4">
        <w:t xml:space="preserve">deterministic process </w:t>
      </w:r>
      <w:r w:rsidR="005C2A91">
        <w:t xml:space="preserve">without process uncertainty. </w:t>
      </w:r>
      <w:r w:rsidR="00127C87">
        <w:t>A</w:t>
      </w:r>
      <w:r w:rsidR="00DF5B1F">
        <w:t xml:space="preserve"> </w:t>
      </w:r>
      <w:r w:rsidR="005C2A91">
        <w:t>recently developed state-space assessment model</w:t>
      </w:r>
      <w:r w:rsidR="00127C87">
        <w:t>,</w:t>
      </w:r>
      <w:r w:rsidR="005C2A91">
        <w:t xml:space="preserve"> </w:t>
      </w:r>
      <w:r w:rsidR="00127C87">
        <w:t>however</w:t>
      </w:r>
      <w:r w:rsidR="005C2A91">
        <w:t xml:space="preserve">, </w:t>
      </w:r>
      <w:r w:rsidR="00127C87">
        <w:t>treat</w:t>
      </w:r>
      <w:r w:rsidR="008070C9">
        <w:t>ed</w:t>
      </w:r>
      <w:r w:rsidR="00127C87">
        <w:t xml:space="preserve"> </w:t>
      </w:r>
      <w:r w:rsidR="005C2A91">
        <w:t xml:space="preserve">the variation in survival </w:t>
      </w:r>
      <w:r w:rsidR="00127C87">
        <w:t>as</w:t>
      </w:r>
      <w:r w:rsidR="005C2A91">
        <w:t xml:space="preserve"> stochastic and </w:t>
      </w:r>
      <w:r w:rsidR="008D2455">
        <w:t>independent of age and year</w:t>
      </w:r>
      <w:r w:rsidR="005C2A91">
        <w:t>.</w:t>
      </w:r>
      <w:r w:rsidR="00E16F74">
        <w:t xml:space="preserve"> Several</w:t>
      </w:r>
      <w:r w:rsidR="00E33234">
        <w:t xml:space="preserve"> studies </w:t>
      </w:r>
      <w:r w:rsidR="0063782E">
        <w:t xml:space="preserve">have </w:t>
      </w:r>
      <w:r w:rsidR="00BE6ABD">
        <w:t xml:space="preserve">shown </w:t>
      </w:r>
      <w:r w:rsidR="00E33234">
        <w:t xml:space="preserve">that </w:t>
      </w:r>
      <w:r w:rsidR="002510CC">
        <w:t>some population attributes such as recruitment can be autocorrelated</w:t>
      </w:r>
      <w:r w:rsidR="00D71D00">
        <w:t>,</w:t>
      </w:r>
      <w:r w:rsidR="002510CC">
        <w:t xml:space="preserve"> </w:t>
      </w:r>
      <w:r w:rsidR="00AE48A6">
        <w:t xml:space="preserve">and </w:t>
      </w:r>
      <w:r w:rsidR="00D71D00">
        <w:t>that</w:t>
      </w:r>
      <w:r w:rsidR="00AE48A6">
        <w:t xml:space="preserve"> </w:t>
      </w:r>
      <w:r w:rsidR="002510CC">
        <w:t>not accounting for</w:t>
      </w:r>
      <w:r w:rsidR="00AE48A6">
        <w:t xml:space="preserve"> </w:t>
      </w:r>
      <w:r w:rsidR="00882644">
        <w:t>autocorrelated</w:t>
      </w:r>
      <w:r w:rsidR="00AE48A6">
        <w:t xml:space="preserve"> population </w:t>
      </w:r>
      <w:r w:rsidR="00882644">
        <w:t>processes</w:t>
      </w:r>
      <w:r w:rsidR="00AE48A6">
        <w:t xml:space="preserve"> </w:t>
      </w:r>
      <w:r w:rsidR="00882644">
        <w:t>in stock assessment models may</w:t>
      </w:r>
      <w:r w:rsidR="00D915AF">
        <w:t xml:space="preserve"> result in </w:t>
      </w:r>
      <w:r w:rsidR="005F5B15">
        <w:t>notably</w:t>
      </w:r>
      <w:r w:rsidR="00D915AF">
        <w:t xml:space="preserve"> </w:t>
      </w:r>
      <w:r w:rsidR="005F5B15">
        <w:t>biased</w:t>
      </w:r>
      <w:r w:rsidR="00AE48A6">
        <w:t xml:space="preserve"> </w:t>
      </w:r>
      <w:r w:rsidR="00D915AF">
        <w:t>estimates</w:t>
      </w:r>
      <w:r w:rsidR="00322FF8">
        <w:t xml:space="preserve"> of population attributes</w:t>
      </w:r>
      <w:r w:rsidR="00721E7E">
        <w:t>. T</w:t>
      </w:r>
      <w:r w:rsidR="0063782E">
        <w:t xml:space="preserve">hese </w:t>
      </w:r>
      <w:r w:rsidR="00CF62D0">
        <w:t>studies</w:t>
      </w:r>
      <w:r w:rsidR="0063782E">
        <w:t xml:space="preserve"> </w:t>
      </w:r>
      <w:r w:rsidR="00AE3F5F">
        <w:t>a</w:t>
      </w:r>
      <w:r w:rsidR="003903D4">
        <w:t>s well as</w:t>
      </w:r>
      <w:r w:rsidR="00AE3F5F">
        <w:t xml:space="preserve"> the strong retrospective pattern </w:t>
      </w:r>
      <w:r w:rsidR="00CF62D0">
        <w:t xml:space="preserve">found </w:t>
      </w:r>
      <w:r w:rsidR="00AE3F5F">
        <w:t xml:space="preserve">in </w:t>
      </w:r>
      <w:r w:rsidR="003903D4">
        <w:t>the last assessment</w:t>
      </w:r>
      <w:r w:rsidR="00AE3F5F">
        <w:t xml:space="preserve"> of </w:t>
      </w:r>
      <w:r w:rsidR="003903D4">
        <w:t xml:space="preserve">Southern New England yellowtail flounder </w:t>
      </w:r>
      <w:r w:rsidR="0063782E">
        <w:t xml:space="preserve">motivated us to </w:t>
      </w:r>
      <w:r w:rsidR="00F83A30">
        <w:t xml:space="preserve">evaluate </w:t>
      </w:r>
      <w:r w:rsidR="003903D4">
        <w:t>the</w:t>
      </w:r>
      <w:r w:rsidR="00F47623">
        <w:t xml:space="preserve"> two-dimensional </w:t>
      </w:r>
      <w:r w:rsidR="0063782E">
        <w:t xml:space="preserve">(age and year) </w:t>
      </w:r>
      <w:r w:rsidR="00AD4165">
        <w:t>auto</w:t>
      </w:r>
      <w:r w:rsidR="00FC3695">
        <w:t>correlation</w:t>
      </w:r>
      <w:r w:rsidR="008229F1">
        <w:rPr>
          <w:rFonts w:hint="eastAsia"/>
          <w:lang w:eastAsia="zh-CN"/>
        </w:rPr>
        <w:t>s</w:t>
      </w:r>
      <w:r w:rsidR="000C49C6">
        <w:t xml:space="preserve"> </w:t>
      </w:r>
      <w:r w:rsidR="008229F1">
        <w:t>in</w:t>
      </w:r>
      <w:r w:rsidR="00FC3695">
        <w:t xml:space="preserve"> </w:t>
      </w:r>
      <w:r w:rsidR="003903D4">
        <w:t>survival</w:t>
      </w:r>
      <w:r w:rsidR="00FC3695">
        <w:t xml:space="preserve">. We found that </w:t>
      </w:r>
      <w:r w:rsidR="00783942">
        <w:t>survival</w:t>
      </w:r>
      <w:r w:rsidR="00FC3695">
        <w:t xml:space="preserve"> </w:t>
      </w:r>
      <w:r w:rsidR="0066523F">
        <w:t>deviations</w:t>
      </w:r>
      <w:r w:rsidR="002C4BF4">
        <w:t xml:space="preserve"> </w:t>
      </w:r>
      <w:r w:rsidR="00FC3695">
        <w:t>w</w:t>
      </w:r>
      <w:r w:rsidR="002C4BF4">
        <w:t>ere</w:t>
      </w:r>
      <w:r w:rsidR="00FC3695">
        <w:t xml:space="preserve"> </w:t>
      </w:r>
      <w:r w:rsidR="00461CAF">
        <w:t xml:space="preserve">first-order </w:t>
      </w:r>
      <w:r w:rsidR="00FC3695">
        <w:t xml:space="preserve">autocorrelated among </w:t>
      </w:r>
      <w:r w:rsidR="00A41F2A">
        <w:t>both ages</w:t>
      </w:r>
      <w:r w:rsidR="002C4BF4">
        <w:t xml:space="preserve"> </w:t>
      </w:r>
      <w:r w:rsidR="001E0D06">
        <w:t>(</w:t>
      </w:r>
      <w:r w:rsidR="002C4BF4">
        <w:t>autocorrelation = 0.56</w:t>
      </w:r>
      <w:r w:rsidR="002C4BF4">
        <w:rPr>
          <w:lang w:eastAsia="zh-CN"/>
        </w:rPr>
        <w:t>,</w:t>
      </w:r>
      <w:r w:rsidR="002C4BF4">
        <w:rPr>
          <w:rFonts w:hint="eastAsia"/>
          <w:lang w:eastAsia="zh-CN"/>
        </w:rPr>
        <w:t xml:space="preserve"> </w:t>
      </w:r>
      <w:r w:rsidR="002C4BF4">
        <w:rPr>
          <w:lang w:eastAsia="zh-CN"/>
        </w:rPr>
        <w:t>standard error = 0.10</w:t>
      </w:r>
      <w:r w:rsidR="001E0D06">
        <w:t xml:space="preserve">) </w:t>
      </w:r>
      <w:r w:rsidR="00A41F2A">
        <w:t xml:space="preserve">and </w:t>
      </w:r>
      <w:r w:rsidR="002C4BF4">
        <w:t>years (autocorrelation = 0.33</w:t>
      </w:r>
      <w:r w:rsidR="002C4BF4">
        <w:rPr>
          <w:rFonts w:hint="eastAsia"/>
          <w:lang w:eastAsia="zh-CN"/>
        </w:rPr>
        <w:t xml:space="preserve">, </w:t>
      </w:r>
      <w:r w:rsidR="002C4BF4">
        <w:rPr>
          <w:lang w:eastAsia="zh-CN"/>
        </w:rPr>
        <w:t xml:space="preserve">standard error = 0.12). Moreover, </w:t>
      </w:r>
      <w:r w:rsidR="00783942">
        <w:t xml:space="preserve">the model </w:t>
      </w:r>
      <w:r w:rsidR="002C4BF4">
        <w:t>which estimate</w:t>
      </w:r>
      <w:r w:rsidR="008070C9">
        <w:t>d</w:t>
      </w:r>
      <w:r w:rsidR="00FC3695">
        <w:t xml:space="preserve"> </w:t>
      </w:r>
      <w:r w:rsidR="00FF3F93">
        <w:t xml:space="preserve">the </w:t>
      </w:r>
      <w:r w:rsidR="00FC3695">
        <w:t>autocorrelation</w:t>
      </w:r>
      <w:r w:rsidR="00FF3F93">
        <w:t>s</w:t>
      </w:r>
      <w:r w:rsidR="00FC3695">
        <w:t xml:space="preserve"> </w:t>
      </w:r>
      <w:r w:rsidR="002C4BF4">
        <w:t>in survival deviations fit</w:t>
      </w:r>
      <w:r w:rsidR="008070C9">
        <w:t>ted</w:t>
      </w:r>
      <w:r w:rsidR="00A41F2A">
        <w:t xml:space="preserve"> data much better </w:t>
      </w:r>
      <w:r w:rsidR="00702ABA">
        <w:t>(</w:t>
      </w:r>
      <m:oMath>
        <m:r>
          <m:rPr>
            <m:sty m:val="p"/>
          </m:rPr>
          <w:rPr>
            <w:rFonts w:ascii="Cambria Math" w:hAnsi="Cambria Math"/>
          </w:rPr>
          <m:t>∆</m:t>
        </m:r>
      </m:oMath>
      <w:r w:rsidR="00702ABA">
        <w:t>AIC</w:t>
      </w:r>
      <w:r w:rsidR="00702ABA">
        <w:rPr>
          <w:rFonts w:hint="eastAsia"/>
          <w:lang w:eastAsia="zh-CN"/>
        </w:rPr>
        <w:t xml:space="preserve"> =</w:t>
      </w:r>
      <w:r w:rsidR="00702ABA">
        <w:rPr>
          <w:lang w:eastAsia="zh-CN"/>
        </w:rPr>
        <w:t xml:space="preserve"> 22</w:t>
      </w:r>
      <w:r w:rsidR="00702ABA">
        <w:rPr>
          <w:rFonts w:hint="eastAsia"/>
          <w:lang w:eastAsia="zh-CN"/>
        </w:rPr>
        <w:t>)</w:t>
      </w:r>
      <w:r w:rsidR="008070C9">
        <w:t xml:space="preserve"> </w:t>
      </w:r>
      <w:r w:rsidR="00783942">
        <w:t xml:space="preserve">and had </w:t>
      </w:r>
      <w:r w:rsidR="009F1B19">
        <w:rPr>
          <w:rFonts w:hint="eastAsia"/>
          <w:lang w:eastAsia="zh-CN"/>
        </w:rPr>
        <w:t>notably</w:t>
      </w:r>
      <w:r w:rsidR="00A41F2A">
        <w:t xml:space="preserve"> </w:t>
      </w:r>
      <w:r w:rsidR="00E4789B">
        <w:t xml:space="preserve">reduced </w:t>
      </w:r>
      <w:r w:rsidR="00EC722C">
        <w:t xml:space="preserve">retrospective </w:t>
      </w:r>
      <w:r w:rsidR="00E4789B">
        <w:t>patterns</w:t>
      </w:r>
      <w:r w:rsidR="000D6B51">
        <w:t xml:space="preserve"> than the model which assumed independent </w:t>
      </w:r>
      <w:r w:rsidR="00C42E2A">
        <w:t>survival</w:t>
      </w:r>
      <w:r w:rsidR="00110DFE">
        <w:t xml:space="preserve">. </w:t>
      </w:r>
      <w:r w:rsidR="00A41F2A">
        <w:t>We also</w:t>
      </w:r>
      <w:r w:rsidR="00915D66">
        <w:t xml:space="preserve"> found that</w:t>
      </w:r>
      <w:r w:rsidR="00EC722C">
        <w:t xml:space="preserve"> </w:t>
      </w:r>
      <w:r w:rsidR="00D8012E">
        <w:t>estimating the</w:t>
      </w:r>
      <w:r w:rsidR="007F62AA">
        <w:t xml:space="preserve"> autocorrelations in survival deviations </w:t>
      </w:r>
      <w:r w:rsidR="00A41F2A">
        <w:t>altered</w:t>
      </w:r>
      <w:r w:rsidR="00EC722C">
        <w:t xml:space="preserve"> </w:t>
      </w:r>
      <w:r w:rsidR="008156F9">
        <w:t>both the</w:t>
      </w:r>
      <w:r w:rsidR="00EC722C">
        <w:t xml:space="preserve"> estimates and predictions of spawning biomass</w:t>
      </w:r>
      <w:r w:rsidR="00A41F2A">
        <w:t xml:space="preserve"> and fishing mortality</w:t>
      </w:r>
      <w:r w:rsidR="00A721A7">
        <w:t xml:space="preserve"> </w:t>
      </w:r>
      <w:r w:rsidR="007F62AA">
        <w:t>by as much as 40%</w:t>
      </w:r>
      <w:r w:rsidR="000F02E3">
        <w:t xml:space="preserve">. </w:t>
      </w:r>
      <w:r w:rsidR="009A6E2D">
        <w:rPr>
          <w:rFonts w:hint="eastAsia"/>
          <w:lang w:eastAsia="zh-CN"/>
        </w:rPr>
        <w:t>F</w:t>
      </w:r>
      <w:r w:rsidR="009A6E2D">
        <w:rPr>
          <w:lang w:eastAsia="zh-CN"/>
        </w:rPr>
        <w:t xml:space="preserve">inally, by comparing </w:t>
      </w:r>
      <w:r w:rsidR="006C40E9">
        <w:rPr>
          <w:rFonts w:hint="eastAsia"/>
          <w:lang w:eastAsia="zh-CN"/>
        </w:rPr>
        <w:t>the</w:t>
      </w:r>
      <w:r w:rsidR="006C40E9">
        <w:rPr>
          <w:lang w:eastAsia="zh-CN"/>
        </w:rPr>
        <w:t xml:space="preserve"> relative effect of </w:t>
      </w:r>
      <w:r w:rsidR="000824E8">
        <w:rPr>
          <w:lang w:eastAsia="zh-CN"/>
        </w:rPr>
        <w:t>an</w:t>
      </w:r>
      <w:r w:rsidR="009A6E2D">
        <w:rPr>
          <w:lang w:eastAsia="zh-CN"/>
        </w:rPr>
        <w:t xml:space="preserve"> </w:t>
      </w:r>
      <w:r w:rsidR="000824E8">
        <w:rPr>
          <w:lang w:eastAsia="zh-CN"/>
        </w:rPr>
        <w:t>environmental</w:t>
      </w:r>
      <w:r w:rsidR="009A6E2D">
        <w:rPr>
          <w:lang w:eastAsia="zh-CN"/>
        </w:rPr>
        <w:t xml:space="preserve"> covariate </w:t>
      </w:r>
      <w:r w:rsidR="000824E8">
        <w:rPr>
          <w:lang w:eastAsia="zh-CN"/>
        </w:rPr>
        <w:t xml:space="preserve">for recruitment </w:t>
      </w:r>
      <w:r w:rsidR="009A6E2D">
        <w:rPr>
          <w:lang w:eastAsia="zh-CN"/>
        </w:rPr>
        <w:t xml:space="preserve">and </w:t>
      </w:r>
      <w:r w:rsidR="00D24093">
        <w:rPr>
          <w:lang w:eastAsia="zh-CN"/>
        </w:rPr>
        <w:t>this</w:t>
      </w:r>
      <w:r w:rsidR="009A6E2D">
        <w:rPr>
          <w:lang w:eastAsia="zh-CN"/>
        </w:rPr>
        <w:t xml:space="preserve"> </w:t>
      </w:r>
      <w:r w:rsidR="003B3D56">
        <w:rPr>
          <w:lang w:eastAsia="zh-CN"/>
        </w:rPr>
        <w:t>2</w:t>
      </w:r>
      <w:r w:rsidR="003B3D56">
        <w:rPr>
          <w:rFonts w:hint="eastAsia"/>
          <w:lang w:eastAsia="zh-CN"/>
        </w:rPr>
        <w:t>-dimen</w:t>
      </w:r>
      <w:r w:rsidR="003B3D56">
        <w:rPr>
          <w:lang w:eastAsia="zh-CN"/>
        </w:rPr>
        <w:t xml:space="preserve">sional </w:t>
      </w:r>
      <w:r w:rsidR="009A6E2D">
        <w:rPr>
          <w:lang w:eastAsia="zh-CN"/>
        </w:rPr>
        <w:t>smoother</w:t>
      </w:r>
      <w:r w:rsidR="00D24093">
        <w:rPr>
          <w:lang w:eastAsia="zh-CN"/>
        </w:rPr>
        <w:t xml:space="preserve"> </w:t>
      </w:r>
      <w:r w:rsidR="000824E8">
        <w:rPr>
          <w:lang w:eastAsia="zh-CN"/>
        </w:rPr>
        <w:t>for survival</w:t>
      </w:r>
      <w:r w:rsidR="006C40E9">
        <w:rPr>
          <w:lang w:eastAsia="zh-CN"/>
        </w:rPr>
        <w:t xml:space="preserve"> on model outcome</w:t>
      </w:r>
      <w:r w:rsidR="009A6E2D">
        <w:rPr>
          <w:lang w:eastAsia="zh-CN"/>
        </w:rPr>
        <w:t xml:space="preserve">, we showed that </w:t>
      </w:r>
      <w:r w:rsidR="00D24093">
        <w:rPr>
          <w:lang w:eastAsia="zh-CN"/>
        </w:rPr>
        <w:t xml:space="preserve">the survival smoother </w:t>
      </w:r>
      <w:r w:rsidR="00D24093">
        <w:rPr>
          <w:rFonts w:hint="eastAsia"/>
          <w:lang w:eastAsia="zh-CN"/>
        </w:rPr>
        <w:t>is</w:t>
      </w:r>
      <w:r w:rsidR="00D24093">
        <w:rPr>
          <w:lang w:eastAsia="zh-CN"/>
        </w:rPr>
        <w:t xml:space="preserve"> </w:t>
      </w:r>
      <w:r w:rsidR="006C40E9">
        <w:rPr>
          <w:lang w:eastAsia="zh-CN"/>
        </w:rPr>
        <w:t xml:space="preserve">notably </w:t>
      </w:r>
      <w:r w:rsidR="00D24093">
        <w:rPr>
          <w:lang w:eastAsia="zh-CN"/>
        </w:rPr>
        <w:t xml:space="preserve">more important </w:t>
      </w:r>
      <w:r w:rsidR="00227C1B">
        <w:rPr>
          <w:lang w:eastAsia="zh-CN"/>
        </w:rPr>
        <w:t xml:space="preserve">to </w:t>
      </w:r>
      <w:r w:rsidR="000824E8">
        <w:rPr>
          <w:lang w:eastAsia="zh-CN"/>
        </w:rPr>
        <w:t xml:space="preserve">the assessment of </w:t>
      </w:r>
      <w:r w:rsidR="00227C1B">
        <w:t xml:space="preserve">Southern </w:t>
      </w:r>
      <w:r w:rsidR="00227C1B">
        <w:rPr>
          <w:rFonts w:hint="eastAsia"/>
          <w:lang w:eastAsia="zh-CN"/>
        </w:rPr>
        <w:t>New</w:t>
      </w:r>
      <w:r w:rsidR="00227C1B">
        <w:rPr>
          <w:lang w:eastAsia="zh-CN"/>
        </w:rPr>
        <w:t xml:space="preserve"> England</w:t>
      </w:r>
      <w:r w:rsidR="00227C1B">
        <w:t xml:space="preserve"> yellowtail flounder </w:t>
      </w:r>
      <w:r w:rsidR="00D24093">
        <w:rPr>
          <w:lang w:eastAsia="zh-CN"/>
        </w:rPr>
        <w:t xml:space="preserve">in terms of </w:t>
      </w:r>
      <w:r w:rsidR="00227C1B">
        <w:rPr>
          <w:lang w:eastAsia="zh-CN"/>
        </w:rPr>
        <w:t>improving model fit</w:t>
      </w:r>
      <w:r w:rsidR="00AD1C17">
        <w:rPr>
          <w:lang w:eastAsia="zh-CN"/>
        </w:rPr>
        <w:t xml:space="preserve"> </w:t>
      </w:r>
      <w:r w:rsidR="00E4084A">
        <w:rPr>
          <w:lang w:eastAsia="zh-CN"/>
        </w:rPr>
        <w:t>according</w:t>
      </w:r>
      <w:r w:rsidR="00CC33AD">
        <w:rPr>
          <w:lang w:eastAsia="zh-CN"/>
        </w:rPr>
        <w:t xml:space="preserve"> to</w:t>
      </w:r>
      <w:r w:rsidR="00A20D9A">
        <w:rPr>
          <w:lang w:eastAsia="zh-CN"/>
        </w:rPr>
        <w:t xml:space="preserve"> AIC </w:t>
      </w:r>
      <w:r w:rsidR="00AD1C17">
        <w:rPr>
          <w:lang w:eastAsia="zh-CN"/>
        </w:rPr>
        <w:t xml:space="preserve">and </w:t>
      </w:r>
      <w:r w:rsidR="003B3D56">
        <w:rPr>
          <w:lang w:eastAsia="zh-CN"/>
        </w:rPr>
        <w:t>providing reliable SSB prediction.</w:t>
      </w:r>
    </w:p>
    <w:p w14:paraId="513F30E3" w14:textId="77777777" w:rsidR="00461CAF" w:rsidRDefault="00461CAF" w:rsidP="00EC722C">
      <w:pPr>
        <w:pStyle w:val="Chapterheading0"/>
      </w:pPr>
    </w:p>
    <w:p w14:paraId="19ACFD8B" w14:textId="77777777" w:rsidR="00004AB7" w:rsidRPr="00EC722C" w:rsidRDefault="005A2DB2" w:rsidP="00EC722C">
      <w:pPr>
        <w:pStyle w:val="Chapterheading0"/>
      </w:pPr>
      <w:r>
        <w:t xml:space="preserve">Keywords: </w:t>
      </w:r>
      <w:r w:rsidR="00AE3F5F">
        <w:t>s</w:t>
      </w:r>
      <w:r>
        <w:t xml:space="preserve">urvival; </w:t>
      </w:r>
      <w:r w:rsidR="00AE3F5F">
        <w:t>a</w:t>
      </w:r>
      <w:r>
        <w:t>utoc</w:t>
      </w:r>
      <w:r w:rsidR="00AE3F5F">
        <w:t>orrelation; State-space model; s</w:t>
      </w:r>
      <w:r>
        <w:t>tock assessment</w:t>
      </w:r>
      <w:r w:rsidR="00B864B7">
        <w:t>; yellowtail flounder</w:t>
      </w:r>
      <w:r w:rsidR="00EC722C">
        <w:br w:type="page"/>
      </w:r>
    </w:p>
    <w:bookmarkEnd w:id="0"/>
    <w:bookmarkEnd w:id="1"/>
    <w:bookmarkEnd w:id="2"/>
    <w:p w14:paraId="163BED25" w14:textId="428ACAA6" w:rsidR="00625F0B" w:rsidRPr="00625F0B" w:rsidRDefault="002B4973" w:rsidP="004579EE">
      <w:pPr>
        <w:pStyle w:val="Heading1"/>
        <w:numPr>
          <w:ilvl w:val="0"/>
          <w:numId w:val="15"/>
        </w:numPr>
      </w:pPr>
      <w:r w:rsidRPr="00624EFE">
        <w:lastRenderedPageBreak/>
        <w:t>Introduction</w:t>
      </w:r>
    </w:p>
    <w:p w14:paraId="1405621C" w14:textId="29004BCB" w:rsidR="00C64632" w:rsidRPr="009A4919" w:rsidRDefault="00A3140D" w:rsidP="00C64632">
      <w:pPr>
        <w:pStyle w:val="Chapterheading0"/>
        <w:ind w:firstLine="720"/>
      </w:pPr>
      <w:r>
        <w:t>Biological</w:t>
      </w:r>
      <w:r w:rsidR="004F4D3C">
        <w:t xml:space="preserve"> processes </w:t>
      </w:r>
      <w:r w:rsidR="008746DB">
        <w:t>of a fish population</w:t>
      </w:r>
      <w:r w:rsidR="00345455" w:rsidRPr="009A4919">
        <w:t xml:space="preserve"> </w:t>
      </w:r>
      <w:r w:rsidR="00322658">
        <w:t>usually</w:t>
      </w:r>
      <w:r>
        <w:t>, if not always,</w:t>
      </w:r>
      <w:r w:rsidR="00322658">
        <w:t xml:space="preserve"> vary over age and time</w:t>
      </w:r>
      <w:r w:rsidR="008746DB">
        <w:t xml:space="preserve">. </w:t>
      </w:r>
      <w:r w:rsidR="00057C9F">
        <w:t xml:space="preserve">Previous studies </w:t>
      </w:r>
      <w:r>
        <w:t xml:space="preserve">have shown </w:t>
      </w:r>
      <w:r w:rsidR="00057C9F">
        <w:t xml:space="preserve">that the variations in population processes </w:t>
      </w:r>
      <w:r w:rsidR="004F4D3C">
        <w:rPr>
          <w:rFonts w:hint="eastAsia"/>
          <w:lang w:eastAsia="zh-CN"/>
        </w:rPr>
        <w:t xml:space="preserve">can be </w:t>
      </w:r>
      <w:r w:rsidR="00345455" w:rsidRPr="009A4919">
        <w:t xml:space="preserve">autocorrelated </w:t>
      </w:r>
      <w:r w:rsidR="00345455">
        <w:t>among</w:t>
      </w:r>
      <w:r w:rsidR="00345455" w:rsidRPr="009A4919">
        <w:t xml:space="preserve"> age</w:t>
      </w:r>
      <w:r w:rsidR="00345455">
        <w:t>s</w:t>
      </w:r>
      <w:r w:rsidR="00345455" w:rsidRPr="009A4919">
        <w:t xml:space="preserve"> </w:t>
      </w:r>
      <w:r w:rsidR="00450312" w:rsidRPr="009A4919">
        <w:fldChar w:fldCharType="begin"/>
      </w:r>
      <w:r w:rsidR="004E092F">
        <w:instrText xml:space="preserve"> ADDIN EN.CITE &lt;EndNote&gt;&lt;Cite&gt;&lt;Author&gt;Nielsen&lt;/Author&gt;&lt;Year&gt;2014&lt;/Year&gt;&lt;RecNum&gt;135&lt;/RecNum&gt;&lt;DisplayText&gt;(Berg and Nielsen 2016; Nielsen and Berg 2014)&lt;/DisplayText&gt;&lt;record&gt;&lt;rec-number&gt;135&lt;/rec-number&gt;&lt;foreign-keys&gt;&lt;key app="EN" db-id="sfrdfvtvbdax5de2svmvr9smwwas0vts2999" timestamp="1432927654"&gt;135&lt;/key&gt;&lt;/foreign-keys&gt;&lt;ref-type name="Journal Article"&gt;17&lt;/ref-type&gt;&lt;contributors&gt;&lt;authors&gt;&lt;author&gt;Nielsen, Anders&lt;/author&gt;&lt;author&gt;Berg, Casper W&lt;/author&gt;&lt;/authors&gt;&lt;/contributors&gt;&lt;titles&gt;&lt;title&gt;Estimation of time-varying selectivity in stock assessments using state-space models&lt;/title&gt;&lt;secondary-title&gt;Fisheries Research&lt;/secondary-title&gt;&lt;/titles&gt;&lt;periodical&gt;&lt;full-title&gt;Fisheries Research&lt;/full-title&gt;&lt;/periodical&gt;&lt;pages&gt;96-101&lt;/pages&gt;&lt;volume&gt;158&lt;/volume&gt;&lt;dates&gt;&lt;year&gt;2014&lt;/year&gt;&lt;/dates&gt;&lt;isbn&gt;0165-7836&lt;/isbn&gt;&lt;urls&gt;&lt;/urls&gt;&lt;/record&gt;&lt;/Cite&gt;&lt;Cite&gt;&lt;Author&gt;Berg&lt;/Author&gt;&lt;Year&gt;2016&lt;/Year&gt;&lt;RecNum&gt;210&lt;/RecNum&gt;&lt;record&gt;&lt;rec-number&gt;210&lt;/rec-number&gt;&lt;foreign-keys&gt;&lt;key app="EN" db-id="sfrdfvtvbdax5de2svmvr9smwwas0vts2999" timestamp="1473184317"&gt;210&lt;/key&gt;&lt;/foreign-keys&gt;&lt;ref-type name="Journal Article"&gt;17&lt;/ref-type&gt;&lt;contributors&gt;&lt;authors&gt;&lt;author&gt;Berg, Casper W&lt;/author&gt;&lt;author&gt;Nielsen, Anders&lt;/author&gt;&lt;/authors&gt;&lt;/contributors&gt;&lt;titles&gt;&lt;title&gt;Accounting for correlated observations in an age-based state-space stock assessment model&lt;/title&gt;&lt;secondary-title&gt;ICES Journal of Marine Science: Journal du Conseil&lt;/secondary-title&gt;&lt;/titles&gt;&lt;periodical&gt;&lt;full-title&gt;ICES Journal of Marine Science: Journal du Conseil&lt;/full-title&gt;&lt;/periodical&gt;&lt;pages&gt;fsw046&lt;/pages&gt;&lt;dates&gt;&lt;year&gt;2016&lt;/year&gt;&lt;/dates&gt;&lt;isbn&gt;1054-3139&lt;/isbn&gt;&lt;urls&gt;&lt;/urls&gt;&lt;/record&gt;&lt;/Cite&gt;&lt;/EndNote&gt;</w:instrText>
      </w:r>
      <w:r w:rsidR="00450312" w:rsidRPr="009A4919">
        <w:fldChar w:fldCharType="separate"/>
      </w:r>
      <w:r w:rsidR="004E092F">
        <w:rPr>
          <w:noProof/>
        </w:rPr>
        <w:t>(Berg and Nielsen 2016; Nielsen and Berg 2014)</w:t>
      </w:r>
      <w:r w:rsidR="00450312" w:rsidRPr="009A4919">
        <w:fldChar w:fldCharType="end"/>
      </w:r>
      <w:r w:rsidR="00345455" w:rsidRPr="009A4919">
        <w:t xml:space="preserve"> or </w:t>
      </w:r>
      <w:r w:rsidR="00A72A5C">
        <w:t>in time</w:t>
      </w:r>
      <w:r w:rsidR="00345455" w:rsidRPr="009A4919">
        <w:t xml:space="preserve">. </w:t>
      </w:r>
      <w:r>
        <w:rPr>
          <w:lang w:eastAsia="zh-CN"/>
        </w:rPr>
        <w:t>For instance</w:t>
      </w:r>
      <w:r w:rsidR="00D95B42">
        <w:t>, a population process</w:t>
      </w:r>
      <w:r w:rsidR="00345455">
        <w:t xml:space="preserve"> such as</w:t>
      </w:r>
      <w:r w:rsidR="00345455" w:rsidRPr="009A4919">
        <w:t xml:space="preserve"> </w:t>
      </w:r>
      <w:bookmarkStart w:id="3" w:name="OLE_LINK10"/>
      <w:bookmarkStart w:id="4" w:name="OLE_LINK11"/>
      <w:r w:rsidR="00345455" w:rsidRPr="009A4919">
        <w:t>recruitment c</w:t>
      </w:r>
      <w:r w:rsidR="00345455">
        <w:t>an</w:t>
      </w:r>
      <w:r w:rsidR="00345455" w:rsidRPr="009A4919">
        <w:t xml:space="preserve"> be autocorrelated in </w:t>
      </w:r>
      <w:r w:rsidR="00345455">
        <w:t>time</w:t>
      </w:r>
      <w:r w:rsidR="00345455" w:rsidRPr="009A4919">
        <w:t xml:space="preserve"> if </w:t>
      </w:r>
      <w:r w:rsidR="00345455" w:rsidRPr="009A4919">
        <w:rPr>
          <w:lang w:eastAsia="zh-CN"/>
        </w:rPr>
        <w:t>the</w:t>
      </w:r>
      <w:r w:rsidR="00345455" w:rsidRPr="009A4919">
        <w:t xml:space="preserve"> </w:t>
      </w:r>
      <w:r w:rsidR="00345455" w:rsidRPr="009A4919">
        <w:rPr>
          <w:lang w:eastAsia="zh-CN"/>
        </w:rPr>
        <w:t xml:space="preserve">environmental or ecological process </w:t>
      </w:r>
      <w:r w:rsidR="00101C0B">
        <w:rPr>
          <w:lang w:eastAsia="zh-CN"/>
        </w:rPr>
        <w:t xml:space="preserve">by which </w:t>
      </w:r>
      <w:r w:rsidR="00345455" w:rsidRPr="009A4919">
        <w:rPr>
          <w:lang w:eastAsia="zh-CN"/>
        </w:rPr>
        <w:t xml:space="preserve">it is </w:t>
      </w:r>
      <w:r w:rsidR="00345455" w:rsidRPr="009A4919">
        <w:rPr>
          <w:noProof/>
          <w:lang w:eastAsia="zh-CN"/>
        </w:rPr>
        <w:t>driven</w:t>
      </w:r>
      <w:r w:rsidR="00345455" w:rsidRPr="009A4919">
        <w:rPr>
          <w:lang w:eastAsia="zh-CN"/>
        </w:rPr>
        <w:t xml:space="preserve"> is autocorrelated </w:t>
      </w:r>
      <w:bookmarkEnd w:id="3"/>
      <w:bookmarkEnd w:id="4"/>
      <w:r w:rsidR="00345455">
        <w:rPr>
          <w:lang w:eastAsia="zh-CN"/>
        </w:rPr>
        <w:t xml:space="preserve">in time </w:t>
      </w:r>
      <w:r w:rsidR="00450312" w:rsidRPr="009A4919">
        <w:rPr>
          <w:lang w:eastAsia="zh-CN"/>
        </w:rPr>
        <w:fldChar w:fldCharType="begin"/>
      </w:r>
      <w:r w:rsidR="004E092F">
        <w:rPr>
          <w:lang w:eastAsia="zh-CN"/>
        </w:rPr>
        <w:instrText xml:space="preserve"> ADDIN EN.CITE &lt;EndNote&gt;&lt;Cite&gt;&lt;Author&gt;Thorson&lt;/Author&gt;&lt;Year&gt;2014&lt;/Year&gt;&lt;RecNum&gt;212&lt;/RecNum&gt;&lt;DisplayText&gt;(Johnson et al. 2016; Thorson et al. 2014)&lt;/DisplayText&gt;&lt;record&gt;&lt;rec-number&gt;212&lt;/rec-number&gt;&lt;foreign-keys&gt;&lt;key app="EN" db-id="sfrdfvtvbdax5de2svmvr9smwwas0vts2999" timestamp="1473187190"&gt;212&lt;/key&gt;&lt;/foreign-keys&gt;&lt;ref-type name="Journal Article"&gt;17&lt;/ref-type&gt;&lt;contributors&gt;&lt;authors&gt;&lt;author&gt;Thorson, James T&lt;/author&gt;&lt;author&gt;Jensen, Olaf P&lt;/author&gt;&lt;author&gt;Zipkin, Elise F&lt;/author&gt;&lt;/authors&gt;&lt;/contributors&gt;&lt;titles&gt;&lt;title&gt;How variable is recruitment for exploited marine fishes? A hierarchical model for testing life history theory&lt;/title&gt;&lt;secondary-title&gt;Canadian Journal of Fisheries and Aquatic Sciences&lt;/secondary-title&gt;&lt;/titles&gt;&lt;periodical&gt;&lt;full-title&gt;Canadian Journal of Fisheries and Aquatic Sciences&lt;/full-title&gt;&lt;/periodical&gt;&lt;pages&gt;973-983&lt;/pages&gt;&lt;volume&gt;71&lt;/volume&gt;&lt;number&gt;7&lt;/number&gt;&lt;dates&gt;&lt;year&gt;2014&lt;/year&gt;&lt;/dates&gt;&lt;isbn&gt;0706-652X&lt;/isbn&gt;&lt;urls&gt;&lt;/urls&gt;&lt;/record&gt;&lt;/Cite&gt;&lt;Cite&gt;&lt;Author&gt;Johnson&lt;/Author&gt;&lt;Year&gt;2016&lt;/Year&gt;&lt;RecNum&gt;213&lt;/RecNum&gt;&lt;record&gt;&lt;rec-number&gt;213&lt;/rec-number&gt;&lt;foreign-keys&gt;&lt;key app="EN" db-id="sfrdfvtvbdax5de2svmvr9smwwas0vts2999" timestamp="1473302056"&gt;213&lt;/key&gt;&lt;/foreign-keys&gt;&lt;ref-type name="Journal Article"&gt;17&lt;/ref-type&gt;&lt;contributors&gt;&lt;authors&gt;&lt;author&gt;Johnson, Kelli F&lt;/author&gt;&lt;author&gt;Councill, Elizabeth&lt;/author&gt;&lt;author&gt;Thorson, James T&lt;/author&gt;&lt;author&gt;Brooks, Elizabeth&lt;/author&gt;&lt;author&gt;Methot, Richard D&lt;/author&gt;&lt;author&gt;Punt, André E&lt;/author&gt;&lt;/authors&gt;&lt;/contributors&gt;&lt;titles&gt;&lt;title&gt;Can autocorrelated recruitment be estimated using integrated assessment models and how does it affect population forecasts?&lt;/title&gt;&lt;secondary-title&gt;Fisheries Research&lt;/secondary-title&gt;&lt;/titles&gt;&lt;periodical&gt;&lt;full-title&gt;Fisheries Research&lt;/full-title&gt;&lt;/periodical&gt;&lt;pages&gt;222-232&lt;/pages&gt;&lt;volume&gt;183&lt;/volume&gt;&lt;dates&gt;&lt;year&gt;2016&lt;/year&gt;&lt;/dates&gt;&lt;isbn&gt;0165-7836&lt;/isbn&gt;&lt;urls&gt;&lt;/urls&gt;&lt;/record&gt;&lt;/Cite&gt;&lt;/EndNote&gt;</w:instrText>
      </w:r>
      <w:r w:rsidR="00450312" w:rsidRPr="009A4919">
        <w:rPr>
          <w:lang w:eastAsia="zh-CN"/>
        </w:rPr>
        <w:fldChar w:fldCharType="separate"/>
      </w:r>
      <w:r w:rsidR="004E092F">
        <w:rPr>
          <w:noProof/>
          <w:lang w:eastAsia="zh-CN"/>
        </w:rPr>
        <w:t>(Johnson et al. 2016; Thorson et al. 2014)</w:t>
      </w:r>
      <w:r w:rsidR="00450312" w:rsidRPr="009A4919">
        <w:rPr>
          <w:lang w:eastAsia="zh-CN"/>
        </w:rPr>
        <w:fldChar w:fldCharType="end"/>
      </w:r>
      <w:r w:rsidR="00345455" w:rsidRPr="009A4919">
        <w:t xml:space="preserve">. </w:t>
      </w:r>
      <w:r w:rsidR="00450312" w:rsidRPr="009A4919">
        <w:fldChar w:fldCharType="begin"/>
      </w:r>
      <w:r w:rsidR="004E092F">
        <w:instrText xml:space="preserve"> ADDIN EN.CITE &lt;EndNote&gt;&lt;Cite AuthorYear="1"&gt;&lt;Author&gt;Johnson&lt;/Author&gt;&lt;Year&gt;2016&lt;/Year&gt;&lt;RecNum&gt;213&lt;/RecNum&gt;&lt;DisplayText&gt;Johnson et al. (2016)&lt;/DisplayText&gt;&lt;record&gt;&lt;rec-number&gt;213&lt;/rec-number&gt;&lt;foreign-keys&gt;&lt;key app="EN" db-id="sfrdfvtvbdax5de2svmvr9smwwas0vts2999" timestamp="1473302056"&gt;213&lt;/key&gt;&lt;/foreign-keys&gt;&lt;ref-type name="Journal Article"&gt;17&lt;/ref-type&gt;&lt;contributors&gt;&lt;authors&gt;&lt;author&gt;Johnson, Kelli F&lt;/author&gt;&lt;author&gt;Councill, Elizabeth&lt;/author&gt;&lt;author&gt;Thorson, James T&lt;/author&gt;&lt;author&gt;Brooks, Elizabeth&lt;/author&gt;&lt;author&gt;Methot, Richard D&lt;/author&gt;&lt;author&gt;Punt, André E&lt;/author&gt;&lt;/authors&gt;&lt;/contributors&gt;&lt;titles&gt;&lt;title&gt;Can autocorrelated recruitment be estimated using integrated assessment models and how does it affect population forecasts?&lt;/title&gt;&lt;secondary-title&gt;Fisheries Research&lt;/secondary-title&gt;&lt;/titles&gt;&lt;periodical&gt;&lt;full-title&gt;Fisheries Research&lt;/full-title&gt;&lt;/periodical&gt;&lt;pages&gt;222-232&lt;/pages&gt;&lt;volume&gt;183&lt;/volume&gt;&lt;dates&gt;&lt;year&gt;2016&lt;/year&gt;&lt;/dates&gt;&lt;isbn&gt;0165-7836&lt;/isbn&gt;&lt;urls&gt;&lt;/urls&gt;&lt;/record&gt;&lt;/Cite&gt;&lt;/EndNote&gt;</w:instrText>
      </w:r>
      <w:r w:rsidR="00450312" w:rsidRPr="009A4919">
        <w:fldChar w:fldCharType="separate"/>
      </w:r>
      <w:r w:rsidR="004E092F">
        <w:rPr>
          <w:noProof/>
        </w:rPr>
        <w:t>Johnson et al. (2016)</w:t>
      </w:r>
      <w:r w:rsidR="00450312" w:rsidRPr="009A4919">
        <w:fldChar w:fldCharType="end"/>
      </w:r>
      <w:r w:rsidR="00345455" w:rsidRPr="009A4919">
        <w:t xml:space="preserve"> </w:t>
      </w:r>
      <w:r>
        <w:t>found</w:t>
      </w:r>
      <w:r w:rsidR="00345455" w:rsidRPr="009A4919">
        <w:t xml:space="preserve"> that in cases where recruitment is high</w:t>
      </w:r>
      <w:r w:rsidR="00345455">
        <w:t xml:space="preserve">ly autocorrelated </w:t>
      </w:r>
      <w:r w:rsidR="00A72A5C">
        <w:t>in time</w:t>
      </w:r>
      <w:r w:rsidR="00345455" w:rsidRPr="009A4919">
        <w:t xml:space="preserve">, ignoring this autocorrelation </w:t>
      </w:r>
      <w:r>
        <w:t xml:space="preserve">can </w:t>
      </w:r>
      <w:r w:rsidR="00345455" w:rsidRPr="009A4919">
        <w:t xml:space="preserve">potentially lead to large biases </w:t>
      </w:r>
      <w:r w:rsidR="00345455">
        <w:t xml:space="preserve">in model predictions as well as </w:t>
      </w:r>
      <w:r w:rsidR="00345455" w:rsidRPr="009A4919">
        <w:t xml:space="preserve">the associated uncertainty </w:t>
      </w:r>
      <w:r w:rsidR="00345455" w:rsidRPr="009A4919">
        <w:rPr>
          <w:lang w:eastAsia="zh-CN"/>
        </w:rPr>
        <w:t>interval</w:t>
      </w:r>
      <w:r w:rsidR="00345455" w:rsidRPr="009A4919">
        <w:t xml:space="preserve">s. </w:t>
      </w:r>
      <w:r w:rsidR="00345455">
        <w:t>A population process, such as s</w:t>
      </w:r>
      <w:r w:rsidR="00345455" w:rsidRPr="009A4919">
        <w:t xml:space="preserve">electivity, can </w:t>
      </w:r>
      <w:r w:rsidR="00880F52">
        <w:t xml:space="preserve">also </w:t>
      </w:r>
      <w:r w:rsidR="00345455" w:rsidRPr="009A4919">
        <w:t xml:space="preserve">be autocorrelated </w:t>
      </w:r>
      <w:r w:rsidR="00345455">
        <w:t>among ages</w:t>
      </w:r>
      <w:r w:rsidR="00345455" w:rsidRPr="009A4919">
        <w:t xml:space="preserve"> </w:t>
      </w:r>
      <w:r w:rsidR="00450312" w:rsidRPr="009A4919">
        <w:fldChar w:fldCharType="begin"/>
      </w:r>
      <w:r w:rsidR="008B06BB">
        <w:instrText xml:space="preserve"> ADDIN EN.CITE &lt;EndNote&gt;&lt;Cite&gt;&lt;Author&gt;Nielsen&lt;/Author&gt;&lt;Year&gt;2014&lt;/Year&gt;&lt;RecNum&gt;135&lt;/RecNum&gt;&lt;DisplayText&gt;(Nielsen and Berg 2014)&lt;/DisplayText&gt;&lt;record&gt;&lt;rec-number&gt;135&lt;/rec-number&gt;&lt;foreign-keys&gt;&lt;key app="EN" db-id="sfrdfvtvbdax5de2svmvr9smwwas0vts2999" timestamp="1432927654"&gt;135&lt;/key&gt;&lt;/foreign-keys&gt;&lt;ref-type name="Journal Article"&gt;17&lt;/ref-type&gt;&lt;contributors&gt;&lt;authors&gt;&lt;author&gt;Nielsen, Anders&lt;/author&gt;&lt;author&gt;Berg, Casper W&lt;/author&gt;&lt;/authors&gt;&lt;/contributors&gt;&lt;titles&gt;&lt;title&gt;Estimation of time-varying selectivity in stock assessments using state-space models&lt;/title&gt;&lt;secondary-title&gt;Fisheries Research&lt;/secondary-title&gt;&lt;/titles&gt;&lt;periodical&gt;&lt;full-title&gt;Fisheries Research&lt;/full-title&gt;&lt;/periodical&gt;&lt;pages&gt;96-101&lt;/pages&gt;&lt;volume&gt;158&lt;/volume&gt;&lt;dates&gt;&lt;year&gt;2014&lt;/year&gt;&lt;/dates&gt;&lt;isbn&gt;0165-7836&lt;/isbn&gt;&lt;urls&gt;&lt;/urls&gt;&lt;/record&gt;&lt;/Cite&gt;&lt;/EndNote&gt;</w:instrText>
      </w:r>
      <w:r w:rsidR="00450312" w:rsidRPr="009A4919">
        <w:fldChar w:fldCharType="separate"/>
      </w:r>
      <w:r w:rsidR="008B06BB">
        <w:rPr>
          <w:noProof/>
        </w:rPr>
        <w:t>(Nielsen and Berg 2014)</w:t>
      </w:r>
      <w:r w:rsidR="00450312" w:rsidRPr="009A4919">
        <w:fldChar w:fldCharType="end"/>
      </w:r>
      <w:r w:rsidR="00345455" w:rsidRPr="009A4919">
        <w:t xml:space="preserve"> probably because adjacent age classes </w:t>
      </w:r>
      <w:r w:rsidR="004E7B26">
        <w:t>have</w:t>
      </w:r>
      <w:r w:rsidR="00345455" w:rsidRPr="009A4919">
        <w:t xml:space="preserve"> similar</w:t>
      </w:r>
      <w:r w:rsidR="009F583C" w:rsidRPr="009F583C">
        <w:t xml:space="preserve"> </w:t>
      </w:r>
      <w:r w:rsidR="009F583C" w:rsidRPr="009A4919">
        <w:t>size</w:t>
      </w:r>
      <w:r w:rsidR="00345455">
        <w:t>,</w:t>
      </w:r>
      <w:r w:rsidR="00345455" w:rsidRPr="009A4919">
        <w:t xml:space="preserve"> </w:t>
      </w:r>
      <w:r w:rsidR="009F583C" w:rsidRPr="009A4919">
        <w:t>physiology</w:t>
      </w:r>
      <w:r w:rsidR="00345455">
        <w:t>, behavior</w:t>
      </w:r>
      <w:r w:rsidR="00FA11E1">
        <w:t>, etc</w:t>
      </w:r>
      <w:r w:rsidR="004F2169" w:rsidRPr="009A4919">
        <w:t xml:space="preserve">. </w:t>
      </w:r>
      <w:r w:rsidR="009F583C">
        <w:t xml:space="preserve">When </w:t>
      </w:r>
      <w:r w:rsidR="0030045F">
        <w:t>the variation</w:t>
      </w:r>
      <w:r w:rsidR="00AB4F11">
        <w:t>s</w:t>
      </w:r>
      <w:r w:rsidR="0030045F">
        <w:t xml:space="preserve"> in </w:t>
      </w:r>
      <w:r w:rsidR="00915D66">
        <w:t xml:space="preserve">selectivity </w:t>
      </w:r>
      <w:r w:rsidR="00AB4F11">
        <w:t>are</w:t>
      </w:r>
      <w:r w:rsidR="00915D66">
        <w:t xml:space="preserve"> auto</w:t>
      </w:r>
      <w:r w:rsidR="00915D66" w:rsidRPr="009A4919">
        <w:t>correlat</w:t>
      </w:r>
      <w:r w:rsidR="00915D66">
        <w:t>ed among ages</w:t>
      </w:r>
      <w:r w:rsidR="00911727" w:rsidRPr="009A4919">
        <w:t xml:space="preserve">, the model </w:t>
      </w:r>
      <w:r w:rsidR="00C35FF2">
        <w:t xml:space="preserve">including </w:t>
      </w:r>
      <w:r w:rsidR="009F583C">
        <w:t>this autocorrelation was</w:t>
      </w:r>
      <w:r w:rsidR="00911727" w:rsidRPr="009A4919">
        <w:t xml:space="preserve"> shown to </w:t>
      </w:r>
      <w:r w:rsidR="00AB4F11">
        <w:t>fit to data better</w:t>
      </w:r>
      <w:r w:rsidR="00911727" w:rsidRPr="009A4919">
        <w:t xml:space="preserve"> compared to that </w:t>
      </w:r>
      <w:r w:rsidR="00915D66">
        <w:t>assuming</w:t>
      </w:r>
      <w:r w:rsidR="00AB4F11">
        <w:t xml:space="preserve"> mutually</w:t>
      </w:r>
      <w:r w:rsidR="00915D66">
        <w:t xml:space="preserve"> independent selectivity</w:t>
      </w:r>
      <w:r w:rsidR="00C35FF2">
        <w:t xml:space="preserve"> </w:t>
      </w:r>
      <w:r w:rsidR="00AB4F11">
        <w:t xml:space="preserve">variations </w:t>
      </w:r>
      <w:r w:rsidR="00450312">
        <w:fldChar w:fldCharType="begin"/>
      </w:r>
      <w:r w:rsidR="008B06BB">
        <w:instrText xml:space="preserve"> ADDIN EN.CITE &lt;EndNote&gt;&lt;Cite&gt;&lt;Author&gt;Nielsen&lt;/Author&gt;&lt;Year&gt;2014&lt;/Year&gt;&lt;RecNum&gt;135&lt;/RecNum&gt;&lt;DisplayText&gt;(Nielsen and Berg 2014)&lt;/DisplayText&gt;&lt;record&gt;&lt;rec-number&gt;135&lt;/rec-number&gt;&lt;foreign-keys&gt;&lt;key app="EN" db-id="sfrdfvtvbdax5de2svmvr9smwwas0vts2999" timestamp="1432927654"&gt;135&lt;/key&gt;&lt;/foreign-keys&gt;&lt;ref-type name="Journal Article"&gt;17&lt;/ref-type&gt;&lt;contributors&gt;&lt;authors&gt;&lt;author&gt;Nielsen, Anders&lt;/author&gt;&lt;author&gt;Berg, Casper W&lt;/author&gt;&lt;/authors&gt;&lt;/contributors&gt;&lt;titles&gt;&lt;title&gt;Estimation of time-varying selectivity in stock assessments using state-space models&lt;/title&gt;&lt;secondary-title&gt;Fisheries Research&lt;/secondary-title&gt;&lt;/titles&gt;&lt;periodical&gt;&lt;full-title&gt;Fisheries Research&lt;/full-title&gt;&lt;/periodical&gt;&lt;pages&gt;96-101&lt;/pages&gt;&lt;volume&gt;158&lt;/volume&gt;&lt;dates&gt;&lt;year&gt;2014&lt;/year&gt;&lt;/dates&gt;&lt;isbn&gt;0165-7836&lt;/isbn&gt;&lt;urls&gt;&lt;/urls&gt;&lt;/record&gt;&lt;/Cite&gt;&lt;/EndNote&gt;</w:instrText>
      </w:r>
      <w:r w:rsidR="00450312">
        <w:fldChar w:fldCharType="separate"/>
      </w:r>
      <w:r w:rsidR="008B06BB">
        <w:rPr>
          <w:noProof/>
        </w:rPr>
        <w:t>(Nielsen and Berg 2014)</w:t>
      </w:r>
      <w:r w:rsidR="00450312">
        <w:fldChar w:fldCharType="end"/>
      </w:r>
      <w:r w:rsidR="00911727" w:rsidRPr="009A4919">
        <w:t xml:space="preserve">. </w:t>
      </w:r>
      <w:r w:rsidR="00E04F59">
        <w:t xml:space="preserve">To date, </w:t>
      </w:r>
      <w:r w:rsidR="00915D66">
        <w:t xml:space="preserve">however, </w:t>
      </w:r>
      <w:r w:rsidR="00E04F59">
        <w:t xml:space="preserve">evaluating </w:t>
      </w:r>
      <w:r w:rsidR="001B682D">
        <w:t xml:space="preserve">a two-dimensional </w:t>
      </w:r>
      <w:r w:rsidR="00225106">
        <w:t>(</w:t>
      </w:r>
      <w:r w:rsidR="001B682D">
        <w:t>2D</w:t>
      </w:r>
      <w:r w:rsidR="009F5496">
        <w:t xml:space="preserve">) </w:t>
      </w:r>
      <w:r w:rsidR="00E04F59">
        <w:t xml:space="preserve">autocorrelation structure </w:t>
      </w:r>
      <w:r w:rsidR="001B682D">
        <w:t xml:space="preserve">with age and year </w:t>
      </w:r>
      <w:r w:rsidR="009F5496">
        <w:t>in</w:t>
      </w:r>
      <w:r w:rsidR="00E04F59">
        <w:t xml:space="preserve"> population </w:t>
      </w:r>
      <w:r w:rsidR="009E229C">
        <w:t xml:space="preserve">processes </w:t>
      </w:r>
      <w:r w:rsidR="00E04F59">
        <w:t>is rare.</w:t>
      </w:r>
      <w:r w:rsidR="00911727" w:rsidRPr="009A4919">
        <w:t xml:space="preserve"> </w:t>
      </w:r>
      <w:r w:rsidR="008F0EEC">
        <w:t xml:space="preserve">One exception is </w:t>
      </w:r>
      <w:r w:rsidR="00450312" w:rsidRPr="009A4919">
        <w:fldChar w:fldCharType="begin"/>
      </w:r>
      <w:r w:rsidR="00911727" w:rsidRPr="009A4919">
        <w:instrText xml:space="preserve"> ADDIN EN.CITE &lt;EndNote&gt;&lt;Cite AuthorYear="1"&gt;&lt;Author&gt;Cadigan&lt;/Author&gt;&lt;Year&gt;2015&lt;/Year&gt;&lt;RecNum&gt;161&lt;/RecNum&gt;&lt;DisplayText&gt;Cadigan (2015)&lt;/DisplayText&gt;&lt;record&gt;&lt;rec-number&gt;161&lt;/rec-number&gt;&lt;foreign-keys&gt;&lt;key app="EN" db-id="sfrdfvtvbdax5de2svmvr9smwwas0vts2999" timestamp="1457375767"&gt;161&lt;/key&gt;&lt;/foreign-keys&gt;&lt;ref-type name="Journal Article"&gt;17&lt;/ref-type&gt;&lt;contributors&gt;&lt;authors&gt;&lt;author&gt;Cadigan, Noel G&lt;/author&gt;&lt;/authors&gt;&lt;/contributors&gt;&lt;titles&gt;&lt;title&gt;A state-space stock assessment model for northern cod, including under-reported catches and variable natural mortality rates 1&lt;/title&gt;&lt;secondary-title&gt;Canadian Journal of Fisheries and Aquatic Sciences&lt;/secondary-title&gt;&lt;/titles&gt;&lt;periodical&gt;&lt;full-title&gt;Canadian Journal of Fisheries and Aquatic Sciences&lt;/full-title&gt;&lt;/periodical&gt;&lt;pages&gt;1-13&lt;/pages&gt;&lt;volume&gt;72&lt;/volume&gt;&lt;number&gt;999&lt;/number&gt;&lt;dates&gt;&lt;year&gt;2015&lt;/year&gt;&lt;/dates&gt;&lt;isbn&gt;0706-652X&lt;/isbn&gt;&lt;urls&gt;&lt;/urls&gt;&lt;/record&gt;&lt;/Cite&gt;&lt;/EndNote&gt;</w:instrText>
      </w:r>
      <w:r w:rsidR="00450312" w:rsidRPr="009A4919">
        <w:fldChar w:fldCharType="separate"/>
      </w:r>
      <w:r w:rsidR="00911727" w:rsidRPr="009A4919">
        <w:rPr>
          <w:noProof/>
        </w:rPr>
        <w:t>Cadigan (2015)</w:t>
      </w:r>
      <w:r w:rsidR="00450312" w:rsidRPr="009A4919">
        <w:fldChar w:fldCharType="end"/>
      </w:r>
      <w:r w:rsidR="008F0EEC">
        <w:t>, who</w:t>
      </w:r>
      <w:r w:rsidR="004F2169" w:rsidRPr="009A4919">
        <w:t xml:space="preserve"> </w:t>
      </w:r>
      <w:r w:rsidR="00911727" w:rsidRPr="009A4919">
        <w:t>developed a state-space</w:t>
      </w:r>
      <w:r w:rsidR="00AD6F1C">
        <w:t>,</w:t>
      </w:r>
      <w:r w:rsidR="00911727" w:rsidRPr="009A4919">
        <w:t xml:space="preserve"> age-structured assessment mod</w:t>
      </w:r>
      <w:r w:rsidR="00225106">
        <w:t xml:space="preserve">el for </w:t>
      </w:r>
      <w:r w:rsidR="00225106">
        <w:rPr>
          <w:noProof/>
        </w:rPr>
        <w:t xml:space="preserve">Northern Cod </w:t>
      </w:r>
      <w:r w:rsidR="00B15F51">
        <w:rPr>
          <w:noProof/>
        </w:rPr>
        <w:t>(</w:t>
      </w:r>
      <w:r w:rsidR="00B15F51" w:rsidRPr="00B15F51">
        <w:rPr>
          <w:i/>
          <w:noProof/>
        </w:rPr>
        <w:t>Gadus morhua</w:t>
      </w:r>
      <w:r w:rsidR="00B15F51">
        <w:rPr>
          <w:noProof/>
        </w:rPr>
        <w:t xml:space="preserve">) </w:t>
      </w:r>
      <w:r w:rsidR="00B864B7">
        <w:rPr>
          <w:noProof/>
        </w:rPr>
        <w:t>where</w:t>
      </w:r>
      <w:r w:rsidR="00911727" w:rsidRPr="009A4919">
        <w:rPr>
          <w:noProof/>
        </w:rPr>
        <w:t xml:space="preserve"> </w:t>
      </w:r>
      <w:r w:rsidR="00915D66">
        <w:rPr>
          <w:noProof/>
        </w:rPr>
        <w:t xml:space="preserve">the </w:t>
      </w:r>
      <w:r w:rsidR="0072669B">
        <w:rPr>
          <w:noProof/>
        </w:rPr>
        <w:t>among-age and among-year autocorrelation</w:t>
      </w:r>
      <w:r w:rsidR="00860883">
        <w:rPr>
          <w:noProof/>
        </w:rPr>
        <w:t>s</w:t>
      </w:r>
      <w:r w:rsidR="0072669B">
        <w:rPr>
          <w:noProof/>
        </w:rPr>
        <w:t xml:space="preserve"> in </w:t>
      </w:r>
      <w:r w:rsidR="00225106" w:rsidRPr="009A4919">
        <w:rPr>
          <w:noProof/>
        </w:rPr>
        <w:t>natural mortality</w:t>
      </w:r>
      <w:r w:rsidR="008F0EEC">
        <w:rPr>
          <w:noProof/>
        </w:rPr>
        <w:t xml:space="preserve"> rate</w:t>
      </w:r>
      <w:r w:rsidR="00225106" w:rsidRPr="009A4919">
        <w:rPr>
          <w:noProof/>
        </w:rPr>
        <w:t xml:space="preserve"> </w:t>
      </w:r>
      <w:r w:rsidR="00225106">
        <w:rPr>
          <w:noProof/>
        </w:rPr>
        <w:t>(</w:t>
      </w:r>
      <m:oMath>
        <m:r>
          <w:rPr>
            <w:rFonts w:ascii="Cambria Math" w:hAnsi="Cambria Math"/>
            <w:noProof/>
          </w:rPr>
          <m:t>M</m:t>
        </m:r>
      </m:oMath>
      <w:r w:rsidR="00F35437">
        <w:rPr>
          <w:rFonts w:hint="eastAsia"/>
          <w:noProof/>
        </w:rPr>
        <w:t>)</w:t>
      </w:r>
      <w:r w:rsidR="00225106">
        <w:rPr>
          <w:noProof/>
        </w:rPr>
        <w:t xml:space="preserve"> were simultaneously</w:t>
      </w:r>
      <w:r w:rsidR="009E0C5B" w:rsidRPr="009E0C5B">
        <w:t xml:space="preserve"> </w:t>
      </w:r>
      <w:r w:rsidR="009E0C5B">
        <w:t>estimated</w:t>
      </w:r>
      <w:r w:rsidR="00AD16EB">
        <w:t>. However,</w:t>
      </w:r>
      <w:r w:rsidR="00AD16EB" w:rsidRPr="009A4919">
        <w:t xml:space="preserve"> </w:t>
      </w:r>
      <w:r w:rsidR="00860883">
        <w:t xml:space="preserve">the </w:t>
      </w:r>
      <w:r w:rsidR="00911727" w:rsidRPr="009A4919">
        <w:t>goodness-of-fit</w:t>
      </w:r>
      <w:r w:rsidR="00B864B7">
        <w:t>, retrospective pattern,</w:t>
      </w:r>
      <w:r w:rsidR="004F2169" w:rsidRPr="009A4919">
        <w:t xml:space="preserve"> and </w:t>
      </w:r>
      <w:r w:rsidR="00860883">
        <w:t xml:space="preserve">model </w:t>
      </w:r>
      <w:r w:rsidR="004F2169" w:rsidRPr="009A4919">
        <w:t>estimates</w:t>
      </w:r>
      <w:r w:rsidR="009F5496">
        <w:t>/predictions</w:t>
      </w:r>
      <w:r w:rsidR="004F2169" w:rsidRPr="009A4919">
        <w:t xml:space="preserve"> </w:t>
      </w:r>
      <w:r w:rsidR="004117F7">
        <w:t>under</w:t>
      </w:r>
      <w:r w:rsidR="004F2169" w:rsidRPr="009A4919">
        <w:t xml:space="preserve"> </w:t>
      </w:r>
      <w:r w:rsidR="00761640">
        <w:rPr>
          <w:noProof/>
        </w:rPr>
        <w:t>alternative</w:t>
      </w:r>
      <w:r w:rsidR="004F2169" w:rsidRPr="009A4919">
        <w:t xml:space="preserve"> </w:t>
      </w:r>
      <w:r w:rsidR="003E1980">
        <w:t>autocorrelation structure</w:t>
      </w:r>
      <w:r w:rsidR="009E0C5B">
        <w:t>s</w:t>
      </w:r>
      <w:r w:rsidR="003E1980">
        <w:t xml:space="preserve"> </w:t>
      </w:r>
      <w:r w:rsidR="00225106">
        <w:t>for</w:t>
      </w:r>
      <w:r w:rsidR="00911727" w:rsidRPr="009A4919">
        <w:t xml:space="preserve"> </w:t>
      </w:r>
      <m:oMath>
        <m:r>
          <w:rPr>
            <w:rFonts w:ascii="Cambria Math" w:hAnsi="Cambria Math"/>
          </w:rPr>
          <m:t>M</m:t>
        </m:r>
      </m:oMath>
      <w:r w:rsidR="00307D1D">
        <w:t xml:space="preserve"> were not compared</w:t>
      </w:r>
      <w:r w:rsidR="00C64632" w:rsidRPr="009A4919">
        <w:t>.</w:t>
      </w:r>
    </w:p>
    <w:p w14:paraId="2D919275" w14:textId="59455430" w:rsidR="00C64632" w:rsidRPr="009A4919" w:rsidRDefault="0019695A" w:rsidP="00C64632">
      <w:pPr>
        <w:pStyle w:val="Chapterheading0"/>
        <w:ind w:firstLine="720"/>
        <w:rPr>
          <w:lang w:eastAsia="zh-CN"/>
        </w:rPr>
      </w:pPr>
      <w:r w:rsidRPr="009A4919">
        <w:rPr>
          <w:lang w:eastAsia="zh-CN"/>
        </w:rPr>
        <w:t xml:space="preserve">Yellowtail flounder </w:t>
      </w:r>
      <w:r w:rsidR="00DB6BFB">
        <w:rPr>
          <w:lang w:eastAsia="zh-CN"/>
        </w:rPr>
        <w:t>(</w:t>
      </w:r>
      <w:r w:rsidR="00DB6BFB" w:rsidRPr="00DB6BFB">
        <w:rPr>
          <w:i/>
          <w:iCs/>
          <w:lang w:eastAsia="zh-CN"/>
        </w:rPr>
        <w:t>Limanda ferruginea</w:t>
      </w:r>
      <w:r w:rsidR="00DB6BFB" w:rsidRPr="00DB6BFB">
        <w:rPr>
          <w:iCs/>
          <w:lang w:eastAsia="zh-CN"/>
        </w:rPr>
        <w:t>)</w:t>
      </w:r>
      <w:r w:rsidR="00DB6BFB">
        <w:rPr>
          <w:i/>
          <w:iCs/>
          <w:lang w:eastAsia="zh-CN"/>
        </w:rPr>
        <w:t xml:space="preserve"> </w:t>
      </w:r>
      <w:r w:rsidRPr="009A4919">
        <w:rPr>
          <w:lang w:eastAsia="zh-CN"/>
        </w:rPr>
        <w:t xml:space="preserve">is a commercially important demersal flatfish in the Northwest Atlantic ranging from the Labrador Sea in the North to the Chesapeake Bay in the </w:t>
      </w:r>
      <w:r w:rsidR="00957F61">
        <w:rPr>
          <w:lang w:eastAsia="zh-CN"/>
        </w:rPr>
        <w:t>S</w:t>
      </w:r>
      <w:r w:rsidRPr="009A4919">
        <w:rPr>
          <w:lang w:eastAsia="zh-CN"/>
        </w:rPr>
        <w:t xml:space="preserve">outh </w:t>
      </w:r>
      <w:r w:rsidR="00450312" w:rsidRPr="009A4919">
        <w:rPr>
          <w:lang w:eastAsia="zh-CN"/>
        </w:rPr>
        <w:fldChar w:fldCharType="begin"/>
      </w:r>
      <w:r w:rsidR="008B06BB">
        <w:rPr>
          <w:lang w:eastAsia="zh-CN"/>
        </w:rPr>
        <w:instrText xml:space="preserve"> ADDIN EN.CITE &lt;EndNote&gt;&lt;Cite&gt;&lt;Author&gt;NEFSC&lt;/Author&gt;&lt;Year&gt;2012&lt;/Year&gt;&lt;RecNum&gt;120&lt;/RecNum&gt;&lt;DisplayText&gt;(NEFSC 2012)&lt;/DisplayText&gt;&lt;record&gt;&lt;rec-number&gt;120&lt;/rec-number&gt;&lt;foreign-keys&gt;&lt;key app="EN" db-id="sfrdfvtvbdax5de2svmvr9smwwas0vts2999" timestamp="1428001301"&gt;120&lt;/key&gt;&lt;/foreign-keys&gt;&lt;ref-type name="Journal Article"&gt;17&lt;/ref-type&gt;&lt;contributors&gt;&lt;authors&gt;&lt;author&gt;NEFSC&lt;/author&gt;&lt;/authors&gt;&lt;/contributors&gt;&lt;titles&gt;&lt;title&gt;54th Northeast Regional Stock Assessment Workshop (54th SAW) Assessment Report.&lt;/title&gt;&lt;secondary-title&gt;US Dept Commer, Northeast Fish Sci Cent Ref Doc. 12-18; 600 p&lt;/secondary-title&gt;&lt;/titles&gt;&lt;periodical&gt;&lt;full-title&gt;US Dept Commer, Northeast Fish Sci Cent Ref Doc. 12-18; 600 p&lt;/full-title&gt;&lt;/periodical&gt;&lt;dates&gt;&lt;year&gt;2012&lt;/year&gt;&lt;/dates&gt;&lt;urls&gt;&lt;/urls&gt;&lt;/record&gt;&lt;/Cite&gt;&lt;/EndNote&gt;</w:instrText>
      </w:r>
      <w:r w:rsidR="00450312" w:rsidRPr="009A4919">
        <w:rPr>
          <w:lang w:eastAsia="zh-CN"/>
        </w:rPr>
        <w:fldChar w:fldCharType="separate"/>
      </w:r>
      <w:r w:rsidR="008B06BB">
        <w:rPr>
          <w:noProof/>
          <w:lang w:eastAsia="zh-CN"/>
        </w:rPr>
        <w:t>(NEFSC 2012)</w:t>
      </w:r>
      <w:r w:rsidR="00450312" w:rsidRPr="009A4919">
        <w:rPr>
          <w:lang w:eastAsia="zh-CN"/>
        </w:rPr>
        <w:fldChar w:fldCharType="end"/>
      </w:r>
      <w:r w:rsidRPr="009A4919">
        <w:rPr>
          <w:lang w:eastAsia="zh-CN"/>
        </w:rPr>
        <w:t xml:space="preserve">. There are </w:t>
      </w:r>
      <w:r w:rsidR="00225106">
        <w:rPr>
          <w:lang w:eastAsia="zh-CN"/>
        </w:rPr>
        <w:t>four</w:t>
      </w:r>
      <w:r w:rsidRPr="009A4919">
        <w:rPr>
          <w:lang w:eastAsia="zh-CN"/>
        </w:rPr>
        <w:t xml:space="preserve"> stocks of yellowtail flounder delineated by the following areas: Canadian Grand Banks, Cape Cod-Gulf of Maine, Georges Bank, and Southern </w:t>
      </w:r>
      <w:r w:rsidRPr="009A4919">
        <w:rPr>
          <w:lang w:eastAsia="zh-CN"/>
        </w:rPr>
        <w:lastRenderedPageBreak/>
        <w:t xml:space="preserve">New England-Mid Atlantic. All four stocks experienced overfishing from the 1970s to the mid-1990s and since then all stocks have experienced some recovery </w:t>
      </w:r>
      <w:r w:rsidR="00450312" w:rsidRPr="009A4919">
        <w:rPr>
          <w:lang w:eastAsia="zh-CN"/>
        </w:rPr>
        <w:fldChar w:fldCharType="begin"/>
      </w:r>
      <w:r w:rsidR="004E092F">
        <w:rPr>
          <w:lang w:eastAsia="zh-CN"/>
        </w:rPr>
        <w:instrText xml:space="preserve"> ADDIN EN.CITE &lt;EndNote&gt;&lt;Cite&gt;&lt;Author&gt;Stone&lt;/Author&gt;&lt;Year&gt;2004&lt;/Year&gt;&lt;RecNum&gt;171&lt;/RecNum&gt;&lt;DisplayText&gt;(Stone et al. 2004)&lt;/DisplayText&gt;&lt;record&gt;&lt;rec-number&gt;171&lt;/rec-number&gt;&lt;foreign-keys&gt;&lt;key app="EN" db-id="sfrdfvtvbdax5de2svmvr9smwwas0vts2999" timestamp="1465493648"&gt;171&lt;/key&gt;&lt;/foreign-keys&gt;&lt;ref-type name="Journal Article"&gt;17&lt;/ref-type&gt;&lt;contributors&gt;&lt;authors&gt;&lt;author&gt;Stone, Heath H&lt;/author&gt;&lt;author&gt;Gavaris, Stratis&lt;/author&gt;&lt;author&gt;Legault, Christopher M&lt;/author&gt;&lt;author&gt;Neilson, John D&lt;/author&gt;&lt;author&gt;Cadrin, Steven X&lt;/author&gt;&lt;/authors&gt;&lt;/contributors&gt;&lt;titles&gt;&lt;title&gt;Collapse and recovery of the yellowtail flounder (Limanda ferruginea) fishery on Georges Bank&lt;/title&gt;&lt;secondary-title&gt;Journal of Sea Research&lt;/secondary-title&gt;&lt;/titles&gt;&lt;periodical&gt;&lt;full-title&gt;Journal of Sea Research&lt;/full-title&gt;&lt;/periodical&gt;&lt;pages&gt;261-270&lt;/pages&gt;&lt;volume&gt;51&lt;/volume&gt;&lt;number&gt;3&lt;/number&gt;&lt;dates&gt;&lt;year&gt;2004&lt;/year&gt;&lt;/dates&gt;&lt;isbn&gt;1385-1101&lt;/isbn&gt;&lt;urls&gt;&lt;/urls&gt;&lt;/record&gt;&lt;/Cite&gt;&lt;/EndNote&gt;</w:instrText>
      </w:r>
      <w:r w:rsidR="00450312" w:rsidRPr="009A4919">
        <w:rPr>
          <w:lang w:eastAsia="zh-CN"/>
        </w:rPr>
        <w:fldChar w:fldCharType="separate"/>
      </w:r>
      <w:r w:rsidR="004E092F">
        <w:rPr>
          <w:noProof/>
          <w:lang w:eastAsia="zh-CN"/>
        </w:rPr>
        <w:t>(Stone et al. 2004)</w:t>
      </w:r>
      <w:r w:rsidR="00450312" w:rsidRPr="009A4919">
        <w:rPr>
          <w:lang w:eastAsia="zh-CN"/>
        </w:rPr>
        <w:fldChar w:fldCharType="end"/>
      </w:r>
      <w:r w:rsidRPr="009A4919">
        <w:rPr>
          <w:lang w:eastAsia="zh-CN"/>
        </w:rPr>
        <w:t xml:space="preserve"> except </w:t>
      </w:r>
      <w:r w:rsidR="00005564" w:rsidRPr="009A4919">
        <w:rPr>
          <w:lang w:eastAsia="zh-CN"/>
        </w:rPr>
        <w:t>for</w:t>
      </w:r>
      <w:r w:rsidR="00005564">
        <w:rPr>
          <w:lang w:eastAsia="zh-CN"/>
        </w:rPr>
        <w:t xml:space="preserve"> the southern-most </w:t>
      </w:r>
      <w:r w:rsidRPr="009A4919">
        <w:rPr>
          <w:lang w:eastAsia="zh-CN"/>
        </w:rPr>
        <w:t>Southern New England-Mid Atlantic (SNE</w:t>
      </w:r>
      <w:r w:rsidR="004B2175" w:rsidRPr="009A4919">
        <w:rPr>
          <w:lang w:eastAsia="zh-CN"/>
        </w:rPr>
        <w:t>MA) stock</w:t>
      </w:r>
      <w:r w:rsidRPr="009A4919">
        <w:rPr>
          <w:lang w:eastAsia="zh-CN"/>
        </w:rPr>
        <w:t xml:space="preserve">. </w:t>
      </w:r>
      <w:r w:rsidR="0015385B" w:rsidRPr="009A4919">
        <w:rPr>
          <w:lang w:eastAsia="zh-CN"/>
        </w:rPr>
        <w:t xml:space="preserve">The SNEMA stock is currently assessed using </w:t>
      </w:r>
      <w:r w:rsidR="00AD6F1C">
        <w:rPr>
          <w:lang w:eastAsia="zh-CN"/>
        </w:rPr>
        <w:t>a statistical catch-at-</w:t>
      </w:r>
      <w:r w:rsidR="00AD01BF">
        <w:rPr>
          <w:lang w:eastAsia="zh-CN"/>
        </w:rPr>
        <w:t>age model (</w:t>
      </w:r>
      <w:r w:rsidR="0015385B" w:rsidRPr="009A4919">
        <w:rPr>
          <w:lang w:eastAsia="zh-CN"/>
        </w:rPr>
        <w:t>Age</w:t>
      </w:r>
      <w:r w:rsidR="009F5496">
        <w:rPr>
          <w:lang w:eastAsia="zh-CN"/>
        </w:rPr>
        <w:t>-Structured Assessment Program</w:t>
      </w:r>
      <w:r w:rsidR="00AD01BF">
        <w:rPr>
          <w:lang w:eastAsia="zh-CN"/>
        </w:rPr>
        <w:t>;</w:t>
      </w:r>
      <w:r w:rsidR="00AD6F1C">
        <w:rPr>
          <w:lang w:eastAsia="zh-CN"/>
        </w:rPr>
        <w:t xml:space="preserve"> Legault and Restrepo 1998)</w:t>
      </w:r>
      <w:r w:rsidR="00450312" w:rsidRPr="009A4919">
        <w:rPr>
          <w:lang w:eastAsia="zh-CN"/>
        </w:rPr>
        <w:fldChar w:fldCharType="begin"/>
      </w:r>
      <w:r w:rsidR="00AD6F1C">
        <w:rPr>
          <w:lang w:eastAsia="zh-CN"/>
        </w:rPr>
        <w:instrText xml:space="preserve"> ADDIN EN.CITE &lt;EndNote&gt;&lt;Cite ExcludeAuth="1" ExcludeYear="1"&gt;&lt;Author&gt;Legault&lt;/Author&gt;&lt;Year&gt;1998&lt;/Year&gt;&lt;RecNum&gt;133&lt;/RecNum&gt;&lt;record&gt;&lt;rec-number&gt;133&lt;/rec-number&gt;&lt;foreign-keys&gt;&lt;key app="EN" db-id="sfrdfvtvbdax5de2svmvr9smwwas0vts2999" timestamp="1432824036"&gt;133&lt;/key&gt;&lt;/foreign-keys&gt;&lt;ref-type name="Journal Article"&gt;17&lt;/ref-type&gt;&lt;contributors&gt;&lt;authors&gt;&lt;author&gt;Legault, Christopher M&lt;/author&gt;&lt;author&gt;Restrepo, Victor R&lt;/author&gt;&lt;/authors&gt;&lt;/contributors&gt;&lt;titles&gt;&lt;title&gt;A flexible forward age-structured assessment program&lt;/title&gt;&lt;secondary-title&gt;ICCAT. Col. Vol. Sci. Pap&lt;/secondary-title&gt;&lt;/titles&gt;&lt;periodical&gt;&lt;full-title&gt;ICCAT. Col. Vol. Sci. Pap&lt;/full-title&gt;&lt;/periodical&gt;&lt;pages&gt;246-253&lt;/pages&gt;&lt;volume&gt;49&lt;/volume&gt;&lt;dates&gt;&lt;year&gt;1998&lt;/year&gt;&lt;/dates&gt;&lt;urls&gt;&lt;/urls&gt;&lt;/record&gt;&lt;/Cite&gt;&lt;/EndNote&gt;</w:instrText>
      </w:r>
      <w:r w:rsidR="00450312" w:rsidRPr="009A4919">
        <w:rPr>
          <w:lang w:eastAsia="zh-CN"/>
        </w:rPr>
        <w:fldChar w:fldCharType="end"/>
      </w:r>
      <w:r w:rsidR="00860883">
        <w:rPr>
          <w:lang w:eastAsia="zh-CN"/>
        </w:rPr>
        <w:t xml:space="preserve"> and the quality of recent assessments </w:t>
      </w:r>
      <w:r w:rsidR="00B864B7">
        <w:rPr>
          <w:lang w:eastAsia="zh-CN"/>
        </w:rPr>
        <w:t xml:space="preserve">of the stock </w:t>
      </w:r>
      <w:r w:rsidR="000367CE">
        <w:rPr>
          <w:noProof/>
          <w:lang w:eastAsia="zh-CN"/>
        </w:rPr>
        <w:t>is</w:t>
      </w:r>
      <w:r w:rsidR="00314901" w:rsidRPr="00314901">
        <w:rPr>
          <w:noProof/>
          <w:lang w:eastAsia="zh-CN"/>
        </w:rPr>
        <w:t xml:space="preserve"> </w:t>
      </w:r>
      <w:r w:rsidR="00B864B7">
        <w:rPr>
          <w:noProof/>
          <w:lang w:eastAsia="zh-CN"/>
        </w:rPr>
        <w:t xml:space="preserve">claimed to be </w:t>
      </w:r>
      <w:r w:rsidR="00314901" w:rsidRPr="00314901">
        <w:rPr>
          <w:noProof/>
          <w:lang w:eastAsia="zh-CN"/>
        </w:rPr>
        <w:t>considerably degrade</w:t>
      </w:r>
      <w:r w:rsidR="00314901">
        <w:rPr>
          <w:noProof/>
          <w:lang w:eastAsia="zh-CN"/>
        </w:rPr>
        <w:t>d</w:t>
      </w:r>
      <w:r w:rsidR="0015385B" w:rsidRPr="009A4919">
        <w:rPr>
          <w:lang w:eastAsia="zh-CN"/>
        </w:rPr>
        <w:t xml:space="preserve"> by </w:t>
      </w:r>
      <w:r w:rsidR="001B0A7F" w:rsidRPr="009A4919">
        <w:rPr>
          <w:lang w:eastAsia="zh-CN"/>
        </w:rPr>
        <w:t xml:space="preserve">the existence of </w:t>
      </w:r>
      <w:r w:rsidR="000367CE">
        <w:rPr>
          <w:lang w:eastAsia="zh-CN"/>
        </w:rPr>
        <w:t>two major</w:t>
      </w:r>
      <w:r w:rsidR="001B0A7F" w:rsidRPr="009A4919">
        <w:rPr>
          <w:lang w:eastAsia="zh-CN"/>
        </w:rPr>
        <w:t xml:space="preserve"> sources of uncertainty (NEFSC, 2012 and L. </w:t>
      </w:r>
      <w:r w:rsidR="001B0A7F" w:rsidRPr="006B291C">
        <w:rPr>
          <w:noProof/>
          <w:lang w:eastAsia="zh-CN"/>
        </w:rPr>
        <w:t>Alade</w:t>
      </w:r>
      <w:r w:rsidR="001B0A7F" w:rsidRPr="009A4919">
        <w:rPr>
          <w:lang w:eastAsia="zh-CN"/>
        </w:rPr>
        <w:t xml:space="preserve">, </w:t>
      </w:r>
      <w:r w:rsidR="008340A2">
        <w:rPr>
          <w:lang w:eastAsia="zh-CN"/>
        </w:rPr>
        <w:t xml:space="preserve">NMFS </w:t>
      </w:r>
      <w:r w:rsidR="001B0A7F" w:rsidRPr="009A4919">
        <w:rPr>
          <w:lang w:eastAsia="zh-CN"/>
        </w:rPr>
        <w:t>NEFSC, per. comm). The first source of uncertainty is</w:t>
      </w:r>
      <w:r w:rsidR="002767EC" w:rsidRPr="009A4919">
        <w:rPr>
          <w:lang w:eastAsia="zh-CN"/>
        </w:rPr>
        <w:t xml:space="preserve"> the </w:t>
      </w:r>
      <w:r w:rsidR="000367CE">
        <w:rPr>
          <w:lang w:eastAsia="zh-CN"/>
        </w:rPr>
        <w:t xml:space="preserve">inability to explain the </w:t>
      </w:r>
      <w:r w:rsidR="002767EC" w:rsidRPr="009A4919">
        <w:rPr>
          <w:lang w:eastAsia="zh-CN"/>
        </w:rPr>
        <w:t xml:space="preserve">dramatic </w:t>
      </w:r>
      <w:r w:rsidR="00B45F5D">
        <w:rPr>
          <w:lang w:eastAsia="zh-CN"/>
        </w:rPr>
        <w:t xml:space="preserve">decrease in </w:t>
      </w:r>
      <w:r w:rsidR="000367CE">
        <w:rPr>
          <w:lang w:eastAsia="zh-CN"/>
        </w:rPr>
        <w:t>recruitment</w:t>
      </w:r>
      <w:r w:rsidR="002767EC" w:rsidRPr="009A4919">
        <w:rPr>
          <w:lang w:eastAsia="zh-CN"/>
        </w:rPr>
        <w:t xml:space="preserve"> </w:t>
      </w:r>
      <w:r w:rsidR="000367CE">
        <w:rPr>
          <w:lang w:eastAsia="zh-CN"/>
        </w:rPr>
        <w:t>since the</w:t>
      </w:r>
      <w:r w:rsidR="002767EC" w:rsidRPr="009A4919">
        <w:rPr>
          <w:lang w:eastAsia="zh-CN"/>
        </w:rPr>
        <w:t xml:space="preserve"> 1990</w:t>
      </w:r>
      <w:r w:rsidR="000367CE">
        <w:rPr>
          <w:lang w:eastAsia="zh-CN"/>
        </w:rPr>
        <w:t>s.</w:t>
      </w:r>
      <w:r w:rsidR="001B0A7F" w:rsidRPr="009A4919">
        <w:rPr>
          <w:lang w:eastAsia="zh-CN"/>
        </w:rPr>
        <w:t xml:space="preserve"> </w:t>
      </w:r>
      <w:r w:rsidR="000367CE">
        <w:rPr>
          <w:lang w:eastAsia="zh-CN"/>
        </w:rPr>
        <w:t>A</w:t>
      </w:r>
      <w:r w:rsidR="001B0A7F" w:rsidRPr="009A4919">
        <w:rPr>
          <w:lang w:eastAsia="zh-CN"/>
        </w:rPr>
        <w:t xml:space="preserve"> </w:t>
      </w:r>
      <w:r w:rsidR="001B0A7F" w:rsidRPr="009A4919">
        <w:rPr>
          <w:noProof/>
          <w:lang w:eastAsia="zh-CN"/>
        </w:rPr>
        <w:t>recent</w:t>
      </w:r>
      <w:r w:rsidR="001B0A7F" w:rsidRPr="009A4919">
        <w:rPr>
          <w:lang w:eastAsia="zh-CN"/>
        </w:rPr>
        <w:t xml:space="preserve"> study</w:t>
      </w:r>
      <w:r w:rsidR="0015385B" w:rsidRPr="009A4919">
        <w:rPr>
          <w:lang w:eastAsia="zh-CN"/>
        </w:rPr>
        <w:t xml:space="preserve"> suggested that </w:t>
      </w:r>
      <w:r w:rsidR="001B0A7F" w:rsidRPr="009A4919">
        <w:rPr>
          <w:lang w:eastAsia="zh-CN"/>
        </w:rPr>
        <w:t>unfa</w:t>
      </w:r>
      <w:r w:rsidR="000367CE">
        <w:rPr>
          <w:lang w:eastAsia="zh-CN"/>
        </w:rPr>
        <w:t>vorable environmental condition</w:t>
      </w:r>
      <w:r w:rsidR="00AD6F1C">
        <w:rPr>
          <w:lang w:eastAsia="zh-CN"/>
        </w:rPr>
        <w:t>s</w:t>
      </w:r>
      <w:r w:rsidR="001B0A7F" w:rsidRPr="009A4919">
        <w:rPr>
          <w:lang w:eastAsia="zh-CN"/>
        </w:rPr>
        <w:t xml:space="preserve"> due to a northward shift of the Gulf Stream path </w:t>
      </w:r>
      <w:r w:rsidR="00101C0B">
        <w:rPr>
          <w:lang w:eastAsia="zh-CN"/>
        </w:rPr>
        <w:t xml:space="preserve">and </w:t>
      </w:r>
      <w:r w:rsidR="00930CF7">
        <w:rPr>
          <w:lang w:eastAsia="zh-CN"/>
        </w:rPr>
        <w:t>the low spawning stock biomass (SSB) level</w:t>
      </w:r>
      <w:r w:rsidR="00930CF7" w:rsidRPr="009A4919">
        <w:rPr>
          <w:lang w:eastAsia="zh-CN"/>
        </w:rPr>
        <w:t xml:space="preserve"> </w:t>
      </w:r>
      <w:r w:rsidR="001B0A7F" w:rsidRPr="009A4919">
        <w:rPr>
          <w:lang w:eastAsia="zh-CN"/>
        </w:rPr>
        <w:t xml:space="preserve">were </w:t>
      </w:r>
      <w:r w:rsidR="00930CF7">
        <w:rPr>
          <w:lang w:eastAsia="zh-CN"/>
        </w:rPr>
        <w:t xml:space="preserve">the two </w:t>
      </w:r>
      <w:r w:rsidR="0015385B" w:rsidRPr="009A4919">
        <w:rPr>
          <w:lang w:eastAsia="zh-CN"/>
        </w:rPr>
        <w:t xml:space="preserve">primarily </w:t>
      </w:r>
      <w:r w:rsidR="00930CF7">
        <w:rPr>
          <w:lang w:eastAsia="zh-CN"/>
        </w:rPr>
        <w:t>reasons</w:t>
      </w:r>
      <w:r w:rsidR="001B0A7F" w:rsidRPr="009A4919">
        <w:rPr>
          <w:lang w:eastAsia="zh-CN"/>
        </w:rPr>
        <w:t xml:space="preserve"> for </w:t>
      </w:r>
      <w:r w:rsidR="00AD6F1C">
        <w:rPr>
          <w:lang w:eastAsia="zh-CN"/>
        </w:rPr>
        <w:t>persistently</w:t>
      </w:r>
      <w:r w:rsidR="00101C0B">
        <w:rPr>
          <w:lang w:eastAsia="zh-CN"/>
        </w:rPr>
        <w:t xml:space="preserve"> low </w:t>
      </w:r>
      <w:r w:rsidR="00BF74D8">
        <w:rPr>
          <w:lang w:eastAsia="zh-CN"/>
        </w:rPr>
        <w:t xml:space="preserve">recruitment </w:t>
      </w:r>
      <w:r w:rsidR="00101C0B">
        <w:rPr>
          <w:lang w:eastAsia="zh-CN"/>
        </w:rPr>
        <w:t xml:space="preserve">in recent years </w:t>
      </w:r>
      <w:r w:rsidR="00DB39C9">
        <w:rPr>
          <w:lang w:eastAsia="zh-CN"/>
        </w:rPr>
        <w:t xml:space="preserve">(Xu et al. </w:t>
      </w:r>
      <w:r w:rsidR="00930CF7">
        <w:rPr>
          <w:lang w:eastAsia="zh-CN"/>
        </w:rPr>
        <w:t>acc</w:t>
      </w:r>
      <w:r w:rsidR="008F0EEC">
        <w:rPr>
          <w:lang w:eastAsia="zh-CN"/>
        </w:rPr>
        <w:t>e</w:t>
      </w:r>
      <w:r w:rsidR="00930CF7">
        <w:rPr>
          <w:lang w:eastAsia="zh-CN"/>
        </w:rPr>
        <w:t>pted</w:t>
      </w:r>
      <w:r w:rsidR="0015385B" w:rsidRPr="009A4919">
        <w:rPr>
          <w:lang w:eastAsia="zh-CN"/>
        </w:rPr>
        <w:t>)</w:t>
      </w:r>
      <w:r w:rsidR="00377A88">
        <w:rPr>
          <w:lang w:eastAsia="zh-CN"/>
        </w:rPr>
        <w:t xml:space="preserve">. </w:t>
      </w:r>
      <w:r w:rsidR="0015385B" w:rsidRPr="009A4919">
        <w:rPr>
          <w:lang w:eastAsia="zh-CN"/>
        </w:rPr>
        <w:t>The second source of uncertainty is</w:t>
      </w:r>
      <w:r w:rsidR="002767EC" w:rsidRPr="009A4919">
        <w:rPr>
          <w:lang w:eastAsia="zh-CN"/>
        </w:rPr>
        <w:t xml:space="preserve"> </w:t>
      </w:r>
      <w:r w:rsidR="002770F5">
        <w:rPr>
          <w:lang w:eastAsia="zh-CN"/>
        </w:rPr>
        <w:t xml:space="preserve">the </w:t>
      </w:r>
      <w:r w:rsidR="002767EC" w:rsidRPr="009A4919">
        <w:rPr>
          <w:noProof/>
          <w:lang w:eastAsia="zh-CN"/>
        </w:rPr>
        <w:t>strong</w:t>
      </w:r>
      <w:r w:rsidR="002767EC" w:rsidRPr="009A4919">
        <w:rPr>
          <w:lang w:eastAsia="zh-CN"/>
        </w:rPr>
        <w:t xml:space="preserve"> retrospective pattern </w:t>
      </w:r>
      <w:r w:rsidR="009B2FCA">
        <w:rPr>
          <w:lang w:eastAsia="zh-CN"/>
        </w:rPr>
        <w:t xml:space="preserve">of </w:t>
      </w:r>
      <w:r w:rsidR="0023707F">
        <w:rPr>
          <w:lang w:eastAsia="zh-CN"/>
        </w:rPr>
        <w:t>spawning stock biomass (</w:t>
      </w:r>
      <w:r w:rsidR="00C64632" w:rsidRPr="009A4919">
        <w:rPr>
          <w:lang w:eastAsia="zh-CN"/>
        </w:rPr>
        <w:t>SSB</w:t>
      </w:r>
      <w:r w:rsidR="0023707F">
        <w:rPr>
          <w:lang w:eastAsia="zh-CN"/>
        </w:rPr>
        <w:t>)</w:t>
      </w:r>
      <w:r w:rsidR="00C64632" w:rsidRPr="009A4919">
        <w:rPr>
          <w:lang w:eastAsia="zh-CN"/>
        </w:rPr>
        <w:t xml:space="preserve"> and </w:t>
      </w:r>
      <w:r w:rsidR="002A2F48">
        <w:rPr>
          <w:lang w:eastAsia="zh-CN"/>
        </w:rPr>
        <w:t>fully-selected fishing mortality</w:t>
      </w:r>
      <w:r w:rsidR="008F0EEC">
        <w:rPr>
          <w:lang w:eastAsia="zh-CN"/>
        </w:rPr>
        <w:t xml:space="preserve"> rate</w:t>
      </w:r>
      <w:r w:rsidR="002A2F48">
        <w:rPr>
          <w:lang w:eastAsia="zh-CN"/>
        </w:rPr>
        <w:t xml:space="preserve"> (</w:t>
      </w:r>
      <w:r w:rsidR="009A7987">
        <w:rPr>
          <w:i/>
          <w:lang w:eastAsia="zh-CN"/>
        </w:rPr>
        <w:t>F</w:t>
      </w:r>
      <w:r w:rsidR="002A2F48">
        <w:rPr>
          <w:lang w:eastAsia="zh-CN"/>
        </w:rPr>
        <w:t>)</w:t>
      </w:r>
      <w:r w:rsidR="009B2FCA">
        <w:rPr>
          <w:lang w:eastAsia="zh-CN"/>
        </w:rPr>
        <w:t xml:space="preserve">. </w:t>
      </w:r>
      <w:r w:rsidR="0009560B">
        <w:rPr>
          <w:lang w:eastAsia="zh-CN"/>
        </w:rPr>
        <w:t>The reason for</w:t>
      </w:r>
      <w:r w:rsidR="00DD3F78">
        <w:rPr>
          <w:lang w:eastAsia="zh-CN"/>
        </w:rPr>
        <w:t xml:space="preserve"> </w:t>
      </w:r>
      <w:r w:rsidR="0009560B">
        <w:rPr>
          <w:lang w:eastAsia="zh-CN"/>
        </w:rPr>
        <w:t xml:space="preserve">the </w:t>
      </w:r>
      <w:r w:rsidR="000F6474">
        <w:rPr>
          <w:lang w:eastAsia="zh-CN"/>
        </w:rPr>
        <w:t>strong</w:t>
      </w:r>
      <w:r w:rsidR="00DD3F78">
        <w:rPr>
          <w:lang w:eastAsia="zh-CN"/>
        </w:rPr>
        <w:t xml:space="preserve"> retrospective </w:t>
      </w:r>
      <w:r w:rsidR="00F54DEB">
        <w:rPr>
          <w:lang w:eastAsia="zh-CN"/>
        </w:rPr>
        <w:t xml:space="preserve">patterns </w:t>
      </w:r>
      <w:r w:rsidR="0009560B">
        <w:rPr>
          <w:lang w:eastAsia="zh-CN"/>
        </w:rPr>
        <w:t xml:space="preserve">is unclear, but </w:t>
      </w:r>
      <w:r w:rsidR="00FA4F66">
        <w:rPr>
          <w:lang w:eastAsia="zh-CN"/>
        </w:rPr>
        <w:t>no doubt</w:t>
      </w:r>
      <w:r w:rsidR="00930CF7">
        <w:rPr>
          <w:lang w:eastAsia="zh-CN"/>
        </w:rPr>
        <w:t>,</w:t>
      </w:r>
      <w:r w:rsidR="0009560B">
        <w:rPr>
          <w:lang w:eastAsia="zh-CN"/>
        </w:rPr>
        <w:t xml:space="preserve"> </w:t>
      </w:r>
      <w:r w:rsidR="000F6474">
        <w:rPr>
          <w:lang w:eastAsia="zh-CN"/>
        </w:rPr>
        <w:t>strong retrospective patterns</w:t>
      </w:r>
      <w:r w:rsidR="0009560B">
        <w:rPr>
          <w:lang w:eastAsia="zh-CN"/>
        </w:rPr>
        <w:t xml:space="preserve"> </w:t>
      </w:r>
      <w:r w:rsidR="00930CF7">
        <w:rPr>
          <w:lang w:eastAsia="zh-CN"/>
        </w:rPr>
        <w:t xml:space="preserve">in SSB and </w:t>
      </w:r>
      <w:r w:rsidR="00930CF7" w:rsidRPr="009A7987">
        <w:rPr>
          <w:rFonts w:hint="eastAsia"/>
          <w:i/>
          <w:lang w:eastAsia="zh-CN"/>
        </w:rPr>
        <w:t>F</w:t>
      </w:r>
      <w:r w:rsidR="00930CF7">
        <w:rPr>
          <w:lang w:eastAsia="zh-CN"/>
        </w:rPr>
        <w:t xml:space="preserve"> can </w:t>
      </w:r>
      <w:r w:rsidR="00DD3F78">
        <w:rPr>
          <w:lang w:eastAsia="zh-CN"/>
        </w:rPr>
        <w:t>induce</w:t>
      </w:r>
      <w:r w:rsidR="00C64632" w:rsidRPr="009A4919">
        <w:rPr>
          <w:lang w:eastAsia="zh-CN"/>
        </w:rPr>
        <w:t xml:space="preserve"> </w:t>
      </w:r>
      <w:r w:rsidR="0051174A">
        <w:rPr>
          <w:lang w:eastAsia="zh-CN"/>
        </w:rPr>
        <w:t xml:space="preserve">large </w:t>
      </w:r>
      <w:r w:rsidR="00C64632" w:rsidRPr="009A4919">
        <w:rPr>
          <w:lang w:eastAsia="zh-CN"/>
        </w:rPr>
        <w:t xml:space="preserve">uncertainty </w:t>
      </w:r>
      <w:r w:rsidR="00D23C5B">
        <w:rPr>
          <w:lang w:eastAsia="zh-CN"/>
        </w:rPr>
        <w:t>to</w:t>
      </w:r>
      <w:r w:rsidR="00C64632" w:rsidRPr="009A4919">
        <w:rPr>
          <w:lang w:eastAsia="zh-CN"/>
        </w:rPr>
        <w:t xml:space="preserve"> </w:t>
      </w:r>
      <w:r w:rsidR="0051174A">
        <w:rPr>
          <w:lang w:eastAsia="zh-CN"/>
        </w:rPr>
        <w:t xml:space="preserve">the determination of </w:t>
      </w:r>
      <w:r w:rsidR="00C64632" w:rsidRPr="009A4919">
        <w:rPr>
          <w:lang w:eastAsia="zh-CN"/>
        </w:rPr>
        <w:t xml:space="preserve">stock </w:t>
      </w:r>
      <w:r w:rsidR="0051174A">
        <w:rPr>
          <w:lang w:eastAsia="zh-CN"/>
        </w:rPr>
        <w:t xml:space="preserve">and harvest </w:t>
      </w:r>
      <w:r w:rsidR="00C1167F">
        <w:rPr>
          <w:lang w:eastAsia="zh-CN"/>
        </w:rPr>
        <w:t>status</w:t>
      </w:r>
      <w:r w:rsidR="00930CF7">
        <w:rPr>
          <w:lang w:eastAsia="zh-CN"/>
        </w:rPr>
        <w:t>, respectively</w:t>
      </w:r>
      <w:r w:rsidR="00C1167F">
        <w:rPr>
          <w:lang w:eastAsia="zh-CN"/>
        </w:rPr>
        <w:t>.</w:t>
      </w:r>
    </w:p>
    <w:p w14:paraId="44AC5484" w14:textId="440159A0" w:rsidR="00C64632" w:rsidRPr="009A4919" w:rsidRDefault="003D704F" w:rsidP="002767EC">
      <w:pPr>
        <w:pStyle w:val="Chapterheading0"/>
        <w:rPr>
          <w:lang w:eastAsia="zh-CN"/>
        </w:rPr>
      </w:pPr>
      <w:r>
        <w:tab/>
        <w:t>Retrospective pattern</w:t>
      </w:r>
      <w:r w:rsidR="002770F5">
        <w:t xml:space="preserve"> </w:t>
      </w:r>
      <w:r w:rsidR="009B2FCA">
        <w:t xml:space="preserve">refers to </w:t>
      </w:r>
      <w:r w:rsidR="00B811EC">
        <w:t xml:space="preserve">the systematic inconsistency </w:t>
      </w:r>
      <w:r w:rsidR="00B249F2">
        <w:t>in estimates of fishery variables when addition ye</w:t>
      </w:r>
      <w:r w:rsidR="005128DE">
        <w:t xml:space="preserve">ars of data are added </w:t>
      </w:r>
      <w:r w:rsidR="000330AF">
        <w:t>to</w:t>
      </w:r>
      <w:r w:rsidR="005128DE">
        <w:t xml:space="preserve"> the assessment model</w:t>
      </w:r>
      <w:r w:rsidR="00320BB4">
        <w:t xml:space="preserve"> </w:t>
      </w:r>
      <w:r w:rsidR="00320BB4">
        <w:fldChar w:fldCharType="begin"/>
      </w:r>
      <w:r w:rsidR="00320BB4">
        <w:instrText xml:space="preserve"> ADDIN EN.CITE &lt;EndNote&gt;&lt;Cite&gt;&lt;Author&gt;Mohn&lt;/Author&gt;&lt;Year&gt;1999&lt;/Year&gt;&lt;RecNum&gt;149&lt;/RecNum&gt;&lt;DisplayText&gt;(Mohn 1999)&lt;/DisplayText&gt;&lt;record&gt;&lt;rec-number&gt;149&lt;/rec-number&gt;&lt;foreign-keys&gt;&lt;key app="EN" db-id="sfrdfvtvbdax5de2svmvr9smwwas0vts2999" timestamp="1447360520"&gt;149&lt;/key&gt;&lt;/foreign-keys&gt;&lt;ref-type name="Journal Article"&gt;17&lt;/ref-type&gt;&lt;contributors&gt;&lt;authors&gt;&lt;author&gt;Mohn, R&lt;/author&gt;&lt;/authors&gt;&lt;/contributors&gt;&lt;titles&gt;&lt;title&gt;The retrospective problem in sequential population analysis: An investigation using cod fishery and simulated data&lt;/title&gt;&lt;secondary-title&gt;ICES Journal of Marine Science: Journal du Conseil&lt;/secondary-title&gt;&lt;/titles&gt;&lt;periodical&gt;&lt;full-title&gt;ICES Journal of Marine Science: Journal du Conseil&lt;/full-title&gt;&lt;/periodical&gt;&lt;pages&gt;473-488&lt;/pages&gt;&lt;volume&gt;56&lt;/volume&gt;&lt;number&gt;4&lt;/number&gt;&lt;dates&gt;&lt;year&gt;1999&lt;/year&gt;&lt;/dates&gt;&lt;isbn&gt;1054-3139&lt;/isbn&gt;&lt;urls&gt;&lt;/urls&gt;&lt;/record&gt;&lt;/Cite&gt;&lt;/EndNote&gt;</w:instrText>
      </w:r>
      <w:r w:rsidR="00320BB4">
        <w:fldChar w:fldCharType="separate"/>
      </w:r>
      <w:r w:rsidR="00320BB4">
        <w:rPr>
          <w:noProof/>
        </w:rPr>
        <w:t>(Mohn 1999)</w:t>
      </w:r>
      <w:r w:rsidR="00320BB4">
        <w:fldChar w:fldCharType="end"/>
      </w:r>
      <w:r w:rsidR="005128DE">
        <w:t xml:space="preserve">. </w:t>
      </w:r>
      <w:r w:rsidR="00BE6571">
        <w:t xml:space="preserve">It typically </w:t>
      </w:r>
      <w:r w:rsidR="00320BB4">
        <w:t>arises</w:t>
      </w:r>
      <w:r w:rsidR="00320BB4" w:rsidRPr="009A4919">
        <w:t xml:space="preserve"> </w:t>
      </w:r>
      <w:r w:rsidR="00C64632" w:rsidRPr="009A4919">
        <w:t xml:space="preserve">due to </w:t>
      </w:r>
      <w:r w:rsidR="0033701A">
        <w:rPr>
          <w:noProof/>
        </w:rPr>
        <w:t>misspecifying the</w:t>
      </w:r>
      <w:r w:rsidR="00C64632" w:rsidRPr="009A4919">
        <w:t xml:space="preserve"> temporal change</w:t>
      </w:r>
      <w:r w:rsidR="008B3326">
        <w:t>s</w:t>
      </w:r>
      <w:r w:rsidR="00C64632" w:rsidRPr="009A4919">
        <w:t xml:space="preserve"> in input data </w:t>
      </w:r>
      <w:r w:rsidR="00862574">
        <w:t>or</w:t>
      </w:r>
      <w:r w:rsidR="00C64632" w:rsidRPr="009A4919">
        <w:t xml:space="preserve"> biological parameters in stock assessment model </w:t>
      </w:r>
      <w:r w:rsidR="00450312" w:rsidRPr="009A4919">
        <w:fldChar w:fldCharType="begin"/>
      </w:r>
      <w:r w:rsidR="004E092F">
        <w:instrText xml:space="preserve"> ADDIN EN.CITE &lt;EndNote&gt;&lt;Cite&gt;&lt;Author&gt;Legault&lt;/Author&gt;&lt;Year&gt;2009&lt;/Year&gt;&lt;RecNum&gt;162&lt;/RecNum&gt;&lt;DisplayText&gt;(Hurtado-Ferro et al. 2014; Legault 2009)&lt;/DisplayText&gt;&lt;record&gt;&lt;rec-number&gt;162&lt;/rec-number&gt;&lt;foreign-keys&gt;&lt;key app="EN" db-id="sfrdfvtvbdax5de2svmvr9smwwas0vts2999" timestamp="1457378197"&gt;162&lt;/key&gt;&lt;/foreign-keys&gt;&lt;ref-type name="Journal Article"&gt;17&lt;/ref-type&gt;&lt;contributors&gt;&lt;authors&gt;&lt;author&gt;Legault, Christopher M&lt;/author&gt;&lt;/authors&gt;&lt;/contributors&gt;&lt;titles&gt;&lt;title&gt;Report of the retrospective working group&lt;/title&gt;&lt;secondary-title&gt;NOAA NMFS Northeast Fisheries Science Center Reference Document&lt;/secondary-title&gt;&lt;/titles&gt;&lt;periodical&gt;&lt;full-title&gt;NOAA NMFS Northeast Fisheries Science Center Reference Document&lt;/full-title&gt;&lt;/periodical&gt;&lt;pages&gt;09-01&lt;/pages&gt;&lt;dates&gt;&lt;year&gt;2009&lt;/year&gt;&lt;/dates&gt;&lt;urls&gt;&lt;/urls&gt;&lt;/record&gt;&lt;/Cite&gt;&lt;Cite&gt;&lt;Author&gt;Hurtado-Ferro&lt;/Author&gt;&lt;Year&gt;2014&lt;/Year&gt;&lt;RecNum&gt;223&lt;/RecNum&gt;&lt;record&gt;&lt;rec-number&gt;223&lt;/rec-number&gt;&lt;foreign-keys&gt;&lt;key app="EN" db-id="sfrdfvtvbdax5de2svmvr9smwwas0vts2999" timestamp="1476758102"&gt;223&lt;/key&gt;&lt;/foreign-keys&gt;&lt;ref-type name="Journal Article"&gt;17&lt;/ref-type&gt;&lt;contributors&gt;&lt;authors&gt;&lt;author&gt;Hurtado-Ferro, Felipe&lt;/author&gt;&lt;author&gt;Szuwalski, Cody S&lt;/author&gt;&lt;author&gt;Valero, Juan L&lt;/author&gt;&lt;author&gt;Anderson, Sean C&lt;/author&gt;&lt;author&gt;Cunningham, Curry J&lt;/author&gt;&lt;author&gt;Johnson, Kelli F&lt;/author&gt;&lt;author&gt;Licandeo, Roberto&lt;/author&gt;&lt;author&gt;McGilliard, Carey R&lt;/author&gt;&lt;author&gt;Monnahan, Cole C&lt;/author&gt;&lt;author&gt;Muradian, Melissa L&lt;/author&gt;&lt;/authors&gt;&lt;/contributors&gt;&lt;titles&gt;&lt;title&gt;Looking in the rear-view mirror: bias and retrospective patterns in integrated, age-structured stock assessment models&lt;/title&gt;&lt;secondary-title&gt;ICES Journal of Marine Science: Journal du Conseil&lt;/secondary-title&gt;&lt;/titles&gt;&lt;periodical&gt;&lt;full-title&gt;ICES Journal of Marine Science: Journal du Conseil&lt;/full-title&gt;&lt;/periodical&gt;&lt;pages&gt;fsu198&lt;/pages&gt;&lt;dates&gt;&lt;year&gt;2014&lt;/year&gt;&lt;/dates&gt;&lt;isbn&gt;1054-3139&lt;/isbn&gt;&lt;urls&gt;&lt;/urls&gt;&lt;/record&gt;&lt;/Cite&gt;&lt;/EndNote&gt;</w:instrText>
      </w:r>
      <w:r w:rsidR="00450312" w:rsidRPr="009A4919">
        <w:fldChar w:fldCharType="separate"/>
      </w:r>
      <w:r w:rsidR="004E092F">
        <w:rPr>
          <w:noProof/>
        </w:rPr>
        <w:t>(Hurtado-Ferro et al. 2014; Legault 2009)</w:t>
      </w:r>
      <w:r w:rsidR="00450312" w:rsidRPr="009A4919">
        <w:fldChar w:fldCharType="end"/>
      </w:r>
      <w:r w:rsidR="00C64632" w:rsidRPr="009A4919">
        <w:t xml:space="preserve">. </w:t>
      </w:r>
      <w:r w:rsidR="00F67150">
        <w:t>To address</w:t>
      </w:r>
      <w:r w:rsidR="004208D2" w:rsidRPr="009A4919">
        <w:t xml:space="preserve"> </w:t>
      </w:r>
      <w:r w:rsidR="00F67150">
        <w:t>retrospective issue</w:t>
      </w:r>
      <w:r w:rsidR="009370D9" w:rsidRPr="009A4919">
        <w:t xml:space="preserve"> in </w:t>
      </w:r>
      <w:r w:rsidR="004208D2" w:rsidRPr="009A4919">
        <w:t>the</w:t>
      </w:r>
      <w:r w:rsidR="009370D9" w:rsidRPr="009A4919">
        <w:t xml:space="preserve"> assessments</w:t>
      </w:r>
      <w:r w:rsidR="004208D2" w:rsidRPr="009A4919">
        <w:t xml:space="preserve"> of </w:t>
      </w:r>
      <w:r>
        <w:t xml:space="preserve">some </w:t>
      </w:r>
      <w:r w:rsidR="004208D2" w:rsidRPr="009A4919">
        <w:t>New England fish stocks</w:t>
      </w:r>
      <w:r w:rsidR="00EE103B">
        <w:t xml:space="preserve"> such as </w:t>
      </w:r>
      <w:r w:rsidR="00EE103B" w:rsidRPr="009A4919">
        <w:t xml:space="preserve">Georges Bank yellowtail flounder </w:t>
      </w:r>
      <w:r w:rsidR="00450312" w:rsidRPr="009A4919">
        <w:fldChar w:fldCharType="begin"/>
      </w:r>
      <w:r w:rsidR="00EE103B">
        <w:instrText xml:space="preserve"> ADDIN EN.CITE &lt;EndNote&gt;&lt;Cite&gt;&lt;Author&gt;Legault&lt;/Author&gt;&lt;Year&gt;2012&lt;/Year&gt;&lt;RecNum&gt;198&lt;/RecNum&gt;&lt;DisplayText&gt;(Legault et al. 2012)&lt;/DisplayText&gt;&lt;record&gt;&lt;rec-number&gt;198&lt;/rec-number&gt;&lt;foreign-keys&gt;&lt;key app="EN" db-id="sfrdfvtvbdax5de2svmvr9smwwas0vts2999" timestamp="1470425449"&gt;198&lt;/key&gt;&lt;/foreign-keys&gt;&lt;ref-type name="Journal Article"&gt;17&lt;/ref-type&gt;&lt;contributors&gt;&lt;authors&gt;&lt;author&gt;Legault, Christopher M&lt;/author&gt;&lt;author&gt;Alade, Larry&lt;/author&gt;&lt;author&gt;Stone, Heath H&lt;/author&gt;&lt;author&gt;Gross, W Eric&lt;/author&gt;&lt;/authors&gt;&lt;/contributors&gt;&lt;titles&gt;&lt;title&gt;Stock assessment of Georges Bank yellowtail flounder for 2012&lt;/title&gt;&lt;secondary-title&gt;TRAC Ref. Doc&lt;/secondary-title&gt;&lt;/titles&gt;&lt;periodical&gt;&lt;full-title&gt;TRAC Ref. Doc&lt;/full-title&gt;&lt;/periodical&gt;&lt;pages&gt;133&lt;/pages&gt;&lt;volume&gt;2&lt;/volume&gt;&lt;dates&gt;&lt;year&gt;2012&lt;/year&gt;&lt;/dates&gt;&lt;urls&gt;&lt;/urls&gt;&lt;/record&gt;&lt;/Cite&gt;&lt;/EndNote&gt;</w:instrText>
      </w:r>
      <w:r w:rsidR="00450312" w:rsidRPr="009A4919">
        <w:fldChar w:fldCharType="separate"/>
      </w:r>
      <w:r w:rsidR="00EE103B">
        <w:rPr>
          <w:noProof/>
        </w:rPr>
        <w:t>(Legault et al. 2012)</w:t>
      </w:r>
      <w:r w:rsidR="00450312" w:rsidRPr="009A4919">
        <w:fldChar w:fldCharType="end"/>
      </w:r>
      <w:r w:rsidR="00EE103B" w:rsidRPr="009A4919">
        <w:t xml:space="preserve"> and Gulf of Maine Atlantic cod </w:t>
      </w:r>
      <w:r w:rsidR="00450312" w:rsidRPr="009A4919">
        <w:fldChar w:fldCharType="begin"/>
      </w:r>
      <w:r w:rsidR="00EE103B">
        <w:instrText xml:space="preserve"> ADDIN EN.CITE &lt;EndNote&gt;&lt;Cite&gt;&lt;Author&gt;NEFSC&lt;/Author&gt;&lt;Year&gt;2013&lt;/Year&gt;&lt;RecNum&gt;121&lt;/RecNum&gt;&lt;DisplayText&gt;(NEFSC 2013)&lt;/DisplayText&gt;&lt;record&gt;&lt;rec-number&gt;121&lt;/rec-number&gt;&lt;foreign-keys&gt;&lt;key app="EN" db-id="sfrdfvtvbdax5de2svmvr9smwwas0vts2999" timestamp="1428002885"&gt;121&lt;/key&gt;&lt;/foreign-keys&gt;&lt;ref-type name="Journal Article"&gt;17&lt;/ref-type&gt;&lt;contributors&gt;&lt;authors&gt;&lt;author&gt;NEFSC&lt;/author&gt;&lt;/authors&gt;&lt;/contributors&gt;&lt;titles&gt;&lt;title&gt;57th Northeast Regional Stock Assessment Workshop (57th SAW) Assessment Report&lt;/title&gt;&lt;secondary-title&gt;US Deptartment of Commerce, Northeast Fisheries Science Center Reference Document.&lt;/secondary-title&gt;&lt;/titles&gt;&lt;periodical&gt;&lt;full-title&gt;US Deptartment of Commerce, Northeast Fisheries Science Center Reference Document.&lt;/full-title&gt;&lt;/periodical&gt;&lt;dates&gt;&lt;year&gt;2013&lt;/year&gt;&lt;/dates&gt;&lt;urls&gt;&lt;/urls&gt;&lt;/record&gt;&lt;/Cite&gt;&lt;/EndNote&gt;</w:instrText>
      </w:r>
      <w:r w:rsidR="00450312" w:rsidRPr="009A4919">
        <w:fldChar w:fldCharType="separate"/>
      </w:r>
      <w:r w:rsidR="00EE103B">
        <w:rPr>
          <w:noProof/>
        </w:rPr>
        <w:t>(NEFSC 2013)</w:t>
      </w:r>
      <w:r w:rsidR="00450312" w:rsidRPr="009A4919">
        <w:fldChar w:fldCharType="end"/>
      </w:r>
      <w:r w:rsidR="009370D9" w:rsidRPr="009A4919">
        <w:t>,</w:t>
      </w:r>
      <w:r w:rsidR="00C64632" w:rsidRPr="009A4919">
        <w:t xml:space="preserve"> </w:t>
      </w:r>
      <w:r w:rsidR="00F67150">
        <w:t xml:space="preserve">stock assessment scientists </w:t>
      </w:r>
      <w:r w:rsidR="00A07CD3">
        <w:t xml:space="preserve">sometimes </w:t>
      </w:r>
      <w:r w:rsidR="003E1980">
        <w:t>impos</w:t>
      </w:r>
      <w:r w:rsidR="00F67150">
        <w:t>e</w:t>
      </w:r>
      <w:r w:rsidR="00360CBF">
        <w:t xml:space="preserve"> a temporal trend to </w:t>
      </w:r>
      <w:r w:rsidR="00360CBF" w:rsidRPr="00360CBF">
        <w:rPr>
          <w:rFonts w:hint="eastAsia"/>
          <w:i/>
          <w:lang w:eastAsia="zh-CN"/>
        </w:rPr>
        <w:t>M</w:t>
      </w:r>
      <w:r w:rsidR="00360CBF">
        <w:t xml:space="preserve"> </w:t>
      </w:r>
      <w:r w:rsidR="00727F5D">
        <w:t xml:space="preserve">in </w:t>
      </w:r>
      <w:r>
        <w:t>stock</w:t>
      </w:r>
      <w:r w:rsidR="00360CBF">
        <w:t xml:space="preserve"> assessment models</w:t>
      </w:r>
      <w:r w:rsidR="00C64632" w:rsidRPr="009A4919">
        <w:t xml:space="preserve">. </w:t>
      </w:r>
      <w:r w:rsidR="00360CBF" w:rsidRPr="00360CBF">
        <w:rPr>
          <w:i/>
        </w:rPr>
        <w:t>M</w:t>
      </w:r>
      <w:r w:rsidR="00360CBF">
        <w:t xml:space="preserve"> </w:t>
      </w:r>
      <w:r w:rsidR="00C64632" w:rsidRPr="009A4919">
        <w:t xml:space="preserve">is an important parameter in stock assessment models because it directly influences stock </w:t>
      </w:r>
      <w:r w:rsidR="004D3256" w:rsidRPr="009A4919">
        <w:t>produc</w:t>
      </w:r>
      <w:r w:rsidR="004D3256">
        <w:t>t</w:t>
      </w:r>
      <w:r w:rsidR="004D3256" w:rsidRPr="009A4919">
        <w:t>ivity</w:t>
      </w:r>
      <w:r w:rsidR="004D3256">
        <w:t xml:space="preserve"> </w:t>
      </w:r>
      <w:r w:rsidR="004D3256">
        <w:lastRenderedPageBreak/>
        <w:t xml:space="preserve">and </w:t>
      </w:r>
      <w:r w:rsidR="00F1438F">
        <w:t xml:space="preserve">moreover, </w:t>
      </w:r>
      <w:r w:rsidR="004D3256">
        <w:t>m</w:t>
      </w:r>
      <w:r w:rsidR="002770F5">
        <w:t>isspecifying</w:t>
      </w:r>
      <w:r w:rsidR="00C64632" w:rsidRPr="009A4919">
        <w:t xml:space="preserve"> </w:t>
      </w:r>
      <w:r w:rsidR="00C64632" w:rsidRPr="00477694">
        <w:rPr>
          <w:i/>
        </w:rPr>
        <w:t>M</w:t>
      </w:r>
      <w:r w:rsidR="00C64632" w:rsidRPr="009A4919">
        <w:t xml:space="preserve"> </w:t>
      </w:r>
      <w:r w:rsidR="00F1438F">
        <w:t>can</w:t>
      </w:r>
      <w:r w:rsidR="00C64632" w:rsidRPr="009A4919">
        <w:t xml:space="preserve"> lead to biased estimation of </w:t>
      </w:r>
      <w:r w:rsidR="00921C8F">
        <w:t xml:space="preserve">population attributes </w:t>
      </w:r>
      <w:r w:rsidR="00450312">
        <w:fldChar w:fldCharType="begin"/>
      </w:r>
      <w:r w:rsidR="004E092F">
        <w:instrText xml:space="preserve"> ADDIN EN.CITE &lt;EndNote&gt;&lt;Cite&gt;&lt;Author&gt;Miller&lt;/Author&gt;&lt;Year&gt;2017&lt;/Year&gt;&lt;RecNum&gt;233&lt;/RecNum&gt;&lt;DisplayText&gt;(Miller and Legault 2017; Thorson et al. 2015)&lt;/DisplayText&gt;&lt;record&gt;&lt;rec-number&gt;233&lt;/rec-number&gt;&lt;foreign-keys&gt;&lt;key app="EN" db-id="sfrdfvtvbdax5de2svmvr9smwwas0vts2999" timestamp="1479584534"&gt;233&lt;/key&gt;&lt;/foreign-keys&gt;&lt;ref-type name="Journal Article"&gt;17&lt;/ref-type&gt;&lt;contributors&gt;&lt;authors&gt;&lt;author&gt;Miller, Timothy J&lt;/author&gt;&lt;author&gt;Legault, Christopher M&lt;/author&gt;&lt;/authors&gt;&lt;/contributors&gt;&lt;titles&gt;&lt;title&gt;Statistical behavior of retrospective patterns and their effects on estimation of stock and harvest status&lt;/title&gt;&lt;secondary-title&gt;Fisheries Research&lt;/secondary-title&gt;&lt;/titles&gt;&lt;periodical&gt;&lt;full-title&gt;Fisheries Research&lt;/full-title&gt;&lt;/periodical&gt;&lt;pages&gt;109-120&lt;/pages&gt;&lt;volume&gt;186&lt;/volume&gt;&lt;dates&gt;&lt;year&gt;2017&lt;/year&gt;&lt;/dates&gt;&lt;isbn&gt;0165-7836&lt;/isbn&gt;&lt;urls&gt;&lt;/urls&gt;&lt;/record&gt;&lt;/Cite&gt;&lt;Cite&gt;&lt;Author&gt;Thorson&lt;/Author&gt;&lt;Year&gt;2015&lt;/Year&gt;&lt;RecNum&gt;204&lt;/RecNum&gt;&lt;record&gt;&lt;rec-number&gt;204&lt;/rec-number&gt;&lt;foreign-keys&gt;&lt;key app="EN" db-id="sfrdfvtvbdax5de2svmvr9smwwas0vts2999" timestamp="1472522577"&gt;204&lt;/key&gt;&lt;/foreign-keys&gt;&lt;ref-type name="Journal Article"&gt;17&lt;/ref-type&gt;&lt;contributors&gt;&lt;authors&gt;&lt;author&gt;Thorson, James T&lt;/author&gt;&lt;author&gt;Monnahan, Cole C&lt;/author&gt;&lt;author&gt;Cope, Jason M&lt;/author&gt;&lt;/authors&gt;&lt;/contributors&gt;&lt;titles&gt;&lt;title&gt;The potential impact of time-variation in vital rates on fisheries management targets for marine fishes&lt;/title&gt;&lt;secondary-title&gt;Fisheries Research&lt;/secondary-title&gt;&lt;/titles&gt;&lt;periodical&gt;&lt;full-title&gt;Fisheries Research&lt;/full-title&gt;&lt;/periodical&gt;&lt;pages&gt;8-17&lt;/pages&gt;&lt;volume&gt;169&lt;/volume&gt;&lt;dates&gt;&lt;year&gt;2015&lt;/year&gt;&lt;/dates&gt;&lt;isbn&gt;0165-7836&lt;/isbn&gt;&lt;urls&gt;&lt;/urls&gt;&lt;/record&gt;&lt;/Cite&gt;&lt;/EndNote&gt;</w:instrText>
      </w:r>
      <w:r w:rsidR="00450312">
        <w:fldChar w:fldCharType="separate"/>
      </w:r>
      <w:r w:rsidR="004E092F">
        <w:rPr>
          <w:noProof/>
        </w:rPr>
        <w:t>(Miller and Legault 2017; Thorson et al. 2015)</w:t>
      </w:r>
      <w:r w:rsidR="00450312">
        <w:fldChar w:fldCharType="end"/>
      </w:r>
      <w:r w:rsidR="00921C8F">
        <w:t xml:space="preserve"> and </w:t>
      </w:r>
      <w:r w:rsidR="00C64632" w:rsidRPr="009A4919">
        <w:t xml:space="preserve">key reference points such as virgin </w:t>
      </w:r>
      <w:r w:rsidR="00B06D42">
        <w:t>biomass and maximum sustainable yield</w:t>
      </w:r>
      <w:r w:rsidR="00C64632" w:rsidRPr="009A4919">
        <w:t xml:space="preserve"> </w:t>
      </w:r>
      <w:r w:rsidR="00450312" w:rsidRPr="009A4919">
        <w:fldChar w:fldCharType="begin"/>
      </w:r>
      <w:r w:rsidR="004E092F">
        <w:instrText xml:space="preserve"> ADDIN EN.CITE &lt;EndNote&gt;&lt;Cite&gt;&lt;Author&gt;Johnson&lt;/Author&gt;&lt;Year&gt;2015&lt;/Year&gt;&lt;RecNum&gt;205&lt;/RecNum&gt;&lt;DisplayText&gt;(Johnson et al. 2015)&lt;/DisplayText&gt;&lt;record&gt;&lt;rec-number&gt;205&lt;/rec-number&gt;&lt;foreign-keys&gt;&lt;key app="EN" db-id="sfrdfvtvbdax5de2svmvr9smwwas0vts2999" timestamp="1472524070"&gt;205&lt;/key&gt;&lt;/foreign-keys&gt;&lt;ref-type name="Journal Article"&gt;17&lt;/ref-type&gt;&lt;contributors&gt;&lt;authors&gt;&lt;author&gt;Johnson, Kelli F&lt;/author&gt;&lt;author&gt;Monnahan, Cole C&lt;/author&gt;&lt;author&gt;McGilliard, Carey R&lt;/author&gt;&lt;author&gt;Vert-pre, Katyana A&lt;/author&gt;&lt;author&gt;Anderson, Sean C&lt;/author&gt;&lt;author&gt;Cunningham, Curry J&lt;/author&gt;&lt;author&gt;Hurtado-Ferro, Felipe&lt;/author&gt;&lt;author&gt;Licandeo, Roberto R&lt;/author&gt;&lt;author&gt;Muradian, Melissa L&lt;/author&gt;&lt;author&gt;Ono, Kotaro&lt;/author&gt;&lt;/authors&gt;&lt;/contributors&gt;&lt;titles&gt;&lt;title&gt;Time-varying natural mortality in fisheries stock assessment models: identifying a default approach&lt;/title&gt;&lt;secondary-title&gt;ICES Journal of Marine Science: Journal du Conseil&lt;/secondary-title&gt;&lt;/titles&gt;&lt;periodical&gt;&lt;full-title&gt;ICES Journal of Marine Science: Journal du Conseil&lt;/full-title&gt;&lt;/periodical&gt;&lt;pages&gt;137-150&lt;/pages&gt;&lt;volume&gt;72&lt;/volume&gt;&lt;number&gt;1&lt;/number&gt;&lt;dates&gt;&lt;year&gt;2015&lt;/year&gt;&lt;/dates&gt;&lt;isbn&gt;1054-3139&lt;/isbn&gt;&lt;urls&gt;&lt;/urls&gt;&lt;/record&gt;&lt;/Cite&gt;&lt;/EndNote&gt;</w:instrText>
      </w:r>
      <w:r w:rsidR="00450312" w:rsidRPr="009A4919">
        <w:fldChar w:fldCharType="separate"/>
      </w:r>
      <w:r w:rsidR="004E092F">
        <w:rPr>
          <w:noProof/>
        </w:rPr>
        <w:t>(Johnson et al. 2015)</w:t>
      </w:r>
      <w:r w:rsidR="00450312" w:rsidRPr="009A4919">
        <w:fldChar w:fldCharType="end"/>
      </w:r>
      <w:r w:rsidR="00C64632" w:rsidRPr="009A4919">
        <w:t xml:space="preserve">. However, </w:t>
      </w:r>
      <w:r w:rsidR="00F70887" w:rsidRPr="00F70887">
        <w:rPr>
          <w:i/>
        </w:rPr>
        <w:t>M</w:t>
      </w:r>
      <w:r w:rsidR="005B15B1">
        <w:t xml:space="preserve"> is</w:t>
      </w:r>
      <w:r w:rsidR="001D58CC">
        <w:t xml:space="preserve"> </w:t>
      </w:r>
      <w:r w:rsidR="00C65CC9">
        <w:t xml:space="preserve">often </w:t>
      </w:r>
      <w:r w:rsidR="00C64632" w:rsidRPr="009A4919">
        <w:t>difficult to estimate</w:t>
      </w:r>
      <w:r w:rsidR="00C65CC9">
        <w:t xml:space="preserve"> accurately</w:t>
      </w:r>
      <w:r w:rsidR="00C64632" w:rsidRPr="009A4919">
        <w:t xml:space="preserve"> in stock assessment models because</w:t>
      </w:r>
      <w:r w:rsidR="00C63E91">
        <w:t xml:space="preserve"> it is confounded </w:t>
      </w:r>
      <w:r w:rsidR="00C64632" w:rsidRPr="009A4919">
        <w:t xml:space="preserve">with </w:t>
      </w:r>
      <w:r w:rsidR="00C63E91">
        <w:t xml:space="preserve">some </w:t>
      </w:r>
      <w:r w:rsidR="00C64632" w:rsidRPr="009A4919">
        <w:t>other parameters</w:t>
      </w:r>
      <w:r w:rsidR="001D58CC">
        <w:t xml:space="preserve"> such as fishing mortality and recruitment</w:t>
      </w:r>
      <w:r w:rsidR="005B15B1">
        <w:t xml:space="preserve">, so </w:t>
      </w:r>
      <w:r w:rsidR="00CA1EEF" w:rsidRPr="00CA1EEF">
        <w:rPr>
          <w:i/>
        </w:rPr>
        <w:t>M</w:t>
      </w:r>
      <w:r w:rsidR="00C64632" w:rsidRPr="009A4919">
        <w:t xml:space="preserve"> is </w:t>
      </w:r>
      <w:r w:rsidR="001D58CC">
        <w:t xml:space="preserve">usually </w:t>
      </w:r>
      <w:r w:rsidR="008B3326">
        <w:t>pre-specified</w:t>
      </w:r>
      <w:r w:rsidR="00C64632" w:rsidRPr="009A4919">
        <w:t xml:space="preserve"> as a time-invariant </w:t>
      </w:r>
      <w:r w:rsidR="008B3326">
        <w:t>constant</w:t>
      </w:r>
      <w:r w:rsidR="00C64632" w:rsidRPr="009A4919">
        <w:t xml:space="preserve"> to simplify model estimation </w:t>
      </w:r>
      <w:r w:rsidR="00450312" w:rsidRPr="009A4919">
        <w:fldChar w:fldCharType="begin">
          <w:fldData xml:space="preserve">PEVuZE5vdGU+PENpdGU+PEF1dGhvcj5MZWdhdWx0PC9BdXRob3I+PFllYXI+MjAxNTwvWWVhcj48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</w:fldData>
        </w:fldChar>
      </w:r>
      <w:r w:rsidR="004E092F">
        <w:instrText xml:space="preserve"> ADDIN EN.CITE </w:instrText>
      </w:r>
      <w:r w:rsidR="00450312">
        <w:fldChar w:fldCharType="begin">
          <w:fldData xml:space="preserve">PEVuZE5vdGU+PENpdGU+PEF1dGhvcj5MZWdhdWx0PC9BdXRob3I+PFllYXI+MjAxNTwvWWVhcj48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</w:fldData>
        </w:fldChar>
      </w:r>
      <w:r w:rsidR="004E092F">
        <w:instrText xml:space="preserve"> ADDIN EN.CITE.DATA </w:instrText>
      </w:r>
      <w:r w:rsidR="00450312">
        <w:fldChar w:fldCharType="end"/>
      </w:r>
      <w:r w:rsidR="00450312" w:rsidRPr="009A4919">
        <w:fldChar w:fldCharType="separate"/>
      </w:r>
      <w:r w:rsidR="004E092F">
        <w:rPr>
          <w:noProof/>
        </w:rPr>
        <w:t>(Deroba and Schueller 2013; Johnson et al. 2015; Legault and Palmer 2015)</w:t>
      </w:r>
      <w:r w:rsidR="00450312" w:rsidRPr="009A4919">
        <w:fldChar w:fldCharType="end"/>
      </w:r>
      <w:r w:rsidR="00C64632" w:rsidRPr="009A4919">
        <w:t xml:space="preserve">. </w:t>
      </w:r>
      <w:r w:rsidR="00450312" w:rsidRPr="009A4919">
        <w:fldChar w:fldCharType="begin"/>
      </w:r>
      <w:r w:rsidR="00D60285" w:rsidRPr="009A4919">
        <w:instrText xml:space="preserve"> ADDIN EN.CITE &lt;EndNote&gt;&lt;Cite AuthorYear="1"&gt;&lt;Author&gt;Deroba&lt;/Author&gt;&lt;Year&gt;2013&lt;/Year&gt;&lt;RecNum&gt;202&lt;/RecNum&gt;&lt;DisplayText&gt;Deroba and Schueller (2013)&lt;/DisplayText&gt;&lt;record&gt;&lt;rec-number&gt;202&lt;/rec-number&gt;&lt;foreign-keys&gt;&lt;key app="EN" db-id="sfrdfvtvbdax5de2svmvr9smwwas0vts2999" timestamp="1471142530"&gt;202&lt;/key&gt;&lt;/foreign-keys&gt;&lt;ref-type name="Journal Article"&gt;17&lt;/ref-type&gt;&lt;contributors&gt;&lt;authors&gt;&lt;author&gt;Deroba, Jonathan J&lt;/author&gt;&lt;author&gt;Schueller, Amy M&lt;/author&gt;&lt;/authors&gt;&lt;/contributors&gt;&lt;titles&gt;&lt;title&gt;Performance of stock assessments with misspecified age-and time-varying natural mortality&lt;/title&gt;&lt;secondary-title&gt;Fisheries Research&lt;/secondary-title&gt;&lt;/titles&gt;&lt;periodical&gt;&lt;full-title&gt;Fisheries Research&lt;/full-title&gt;&lt;/periodical&gt;&lt;pages&gt;27-40&lt;/pages&gt;&lt;volume&gt;146&lt;/volume&gt;&lt;dates&gt;&lt;year&gt;2013&lt;/year&gt;&lt;/dates&gt;&lt;isbn&gt;0165-7836&lt;/isbn&gt;&lt;urls&gt;&lt;/urls&gt;&lt;/record&gt;&lt;/Cite&gt;&lt;/EndNote&gt;</w:instrText>
      </w:r>
      <w:r w:rsidR="00450312" w:rsidRPr="009A4919">
        <w:fldChar w:fldCharType="separate"/>
      </w:r>
      <w:r w:rsidR="00D60285" w:rsidRPr="009A4919">
        <w:rPr>
          <w:noProof/>
        </w:rPr>
        <w:t>Deroba and Schueller (2013)</w:t>
      </w:r>
      <w:r w:rsidR="00450312" w:rsidRPr="009A4919">
        <w:fldChar w:fldCharType="end"/>
      </w:r>
      <w:r w:rsidR="00D60285" w:rsidRPr="009A4919">
        <w:t xml:space="preserve"> </w:t>
      </w:r>
      <w:r w:rsidR="00D60285">
        <w:t xml:space="preserve">conducted a </w:t>
      </w:r>
      <w:r w:rsidR="00D60285" w:rsidRPr="009A4919">
        <w:t xml:space="preserve">simulation </w:t>
      </w:r>
      <w:r w:rsidR="00D60285">
        <w:t>experiment</w:t>
      </w:r>
      <w:r w:rsidR="00D60285" w:rsidRPr="009A4919">
        <w:t xml:space="preserve"> </w:t>
      </w:r>
      <w:r w:rsidR="00F41529">
        <w:t xml:space="preserve">to evaluate the </w:t>
      </w:r>
      <w:r w:rsidR="00D60285" w:rsidRPr="009A4919">
        <w:t>estimation biases in SSB and recruit</w:t>
      </w:r>
      <w:r w:rsidR="00D60285">
        <w:t xml:space="preserve">ment </w:t>
      </w:r>
      <w:r w:rsidR="00F41529">
        <w:t xml:space="preserve">that are </w:t>
      </w:r>
      <w:r w:rsidR="00D60285">
        <w:t xml:space="preserve">induced by misspecifying </w:t>
      </w:r>
      <m:oMath>
        <m:r>
          <w:rPr>
            <w:rFonts w:ascii="Cambria Math" w:hAnsi="Cambria Math"/>
          </w:rPr>
          <m:t>M</m:t>
        </m:r>
      </m:oMath>
      <w:r w:rsidR="00D60285">
        <w:t>. They found</w:t>
      </w:r>
      <w:r w:rsidR="00D60285" w:rsidRPr="009A4919">
        <w:t xml:space="preserve"> that misspecifying the </w:t>
      </w:r>
      <w:r w:rsidR="00D60285" w:rsidRPr="009A4919">
        <w:rPr>
          <w:noProof/>
        </w:rPr>
        <w:t>temporal variation</w:t>
      </w:r>
      <w:r w:rsidR="00D60285" w:rsidRPr="009A4919">
        <w:t xml:space="preserve"> in </w:t>
      </w:r>
      <m:oMath>
        <m:r>
          <w:rPr>
            <w:rFonts w:ascii="Cambria Math" w:hAnsi="Cambria Math"/>
          </w:rPr>
          <m:t>M</m:t>
        </m:r>
      </m:oMath>
      <w:r w:rsidR="00D60285" w:rsidRPr="009A4919">
        <w:t xml:space="preserve"> likely induces larger biases than misspecifying the age-variation in </w:t>
      </w:r>
      <m:oMath>
        <m:r>
          <w:rPr>
            <w:rFonts w:ascii="Cambria Math" w:hAnsi="Cambria Math"/>
          </w:rPr>
          <m:t>M</m:t>
        </m:r>
      </m:oMath>
      <w:r w:rsidR="00D60285" w:rsidRPr="009A4919">
        <w:t xml:space="preserve"> does</w:t>
      </w:r>
      <w:r w:rsidR="00D60285">
        <w:t>, underling the importance</w:t>
      </w:r>
      <w:r w:rsidR="00D60285" w:rsidRPr="009A4919">
        <w:t xml:space="preserve"> of correctly specifying the temporal </w:t>
      </w:r>
      <w:r w:rsidR="00D60285">
        <w:t>trend</w:t>
      </w:r>
      <w:r w:rsidR="00D60285" w:rsidRPr="009A4919">
        <w:t xml:space="preserve"> in </w:t>
      </w:r>
      <m:oMath>
        <m:r>
          <w:rPr>
            <w:rFonts w:ascii="Cambria Math" w:hAnsi="Cambria Math"/>
          </w:rPr>
          <m:t>M</m:t>
        </m:r>
      </m:oMath>
      <w:r w:rsidR="00D60285">
        <w:t xml:space="preserve"> to stock assessment models</w:t>
      </w:r>
      <w:r w:rsidR="00D60285" w:rsidRPr="009A4919">
        <w:t>.</w:t>
      </w:r>
      <w:r w:rsidR="00D60285">
        <w:t xml:space="preserve"> </w:t>
      </w:r>
      <w:r w:rsidR="00C64632" w:rsidRPr="009A4919">
        <w:t xml:space="preserve">Recognizing the empirical relationship that </w:t>
      </w:r>
      <m:oMath>
        <m:r>
          <w:rPr>
            <w:rFonts w:ascii="Cambria Math" w:hAnsi="Cambria Math"/>
          </w:rPr>
          <m:t>M</m:t>
        </m:r>
      </m:oMath>
      <w:r w:rsidR="00C64632" w:rsidRPr="009A4919">
        <w:t xml:space="preserve"> is a</w:t>
      </w:r>
      <w:r w:rsidR="00957A13">
        <w:t>n</w:t>
      </w:r>
      <w:r w:rsidR="00C64632" w:rsidRPr="009A4919">
        <w:t xml:space="preserve"> </w:t>
      </w:r>
      <w:r w:rsidR="00921C8F">
        <w:t>allometric</w:t>
      </w:r>
      <w:r w:rsidR="00C64632" w:rsidRPr="009A4919">
        <w:t xml:space="preserve"> function of fish </w:t>
      </w:r>
      <w:r w:rsidR="00921C8F">
        <w:t>size</w:t>
      </w:r>
      <w:r w:rsidR="00C64632" w:rsidRPr="009A4919">
        <w:t xml:space="preserve"> </w:t>
      </w:r>
      <w:r w:rsidR="00450312" w:rsidRPr="009A4919">
        <w:fldChar w:fldCharType="begin"/>
      </w:r>
      <w:r w:rsidR="008B06BB">
        <w:instrText xml:space="preserve"> ADDIN EN.CITE &lt;EndNote&gt;&lt;Cite&gt;&lt;Author&gt;Lorenzen&lt;/Author&gt;&lt;Year&gt;1996&lt;/Year&gt;&lt;RecNum&gt;199&lt;/RecNum&gt;&lt;DisplayText&gt;(Lorenzen 1996)&lt;/DisplayText&gt;&lt;record&gt;&lt;rec-number&gt;199&lt;/rec-number&gt;&lt;foreign-keys&gt;&lt;key app="EN" db-id="sfrdfvtvbdax5de2svmvr9smwwas0vts2999" timestamp="1470930893"&gt;199&lt;/key&gt;&lt;/foreign-keys&gt;&lt;ref-type name="Journal Article"&gt;17&lt;/ref-type&gt;&lt;contributors&gt;&lt;authors&gt;&lt;author&gt;Lorenzen, K&lt;/author&gt;&lt;/authors&gt;&lt;/contributors&gt;&lt;titles&gt;&lt;title&gt;The relationship between body weight and natural mortality in juvenile and adult fish: a comparison of natural ecosystems and aquaculture&lt;/title&gt;&lt;secondary-title&gt;Journal of fish biology&lt;/secondary-title&gt;&lt;/titles&gt;&lt;periodical&gt;&lt;full-title&gt;Journal of fish biology&lt;/full-title&gt;&lt;/periodical&gt;&lt;pages&gt;627-642&lt;/pages&gt;&lt;volume&gt;49&lt;/volume&gt;&lt;number&gt;4&lt;/number&gt;&lt;dates&gt;&lt;year&gt;1996&lt;/year&gt;&lt;/dates&gt;&lt;isbn&gt;1095-8649&lt;/isbn&gt;&lt;urls&gt;&lt;/urls&gt;&lt;/record&gt;&lt;/Cite&gt;&lt;/EndNote&gt;</w:instrText>
      </w:r>
      <w:r w:rsidR="00450312" w:rsidRPr="009A4919">
        <w:fldChar w:fldCharType="separate"/>
      </w:r>
      <w:r w:rsidR="008B06BB">
        <w:rPr>
          <w:noProof/>
        </w:rPr>
        <w:t>(Lorenzen 1996)</w:t>
      </w:r>
      <w:r w:rsidR="00450312" w:rsidRPr="009A4919">
        <w:fldChar w:fldCharType="end"/>
      </w:r>
      <w:r w:rsidR="00C64632" w:rsidRPr="009A4919">
        <w:t xml:space="preserve">, </w:t>
      </w:r>
      <w:r w:rsidR="0030269F">
        <w:rPr>
          <w:noProof/>
        </w:rPr>
        <w:t>time-invariant</w:t>
      </w:r>
      <w:r w:rsidR="008B3326" w:rsidRPr="009A4919">
        <w:t xml:space="preserve"> </w:t>
      </w:r>
      <m:oMath>
        <m:r>
          <w:rPr>
            <w:rFonts w:ascii="Cambria Math" w:hAnsi="Cambria Math"/>
          </w:rPr>
          <m:t>M</m:t>
        </m:r>
      </m:oMath>
      <w:r w:rsidR="004D3256">
        <w:t xml:space="preserve"> at age</w:t>
      </w:r>
      <w:r w:rsidR="00C64632" w:rsidRPr="009A4919">
        <w:t xml:space="preserve"> based on the </w:t>
      </w:r>
      <w:r w:rsidR="009238E8">
        <w:t xml:space="preserve">allometric relationship </w:t>
      </w:r>
      <w:r w:rsidR="0030269F">
        <w:t>that</w:t>
      </w:r>
      <w:r w:rsidR="00C64632" w:rsidRPr="009A4919">
        <w:t xml:space="preserve"> defines how </w:t>
      </w:r>
      <m:oMath>
        <m:r>
          <w:rPr>
            <w:rFonts w:ascii="Cambria Math" w:hAnsi="Cambria Math"/>
          </w:rPr>
          <m:t>M</m:t>
        </m:r>
      </m:oMath>
      <w:r w:rsidR="0030269F">
        <w:t xml:space="preserve"> declines</w:t>
      </w:r>
      <w:r w:rsidR="00C64632" w:rsidRPr="009A4919">
        <w:t xml:space="preserve"> with </w:t>
      </w:r>
      <w:r w:rsidR="003A087D">
        <w:t>size</w:t>
      </w:r>
      <w:r w:rsidR="00C64632" w:rsidRPr="009A4919">
        <w:t xml:space="preserve"> </w:t>
      </w:r>
      <w:r w:rsidR="00D60285">
        <w:t xml:space="preserve">was </w:t>
      </w:r>
      <w:r w:rsidR="00D60285">
        <w:rPr>
          <w:noProof/>
        </w:rPr>
        <w:t xml:space="preserve">pre-specified in </w:t>
      </w:r>
      <w:r w:rsidR="00D60285" w:rsidRPr="009A4919">
        <w:t xml:space="preserve">the last benchmark </w:t>
      </w:r>
      <w:r w:rsidR="00D60285" w:rsidRPr="009A4919">
        <w:rPr>
          <w:noProof/>
        </w:rPr>
        <w:t>assessment</w:t>
      </w:r>
      <w:r w:rsidR="00D60285">
        <w:rPr>
          <w:noProof/>
        </w:rPr>
        <w:t xml:space="preserve"> of SNEMA yellowtail flounder </w:t>
      </w:r>
      <w:r w:rsidR="00450312" w:rsidRPr="009A4919">
        <w:fldChar w:fldCharType="begin"/>
      </w:r>
      <w:r w:rsidR="008B06BB">
        <w:instrText xml:space="preserve"> ADDIN EN.CITE &lt;EndNote&gt;&lt;Cite&gt;&lt;Author&gt;NEFSC&lt;/Author&gt;&lt;Year&gt;2012&lt;/Year&gt;&lt;RecNum&gt;120&lt;/RecNum&gt;&lt;DisplayText&gt;(NEFSC 2012)&lt;/DisplayText&gt;&lt;record&gt;&lt;rec-number&gt;120&lt;/rec-number&gt;&lt;foreign-keys&gt;&lt;key app="EN" db-id="sfrdfvtvbdax5de2svmvr9smwwas0vts2999" timestamp="1428001301"&gt;120&lt;/key&gt;&lt;/foreign-keys&gt;&lt;ref-type name="Journal Article"&gt;17&lt;/ref-type&gt;&lt;contributors&gt;&lt;authors&gt;&lt;author&gt;NEFSC&lt;/author&gt;&lt;/authors&gt;&lt;/contributors&gt;&lt;titles&gt;&lt;title&gt;54th Northeast Regional Stock Assessment Workshop (54th SAW) Assessment Report.&lt;/title&gt;&lt;secondary-title&gt;US Dept Commer, Northeast Fish Sci Cent Ref Doc. 12-18; 600 p&lt;/secondary-title&gt;&lt;/titles&gt;&lt;periodical&gt;&lt;full-title&gt;US Dept Commer, Northeast Fish Sci Cent Ref Doc. 12-18; 600 p&lt;/full-title&gt;&lt;/periodical&gt;&lt;dates&gt;&lt;year&gt;2012&lt;/year&gt;&lt;/dates&gt;&lt;urls&gt;&lt;/urls&gt;&lt;/record&gt;&lt;/Cite&gt;&lt;/EndNote&gt;</w:instrText>
      </w:r>
      <w:r w:rsidR="00450312" w:rsidRPr="009A4919">
        <w:fldChar w:fldCharType="separate"/>
      </w:r>
      <w:r w:rsidR="008B06BB">
        <w:rPr>
          <w:noProof/>
        </w:rPr>
        <w:t>(NEFSC 2012)</w:t>
      </w:r>
      <w:r w:rsidR="00450312" w:rsidRPr="009A4919">
        <w:fldChar w:fldCharType="end"/>
      </w:r>
      <w:r w:rsidR="00C64632" w:rsidRPr="009A4919">
        <w:t xml:space="preserve">. </w:t>
      </w:r>
      <w:r w:rsidR="003A087D">
        <w:t>In fact</w:t>
      </w:r>
      <w:r w:rsidR="008B3326">
        <w:t>, t</w:t>
      </w:r>
      <w:r w:rsidR="00C64632" w:rsidRPr="009A4919">
        <w:t xml:space="preserve">he impacts of </w:t>
      </w:r>
      <w:r w:rsidR="003A087D">
        <w:t>mis</w:t>
      </w:r>
      <w:r w:rsidR="008B3326">
        <w:t>specifying</w:t>
      </w:r>
      <w:r w:rsidR="00C64632" w:rsidRPr="009A4919">
        <w:t xml:space="preserve"> </w:t>
      </w:r>
      <m:oMath>
        <m:r>
          <w:rPr>
            <w:rFonts w:ascii="Cambria Math" w:hAnsi="Cambria Math"/>
          </w:rPr>
          <m:t>M</m:t>
        </m:r>
      </m:oMath>
      <w:r w:rsidR="00C64632" w:rsidRPr="009A4919">
        <w:t xml:space="preserve"> are positively related to </w:t>
      </w:r>
      <m:oMath>
        <m:r>
          <w:rPr>
            <w:rFonts w:ascii="Cambria Math" w:hAnsi="Cambria Math"/>
          </w:rPr>
          <m:t>M</m:t>
        </m:r>
        <m:r>
          <w:rPr>
            <w:rFonts w:ascii="Cambria Math" w:hAnsi="Cambria Math"/>
            <w:lang w:eastAsia="zh-CN"/>
          </w:rPr>
          <m:t>/(F+M)</m:t>
        </m:r>
      </m:oMath>
      <w:r w:rsidR="00C64632" w:rsidRPr="009A4919">
        <w:t xml:space="preserve"> </w:t>
      </w:r>
      <w:r w:rsidR="00450312" w:rsidRPr="009A4919">
        <w:fldChar w:fldCharType="begin"/>
      </w:r>
      <w:r w:rsidR="008B06BB">
        <w:instrText xml:space="preserve"> ADDIN EN.CITE &lt;EndNote&gt;&lt;Cite&gt;&lt;Author&gt;Legault&lt;/Author&gt;&lt;Year&gt;2015&lt;/Year&gt;&lt;RecNum&gt;160&lt;/RecNum&gt;&lt;DisplayText&gt;(Legault and Palmer 2015)&lt;/DisplayText&gt;&lt;record&gt;&lt;rec-number&gt;160&lt;/rec-number&gt;&lt;foreign-keys&gt;&lt;key app="EN" db-id="sfrdfvtvbdax5de2svmvr9smwwas0vts2999" timestamp="1457369173"&gt;160&lt;/key&gt;&lt;/foreign-keys&gt;&lt;ref-type name="Journal Article"&gt;17&lt;/ref-type&gt;&lt;contributors&gt;&lt;authors&gt;&lt;author&gt;Legault, Christopher M&lt;/author&gt;&lt;author&gt;Palmer, Michael C&lt;/author&gt;&lt;/authors&gt;&lt;/contributors&gt;&lt;titles&gt;&lt;title&gt;In what direction should the fishing mortality target change when natural mortality increases within an assessment?&lt;/title&gt;&lt;secondary-title&gt;Canadian Journal of Fisheries and Aquatic Sciences&lt;/secondary-title&gt;&lt;/titles&gt;&lt;periodical&gt;&lt;full-title&gt;Canadian Journal of Fisheries and Aquatic Sciences&lt;/full-title&gt;&lt;/periodical&gt;&lt;pages&gt;1-9&lt;/pages&gt;&lt;volume&gt;73&lt;/volume&gt;&lt;number&gt;999&lt;/number&gt;&lt;dates&gt;&lt;year&gt;2015&lt;/year&gt;&lt;/dates&gt;&lt;isbn&gt;0706-652X&lt;/isbn&gt;&lt;urls&gt;&lt;/urls&gt;&lt;/record&gt;&lt;/Cite&gt;&lt;/EndNote&gt;</w:instrText>
      </w:r>
      <w:r w:rsidR="00450312" w:rsidRPr="009A4919">
        <w:fldChar w:fldCharType="separate"/>
      </w:r>
      <w:r w:rsidR="008B06BB">
        <w:rPr>
          <w:noProof/>
        </w:rPr>
        <w:t>(Legault and Palmer 2015)</w:t>
      </w:r>
      <w:r w:rsidR="00450312" w:rsidRPr="009A4919">
        <w:fldChar w:fldCharType="end"/>
      </w:r>
      <w:r w:rsidR="008B3326">
        <w:t xml:space="preserve">. Considering that </w:t>
      </w:r>
      <m:oMath>
        <m:r>
          <w:rPr>
            <w:rFonts w:ascii="Cambria Math" w:hAnsi="Cambria Math"/>
          </w:rPr>
          <m:t>M</m:t>
        </m:r>
        <m:r>
          <w:rPr>
            <w:rFonts w:ascii="Cambria Math" w:hAnsi="Cambria Math"/>
            <w:lang w:eastAsia="zh-CN"/>
          </w:rPr>
          <m:t>/(F+M)</m:t>
        </m:r>
      </m:oMath>
      <w:r w:rsidR="008B3326">
        <w:t xml:space="preserve"> </w:t>
      </w:r>
      <w:r w:rsidR="00595093">
        <w:t>were at</w:t>
      </w:r>
      <w:r w:rsidR="00F41529">
        <w:t xml:space="preserve"> the</w:t>
      </w:r>
      <w:r w:rsidR="00C64632" w:rsidRPr="009A4919">
        <w:t xml:space="preserve"> historical maximum in the last several years</w:t>
      </w:r>
      <w:r w:rsidR="00D60285">
        <w:t xml:space="preserve"> when </w:t>
      </w:r>
      <m:oMath>
        <m:r>
          <w:rPr>
            <w:rFonts w:ascii="Cambria Math" w:hAnsi="Cambria Math"/>
          </w:rPr>
          <m:t>F</m:t>
        </m:r>
      </m:oMath>
      <w:r w:rsidR="008F0EEC">
        <w:t xml:space="preserve"> </w:t>
      </w:r>
      <w:r w:rsidR="008F0222">
        <w:t xml:space="preserve">was </w:t>
      </w:r>
      <w:r w:rsidR="00595093">
        <w:t>at</w:t>
      </w:r>
      <w:r w:rsidR="00D60285">
        <w:t xml:space="preserve"> the historical low level</w:t>
      </w:r>
      <w:r w:rsidR="00C64632" w:rsidRPr="009A4919">
        <w:t xml:space="preserve">, </w:t>
      </w:r>
      <w:r w:rsidR="002770F5">
        <w:rPr>
          <w:noProof/>
        </w:rPr>
        <w:t>misspecifying</w:t>
      </w:r>
      <w:r w:rsidR="00C64632" w:rsidRPr="009A4919">
        <w:t xml:space="preserve"> the temporal trend in </w:t>
      </w:r>
      <m:oMath>
        <m:r>
          <w:rPr>
            <w:rFonts w:ascii="Cambria Math" w:hAnsi="Cambria Math"/>
          </w:rPr>
          <m:t>M</m:t>
        </m:r>
      </m:oMath>
      <w:r w:rsidR="0030269F">
        <w:t xml:space="preserve"> </w:t>
      </w:r>
      <w:r w:rsidR="00F41529">
        <w:t>can be</w:t>
      </w:r>
      <w:r w:rsidR="00C64632" w:rsidRPr="009A4919">
        <w:t xml:space="preserve"> a major reason for the </w:t>
      </w:r>
      <w:r w:rsidR="008B3326">
        <w:t>s</w:t>
      </w:r>
      <w:r w:rsidR="00C91619">
        <w:t>evere</w:t>
      </w:r>
      <w:r w:rsidR="00C64632" w:rsidRPr="009A4919">
        <w:t xml:space="preserve"> retrospective </w:t>
      </w:r>
      <w:r w:rsidR="008B3326">
        <w:t>p</w:t>
      </w:r>
      <w:r w:rsidR="00C91619">
        <w:t>roblem</w:t>
      </w:r>
      <w:r w:rsidR="00D60285">
        <w:t xml:space="preserve"> </w:t>
      </w:r>
      <w:r w:rsidR="00C64632" w:rsidRPr="009A4919">
        <w:t xml:space="preserve">in </w:t>
      </w:r>
      <w:r w:rsidR="007255FE">
        <w:t>recent</w:t>
      </w:r>
      <w:r w:rsidR="003A087D">
        <w:t xml:space="preserve"> </w:t>
      </w:r>
      <w:r w:rsidR="00C91619">
        <w:t>assessments</w:t>
      </w:r>
      <w:r w:rsidR="00604DDA">
        <w:t xml:space="preserve"> of the stock</w:t>
      </w:r>
      <w:r w:rsidR="00C91619">
        <w:t>.</w:t>
      </w:r>
    </w:p>
    <w:p w14:paraId="223326C5" w14:textId="4DBC56E7" w:rsidR="00F73385" w:rsidRDefault="00F65818" w:rsidP="00F35437">
      <w:pPr>
        <w:pStyle w:val="Chapterheading0"/>
        <w:ind w:firstLine="720"/>
      </w:pPr>
      <w:r w:rsidRPr="009A4919">
        <w:rPr>
          <w:lang w:eastAsia="zh-CN"/>
        </w:rPr>
        <w:t>Different</w:t>
      </w:r>
      <w:r w:rsidRPr="009A4919">
        <w:t xml:space="preserve"> from previous methods </w:t>
      </w:r>
      <w:r w:rsidR="00595093">
        <w:t>that</w:t>
      </w:r>
      <w:r w:rsidRPr="009A4919">
        <w:t xml:space="preserve"> </w:t>
      </w:r>
      <w:r w:rsidR="002770F5">
        <w:t>impose</w:t>
      </w:r>
      <w:r w:rsidR="00D21220">
        <w:t>d</w:t>
      </w:r>
      <w:r w:rsidR="00730457">
        <w:t xml:space="preserve"> </w:t>
      </w:r>
      <w:r w:rsidR="00B3087B">
        <w:t>a temporal trend</w:t>
      </w:r>
      <w:r w:rsidR="00D60285">
        <w:t xml:space="preserve"> on</w:t>
      </w:r>
      <w:r w:rsidRPr="009A4919">
        <w:t xml:space="preserve"> </w:t>
      </w:r>
      <m:oMath>
        <m:r>
          <w:rPr>
            <w:rFonts w:ascii="Cambria Math" w:hAnsi="Cambria Math"/>
          </w:rPr>
          <m:t>M</m:t>
        </m:r>
      </m:oMath>
      <w:r w:rsidR="0071162D">
        <w:t xml:space="preserve">, we </w:t>
      </w:r>
      <w:r w:rsidRPr="009A4919">
        <w:t xml:space="preserve">explored a more </w:t>
      </w:r>
      <w:r w:rsidR="00730457">
        <w:t>flexible</w:t>
      </w:r>
      <w:r w:rsidR="009D1D16">
        <w:t xml:space="preserve"> </w:t>
      </w:r>
      <w:r w:rsidR="00B31DC6">
        <w:t xml:space="preserve">and objective </w:t>
      </w:r>
      <w:r w:rsidR="009D1D16">
        <w:t>method to address</w:t>
      </w:r>
      <w:r w:rsidR="00B3087B">
        <w:t xml:space="preserve"> </w:t>
      </w:r>
      <w:r w:rsidR="0071162D">
        <w:t xml:space="preserve">the </w:t>
      </w:r>
      <w:r w:rsidRPr="009A4919">
        <w:t xml:space="preserve">retrospective </w:t>
      </w:r>
      <w:r w:rsidR="00F44772">
        <w:t>problem</w:t>
      </w:r>
      <w:r w:rsidR="00B31DC6">
        <w:t xml:space="preserve"> via implementing a  smoother</w:t>
      </w:r>
      <w:r w:rsidR="008F0EEC">
        <w:t xml:space="preserve"> on survival that was autoregressive over both age and year (i.e., two-dimensional)</w:t>
      </w:r>
      <w:r w:rsidR="0031574F">
        <w:t xml:space="preserve">. </w:t>
      </w:r>
      <w:r w:rsidR="0071162D">
        <w:t>Particularly</w:t>
      </w:r>
      <w:r w:rsidR="0031574F">
        <w:t>, we</w:t>
      </w:r>
      <w:r w:rsidRPr="009A4919">
        <w:t xml:space="preserve"> </w:t>
      </w:r>
      <w:r w:rsidR="00B3087B" w:rsidRPr="009A4919">
        <w:t>i</w:t>
      </w:r>
      <w:r w:rsidR="00B3087B">
        <w:t>mplemented</w:t>
      </w:r>
      <w:r w:rsidRPr="009A4919">
        <w:t xml:space="preserve"> a</w:t>
      </w:r>
      <w:r w:rsidR="00FA4F66">
        <w:t>n</w:t>
      </w:r>
      <w:r w:rsidRPr="009A4919">
        <w:t xml:space="preserve"> </w:t>
      </w:r>
      <w:r w:rsidR="00595093">
        <w:t>age-temporal</w:t>
      </w:r>
      <w:r w:rsidRPr="009A4919">
        <w:t xml:space="preserve"> first-order auto</w:t>
      </w:r>
      <w:r w:rsidR="006B527A">
        <w:t>regressive</w:t>
      </w:r>
      <w:r w:rsidR="00367CBE" w:rsidRPr="009A4919">
        <w:t xml:space="preserve"> </w:t>
      </w:r>
      <w:r w:rsidR="00367CBE" w:rsidRPr="009A4919">
        <w:rPr>
          <w:lang w:eastAsia="zh-CN"/>
        </w:rPr>
        <w:t>(AR</w:t>
      </w:r>
      <w:r w:rsidR="00367CBE" w:rsidRPr="009A4919">
        <w:t>(1))</w:t>
      </w:r>
      <w:r w:rsidRPr="009A4919">
        <w:t xml:space="preserve"> structure </w:t>
      </w:r>
      <w:r w:rsidR="00B3087B">
        <w:t>for</w:t>
      </w:r>
      <w:r w:rsidR="00367CBE" w:rsidRPr="009A4919">
        <w:t xml:space="preserve"> survival </w:t>
      </w:r>
      <w:r w:rsidR="00392461">
        <w:t>in</w:t>
      </w:r>
      <w:r w:rsidR="00595093">
        <w:t>to</w:t>
      </w:r>
      <w:r w:rsidRPr="009A4919">
        <w:t xml:space="preserve"> a state-space age-structured assessment model that was recently developed for </w:t>
      </w:r>
      <w:r w:rsidR="007255FE">
        <w:lastRenderedPageBreak/>
        <w:t>SNEMA yellowtail flounder</w:t>
      </w:r>
      <w:r w:rsidRPr="009A4919">
        <w:t xml:space="preserve"> </w:t>
      </w:r>
      <w:r w:rsidR="00450312" w:rsidRPr="009A4919">
        <w:fldChar w:fldCharType="begin"/>
      </w:r>
      <w:r w:rsidR="004E092F">
        <w:instrText xml:space="preserve"> ADDIN EN.CITE &lt;EndNote&gt;&lt;Cite&gt;&lt;Author&gt;Miller&lt;/Author&gt;&lt;Year&gt;2016&lt;/Year&gt;&lt;RecNum&gt;163&lt;/RecNum&gt;&lt;DisplayText&gt;(Miller et al. 2016)&lt;/DisplayText&gt;&lt;record&gt;&lt;rec-number&gt;163&lt;/rec-number&gt;&lt;foreign-keys&gt;&lt;key app="EN" db-id="sfrdfvtvbdax5de2svmvr9smwwas0vts2999" timestamp="1457381756"&gt;163&lt;/key&gt;&lt;/foreign-keys&gt;&lt;ref-type name="Journal Article"&gt;17&lt;/ref-type&gt;&lt;contributors&gt;&lt;authors&gt;&lt;author&gt;Miller, Timothy J&lt;/author&gt;&lt;author&gt;Hare, Jonathan A&lt;/author&gt;&lt;author&gt;Alade, Larry A&lt;/author&gt;&lt;/authors&gt;&lt;/contributors&gt;&lt;titles&gt;&lt;title&gt;A state-space approach to incorporating environmental effects on recruitment in an age-structured assessment model with an application to Southern New England yellowtail flounder&lt;/title&gt;&lt;secondary-title&gt;Canadian Journal of Fisheries and Aquatic Sciences&lt;/secondary-title&gt;&lt;/titles&gt;&lt;periodical&gt;&lt;full-title&gt;Canadian Journal of Fisheries and Aquatic Sciences&lt;/full-title&gt;&lt;/periodical&gt;&lt;pages&gt;1261-1270&lt;/pages&gt;&lt;volume&gt;73&lt;/volume&gt;&lt;number&gt;8&lt;/number&gt;&lt;dates&gt;&lt;year&gt;2016&lt;/year&gt;&lt;/dates&gt;&lt;isbn&gt;0706-652X&lt;/isbn&gt;&lt;urls&gt;&lt;/urls&gt;&lt;/record&gt;&lt;/Cite&gt;&lt;/EndNote&gt;</w:instrText>
      </w:r>
      <w:r w:rsidR="00450312" w:rsidRPr="009A4919">
        <w:fldChar w:fldCharType="separate"/>
      </w:r>
      <w:r w:rsidR="004E092F">
        <w:rPr>
          <w:noProof/>
        </w:rPr>
        <w:t>(Miller et al. 2016)</w:t>
      </w:r>
      <w:r w:rsidR="00450312" w:rsidRPr="009A4919">
        <w:fldChar w:fldCharType="end"/>
      </w:r>
      <w:r w:rsidRPr="009A4919">
        <w:t xml:space="preserve">. </w:t>
      </w:r>
      <w:r w:rsidR="002E23AD">
        <w:t xml:space="preserve">Different from the </w:t>
      </w:r>
      <w:r w:rsidR="00E63A42">
        <w:t xml:space="preserve">more </w:t>
      </w:r>
      <w:r w:rsidR="002E23AD">
        <w:t xml:space="preserve">widely used </w:t>
      </w:r>
      <w:r w:rsidR="002E23AD" w:rsidRPr="009A4919">
        <w:t xml:space="preserve">statistical catch-at-age models </w:t>
      </w:r>
      <w:r w:rsidR="00595093">
        <w:t xml:space="preserve">that </w:t>
      </w:r>
      <w:r w:rsidR="00F857FE">
        <w:t>do not distinguish</w:t>
      </w:r>
      <w:r w:rsidR="00595093">
        <w:t xml:space="preserve"> observation </w:t>
      </w:r>
      <w:r w:rsidR="00F857FE">
        <w:t xml:space="preserve">and process </w:t>
      </w:r>
      <w:r w:rsidR="00595093">
        <w:t>error</w:t>
      </w:r>
      <w:r w:rsidR="00F857FE">
        <w:t>s</w:t>
      </w:r>
      <w:r w:rsidR="002E23AD" w:rsidRPr="009A4919">
        <w:t xml:space="preserve">, state-space models are </w:t>
      </w:r>
      <w:r w:rsidR="002E23AD">
        <w:rPr>
          <w:noProof/>
        </w:rPr>
        <w:t>able to</w:t>
      </w:r>
      <w:r w:rsidR="002E23AD" w:rsidRPr="009A4919">
        <w:t xml:space="preserve"> simultaneously estimate the process errors in unobserved population processes and the observation errors in </w:t>
      </w:r>
      <w:r w:rsidR="00ED16B2">
        <w:t>associated</w:t>
      </w:r>
      <w:r w:rsidR="002E23AD" w:rsidRPr="009A4919">
        <w:t xml:space="preserve"> data</w:t>
      </w:r>
      <w:r w:rsidR="002E23AD">
        <w:t xml:space="preserve"> </w:t>
      </w:r>
      <w:r w:rsidR="00450312">
        <w:fldChar w:fldCharType="begin"/>
      </w:r>
      <w:r w:rsidR="002E23AD">
        <w:instrText xml:space="preserve"> ADDIN EN.CITE &lt;EndNote&gt;&lt;Cite&gt;&lt;Author&gt;Miller&lt;/Author&gt;&lt;Year&gt;2016&lt;/Year&gt;&lt;RecNum&gt;163&lt;/RecNum&gt;&lt;DisplayText&gt;(Miller et al. 2016; Nielsen and Berg 2014)&lt;/DisplayText&gt;&lt;record&gt;&lt;rec-number&gt;163&lt;/rec-number&gt;&lt;foreign-keys&gt;&lt;key app="EN" db-id="sfrdfvtvbdax5de2svmvr9smwwas0vts2999" timestamp="1457381756"&gt;163&lt;/key&gt;&lt;/foreign-keys&gt;&lt;ref-type name="Journal Article"&gt;17&lt;/ref-type&gt;&lt;contributors&gt;&lt;authors&gt;&lt;author&gt;Miller, Timothy J&lt;/author&gt;&lt;author&gt;Hare, Jonathan A&lt;/author&gt;&lt;author&gt;Alade, Larry A&lt;/author&gt;&lt;/authors&gt;&lt;/contributors&gt;&lt;titles&gt;&lt;title&gt;A state-space approach to incorporating environmental effects on recruitment in an age-structured assessment model with an application to Southern New England yellowtail flounder&lt;/title&gt;&lt;secondary-title&gt;Canadian Journal of Fisheries and Aquatic Sciences&lt;/secondary-title&gt;&lt;/titles&gt;&lt;periodical&gt;&lt;full-title&gt;Canadian Journal of Fisheries and Aquatic Sciences&lt;/full-title&gt;&lt;/periodical&gt;&lt;pages&gt;1261-1270&lt;/pages&gt;&lt;volume&gt;73&lt;/volume&gt;&lt;number&gt;8&lt;/number&gt;&lt;dates&gt;&lt;year&gt;2016&lt;/year&gt;&lt;/dates&gt;&lt;isbn&gt;0706-652X&lt;/isbn&gt;&lt;urls&gt;&lt;/urls&gt;&lt;/record&gt;&lt;/Cite&gt;&lt;Cite&gt;&lt;Author&gt;Nielsen&lt;/Author&gt;&lt;Year&gt;2014&lt;/Year&gt;&lt;RecNum&gt;135&lt;/RecNum&gt;&lt;record&gt;&lt;rec-number&gt;135&lt;/rec-number&gt;&lt;foreign-keys&gt;&lt;key app="EN" db-id="sfrdfvtvbdax5de2svmvr9smwwas0vts2999" timestamp="1432927654"&gt;135&lt;/key&gt;&lt;/foreign-keys&gt;&lt;ref-type name="Journal Article"&gt;17&lt;/ref-type&gt;&lt;contributors&gt;&lt;authors&gt;&lt;author&gt;Nielsen, Anders&lt;/author&gt;&lt;author&gt;Berg, Casper W&lt;/author&gt;&lt;/authors&gt;&lt;/contributors&gt;&lt;titles&gt;&lt;title&gt;Estimation of time-varying selectivity in stock assessments using state-space models&lt;/title&gt;&lt;secondary-title&gt;Fisheries Research&lt;/secondary-title&gt;&lt;/titles&gt;&lt;periodical&gt;&lt;full-title&gt;Fisheries Research&lt;/full-title&gt;&lt;/periodical&gt;&lt;pages&gt;96-101&lt;/pages&gt;&lt;volume&gt;158&lt;/volume&gt;&lt;dates&gt;&lt;year&gt;2014&lt;/year&gt;&lt;/dates&gt;&lt;isbn&gt;0165-7836&lt;/isbn&gt;&lt;urls&gt;&lt;/urls&gt;&lt;/record&gt;&lt;/Cite&gt;&lt;/EndNote&gt;</w:instrText>
      </w:r>
      <w:r w:rsidR="00450312">
        <w:fldChar w:fldCharType="separate"/>
      </w:r>
      <w:r w:rsidR="002E23AD">
        <w:rPr>
          <w:noProof/>
        </w:rPr>
        <w:t>(Miller et al. 2016; Nielsen and Berg 2014)</w:t>
      </w:r>
      <w:r w:rsidR="00450312">
        <w:fldChar w:fldCharType="end"/>
      </w:r>
      <w:r w:rsidR="002E23AD" w:rsidRPr="009A4919">
        <w:t xml:space="preserve">. </w:t>
      </w:r>
      <w:r w:rsidR="005B3270">
        <w:t xml:space="preserve">The simulation test by </w:t>
      </w:r>
      <w:r w:rsidR="002E23AD">
        <w:t xml:space="preserve">Miller and Hyun (in review) </w:t>
      </w:r>
      <w:r w:rsidR="005B3270">
        <w:t xml:space="preserve">indicated </w:t>
      </w:r>
      <w:r w:rsidR="002E23AD">
        <w:t xml:space="preserve">that </w:t>
      </w:r>
      <w:r w:rsidR="005B3270">
        <w:t xml:space="preserve">compared to statistical catch-at-age models, </w:t>
      </w:r>
      <w:r w:rsidR="002E23AD">
        <w:t>state-space models provide less biased estimation of population attributes and the as</w:t>
      </w:r>
      <w:r w:rsidR="005B3270">
        <w:t>sociated uncertainty intervals</w:t>
      </w:r>
      <w:r w:rsidR="008F0EEC">
        <w:t xml:space="preserve">, and a similar result has been demonstrated repeatedly for surplus production models (e.g., </w:t>
      </w:r>
      <w:r w:rsidR="00ED16B2">
        <w:fldChar w:fldCharType="begin"/>
      </w:r>
      <w:r w:rsidR="00ED16B2">
        <w:instrText xml:space="preserve"> ADDIN EN.CITE &lt;EndNote&gt;&lt;Cite ExcludeAuth="1" ExcludeYear="1" Hidden="1"&gt;&lt;Author&gt;Ono&lt;/Author&gt;&lt;Year&gt;2012&lt;/Year&gt;&lt;RecNum&gt;256&lt;/RecNum&gt;&lt;record&gt;&lt;rec-number&gt;256&lt;/rec-number&gt;&lt;foreign-keys&gt;&lt;key app="EN" db-id="sfrdfvtvbdax5de2svmvr9smwwas0vts2999" timestamp="1497482124"&gt;256&lt;/key&gt;&lt;/foreign-keys&gt;&lt;ref-type name="Journal Article"&gt;17&lt;/ref-type&gt;&lt;contributors&gt;&lt;authors&gt;&lt;author&gt;Ono, Kotaro&lt;/author&gt;&lt;author&gt;Punt, André E&lt;/author&gt;&lt;author&gt;Rivot, Etienne&lt;/author&gt;&lt;/authors&gt;&lt;/contributors&gt;&lt;titles&gt;&lt;title&gt;Model performance analysis for Bayesian biomass dynamics models using bias, precision and reliability metrics&lt;/title&gt;&lt;secondary-title&gt;Fisheries Research&lt;/secondary-title&gt;&lt;/titles&gt;&lt;periodical&gt;&lt;full-title&gt;Fisheries Research&lt;/full-title&gt;&lt;/periodical&gt;&lt;pages&gt;173-183&lt;/pages&gt;&lt;volume&gt;125&lt;/volume&gt;&lt;dates&gt;&lt;year&gt;2012&lt;/year&gt;&lt;/dates&gt;&lt;isbn&gt;0165-7836&lt;/isbn&gt;&lt;urls&gt;&lt;/urls&gt;&lt;/record&gt;&lt;/Cite&gt;&lt;/EndNote&gt;</w:instrText>
      </w:r>
      <w:r w:rsidR="00ED16B2">
        <w:fldChar w:fldCharType="end"/>
      </w:r>
      <w:r w:rsidR="008F0EEC">
        <w:t>Ono et al. 2012)</w:t>
      </w:r>
      <w:r w:rsidR="006B1315">
        <w:t xml:space="preserve">. </w:t>
      </w:r>
      <w:r w:rsidR="000758EF">
        <w:t xml:space="preserve">In the state-space age-structured assessment model </w:t>
      </w:r>
      <w:r w:rsidR="002E23AD">
        <w:t xml:space="preserve">developed by </w:t>
      </w:r>
      <w:r w:rsidR="00450312">
        <w:fldChar w:fldCharType="begin"/>
      </w:r>
      <w:r w:rsidR="002E23AD">
        <w:instrText xml:space="preserve"> ADDIN EN.CITE &lt;EndNote&gt;&lt;Cite AuthorYear="1"&gt;&lt;Author&gt;Miller&lt;/Author&gt;&lt;Year&gt;2016&lt;/Year&gt;&lt;RecNum&gt;163&lt;/RecNum&gt;&lt;DisplayText&gt;Miller et al. (2016)&lt;/DisplayText&gt;&lt;record&gt;&lt;rec-number&gt;163&lt;/rec-number&gt;&lt;foreign-keys&gt;&lt;key app="EN" db-id="sfrdfvtvbdax5de2svmvr9smwwas0vts2999" timestamp="1457381756"&gt;163&lt;/key&gt;&lt;/foreign-keys&gt;&lt;ref-type name="Journal Article"&gt;17&lt;/ref-type&gt;&lt;contributors&gt;&lt;authors&gt;&lt;author&gt;Miller, Timothy J&lt;/author&gt;&lt;author&gt;Hare, Jonathan A&lt;/author&gt;&lt;author&gt;Alade, Larry A&lt;/author&gt;&lt;/authors&gt;&lt;/contributors&gt;&lt;titles&gt;&lt;title&gt;A state-space approach to incorporating environmental effects on recruitment in an age-structured assessment model with an application to Southern New England yellowtail flounder&lt;/title&gt;&lt;secondary-title&gt;Canadian Journal of Fisheries and Aquatic Sciences&lt;/secondary-title&gt;&lt;/titles&gt;&lt;periodical&gt;&lt;full-title&gt;Canadian Journal of Fisheries and Aquatic Sciences&lt;/full-title&gt;&lt;/periodical&gt;&lt;pages&gt;1261-1270&lt;/pages&gt;&lt;volume&gt;73&lt;/volume&gt;&lt;number&gt;8&lt;/number&gt;&lt;dates&gt;&lt;year&gt;2016&lt;/year&gt;&lt;/dates&gt;&lt;isbn&gt;0706-652X&lt;/isbn&gt;&lt;urls&gt;&lt;/urls&gt;&lt;/record&gt;&lt;/Cite&gt;&lt;/EndNote&gt;</w:instrText>
      </w:r>
      <w:r w:rsidR="00450312">
        <w:fldChar w:fldCharType="separate"/>
      </w:r>
      <w:r w:rsidR="002E23AD">
        <w:rPr>
          <w:noProof/>
        </w:rPr>
        <w:t>Miller et al. (2016)</w:t>
      </w:r>
      <w:r w:rsidR="00450312">
        <w:fldChar w:fldCharType="end"/>
      </w:r>
      <w:r w:rsidR="000758EF">
        <w:t xml:space="preserve">, the environmental covariate </w:t>
      </w:r>
      <w:r w:rsidR="00BC3F76">
        <w:t xml:space="preserve">incorporated </w:t>
      </w:r>
      <w:r w:rsidR="000758EF">
        <w:t xml:space="preserve">in the stock-recruit function and annual survival are </w:t>
      </w:r>
      <w:r w:rsidR="00BC3F76">
        <w:t xml:space="preserve">both </w:t>
      </w:r>
      <w:r w:rsidR="004D59D6">
        <w:t xml:space="preserve">assumed to be stochastic, and </w:t>
      </w:r>
      <w:r w:rsidR="009A4015">
        <w:t xml:space="preserve">moreover, </w:t>
      </w:r>
      <w:r w:rsidR="00972E0D">
        <w:t>the</w:t>
      </w:r>
      <w:r w:rsidR="006C52B5">
        <w:t xml:space="preserve"> stochastic variations </w:t>
      </w:r>
      <w:r w:rsidR="00972E0D">
        <w:t xml:space="preserve">in annual survival </w:t>
      </w:r>
      <w:r w:rsidR="006C52B5">
        <w:t>are assumed to be independent of age and time</w:t>
      </w:r>
      <w:r w:rsidR="004B3293">
        <w:t xml:space="preserve"> </w:t>
      </w:r>
      <w:r w:rsidR="00450312">
        <w:fldChar w:fldCharType="begin"/>
      </w:r>
      <w:r w:rsidR="004B3293">
        <w:instrText xml:space="preserve"> ADDIN EN.CITE &lt;EndNote&gt;&lt;Cite&gt;&lt;Author&gt;Miller&lt;/Author&gt;&lt;Year&gt;2016&lt;/Year&gt;&lt;RecNum&gt;163&lt;/RecNum&gt;&lt;DisplayText&gt;(Miller et al. 2016)&lt;/DisplayText&gt;&lt;record&gt;&lt;rec-number&gt;163&lt;/rec-number&gt;&lt;foreign-keys&gt;&lt;key app="EN" db-id="sfrdfvtvbdax5de2svmvr9smwwas0vts2999" timestamp="1457381756"&gt;163&lt;/key&gt;&lt;/foreign-keys&gt;&lt;ref-type name="Journal Article"&gt;17&lt;/ref-type&gt;&lt;contributors&gt;&lt;authors&gt;&lt;author&gt;Miller, Timothy J&lt;/author&gt;&lt;author&gt;Hare, Jonathan A&lt;/author&gt;&lt;author&gt;Alade, Larry A&lt;/author&gt;&lt;/authors&gt;&lt;/contributors&gt;&lt;titles&gt;&lt;title&gt;A state-space approach to incorporating environmental effects on recruitment in an age-structured assessment model with an application to Southern New England yellowtail flounder&lt;/title&gt;&lt;secondary-title&gt;Canadian Journal of Fisheries and Aquatic Sciences&lt;/secondary-title&gt;&lt;/titles&gt;&lt;periodical&gt;&lt;full-title&gt;Canadian Journal of Fisheries and Aquatic Sciences&lt;/full-title&gt;&lt;/periodical&gt;&lt;pages&gt;1261-1270&lt;/pages&gt;&lt;volume&gt;73&lt;/volume&gt;&lt;number&gt;8&lt;/number&gt;&lt;dates&gt;&lt;year&gt;2016&lt;/year&gt;&lt;/dates&gt;&lt;isbn&gt;0706-652X&lt;/isbn&gt;&lt;urls&gt;&lt;/urls&gt;&lt;/record&gt;&lt;/Cite&gt;&lt;/EndNote&gt;</w:instrText>
      </w:r>
      <w:r w:rsidR="00450312">
        <w:fldChar w:fldCharType="separate"/>
      </w:r>
      <w:r w:rsidR="004B3293">
        <w:rPr>
          <w:noProof/>
        </w:rPr>
        <w:t>(Miller et al. 2016)</w:t>
      </w:r>
      <w:r w:rsidR="00450312">
        <w:fldChar w:fldCharType="end"/>
      </w:r>
      <w:r w:rsidR="006C52B5">
        <w:t>.</w:t>
      </w:r>
      <w:r w:rsidR="004B3293">
        <w:t xml:space="preserve"> </w:t>
      </w:r>
    </w:p>
    <w:p w14:paraId="1F630CBD" w14:textId="575E2FFB" w:rsidR="00F35437" w:rsidRDefault="004B3293" w:rsidP="004C022D">
      <w:pPr>
        <w:pStyle w:val="Chapterheading0"/>
        <w:ind w:firstLine="720"/>
      </w:pPr>
      <w:r>
        <w:t xml:space="preserve">In this study, we evaluated the </w:t>
      </w:r>
      <w:r w:rsidRPr="009A4919">
        <w:t xml:space="preserve">autocorrelation structure </w:t>
      </w:r>
      <w:r>
        <w:t xml:space="preserve">for SNEMA yellowtail flounder </w:t>
      </w:r>
      <w:r w:rsidR="009A4015">
        <w:t>survival by modifying the likelihood function for survival deviations in the state-space model.</w:t>
      </w:r>
      <w:r>
        <w:t xml:space="preserve"> </w:t>
      </w:r>
      <w:r w:rsidR="002767EC" w:rsidRPr="009A4919">
        <w:t xml:space="preserve">With the development </w:t>
      </w:r>
      <w:r w:rsidR="00BD499D">
        <w:t xml:space="preserve">of </w:t>
      </w:r>
      <w:r w:rsidR="002767EC" w:rsidRPr="009A4919">
        <w:t>software packages such</w:t>
      </w:r>
      <w:r w:rsidR="00867CBB" w:rsidRPr="009A4919">
        <w:t xml:space="preserve"> as AD Model Builder</w:t>
      </w:r>
      <w:r w:rsidR="002767EC" w:rsidRPr="009A4919">
        <w:t xml:space="preserve"> </w:t>
      </w:r>
      <w:r w:rsidR="00B40212">
        <w:t>(</w:t>
      </w:r>
      <w:r w:rsidR="00B40212">
        <w:rPr>
          <w:rFonts w:hint="eastAsia"/>
          <w:lang w:eastAsia="zh-CN"/>
        </w:rPr>
        <w:t>ADMB</w:t>
      </w:r>
      <w:r w:rsidR="00B40212">
        <w:t xml:space="preserve">, </w:t>
      </w:r>
      <w:r w:rsidR="00450312">
        <w:fldChar w:fldCharType="begin"/>
      </w:r>
      <w:r w:rsidR="00B40212">
        <w:instrText xml:space="preserve"> ADDIN EN.CITE &lt;EndNote&gt;&lt;Cite ExcludeAuth="1" ExcludeYear="1"&gt;&lt;Author&gt;Fournier&lt;/Author&gt;&lt;Year&gt;2012&lt;/Year&gt;&lt;RecNum&gt;155&lt;/RecNum&gt;&lt;record&gt;&lt;rec-number&gt;155&lt;/rec-number&gt;&lt;foreign-keys&gt;&lt;key app="EN" db-id="sfrdfvtvbdax5de2svmvr9smwwas0vts2999" timestamp="1454347851"&gt;155&lt;/key&gt;&lt;/foreign-keys&gt;&lt;ref-type name="Journal Article"&gt;17&lt;/ref-type&gt;&lt;contributors&gt;&lt;authors&gt;&lt;author&gt;Fournier, David A&lt;/author&gt;&lt;author&gt;Skaug, Hans J&lt;/author&gt;&lt;author&gt;Ancheta, Johnoel&lt;/author&gt;&lt;author&gt;Ianelli, James&lt;/author&gt;&lt;author&gt;Magnusson, Arni&lt;/author&gt;&lt;author&gt;Maunder, Mark N&lt;/author&gt;&lt;author&gt;Nielsen, Anders&lt;/author&gt;&lt;author&gt;Sibert, John&lt;/author&gt;&lt;/authors&gt;&lt;/contributors&gt;&lt;titles&gt;&lt;title&gt;AD Model Builder: using automatic differentiation for statistical inference of highly parameterized complex nonlinear models&lt;/title&gt;&lt;secondary-title&gt;Optimization Methods and Software&lt;/secondary-title&gt;&lt;/titles&gt;&lt;periodical&gt;&lt;full-title&gt;Optimization Methods and Software&lt;/full-title&gt;&lt;/periodical&gt;&lt;pages&gt;233-249&lt;/pages&gt;&lt;volume&gt;27&lt;/volume&gt;&lt;number&gt;2&lt;/number&gt;&lt;dates&gt;&lt;year&gt;2012&lt;/year&gt;&lt;/dates&gt;&lt;isbn&gt;1055-6788&lt;/isbn&gt;&lt;urls&gt;&lt;/urls&gt;&lt;/record&gt;&lt;/Cite&gt;&lt;/EndNote&gt;</w:instrText>
      </w:r>
      <w:r w:rsidR="00450312">
        <w:fldChar w:fldCharType="end"/>
      </w:r>
      <w:r w:rsidR="00B40212">
        <w:t>Fournier et al., 2012)</w:t>
      </w:r>
      <w:r w:rsidR="002767EC" w:rsidRPr="009A4919">
        <w:t xml:space="preserve"> and T</w:t>
      </w:r>
      <w:r w:rsidR="00867CBB" w:rsidRPr="009A4919">
        <w:t xml:space="preserve">emplate </w:t>
      </w:r>
      <w:r w:rsidR="002767EC" w:rsidRPr="009A4919">
        <w:t>M</w:t>
      </w:r>
      <w:r w:rsidR="00867CBB" w:rsidRPr="009A4919">
        <w:t xml:space="preserve">odel </w:t>
      </w:r>
      <w:r w:rsidR="002767EC" w:rsidRPr="009A4919">
        <w:t>B</w:t>
      </w:r>
      <w:r w:rsidR="00867CBB" w:rsidRPr="009A4919">
        <w:t>uilder</w:t>
      </w:r>
      <w:r w:rsidR="002767EC" w:rsidRPr="009A4919">
        <w:t xml:space="preserve"> </w:t>
      </w:r>
      <w:r w:rsidR="007A2C37" w:rsidRPr="009A4919">
        <w:t>(TMB</w:t>
      </w:r>
      <w:r w:rsidR="00B3087B">
        <w:t xml:space="preserve">, </w:t>
      </w:r>
      <w:r w:rsidR="00450312">
        <w:fldChar w:fldCharType="begin"/>
      </w:r>
      <w:r w:rsidR="00B40212">
        <w:instrText xml:space="preserve"> ADDIN EN.CITE &lt;EndNote&gt;&lt;Cite ExcludeAuth="1" ExcludeYear="1"&gt;&lt;Author&gt;Kristensen&lt;/Author&gt;&lt;Year&gt;2015&lt;/Year&gt;&lt;RecNum&gt;209&lt;/RecNum&gt;&lt;record&gt;&lt;rec-number&gt;209&lt;/rec-number&gt;&lt;foreign-keys&gt;&lt;key app="EN" db-id="sfrdfvtvbdax5de2svmvr9smwwas0vts2999" timestamp="1473184135"&gt;209&lt;/key&gt;&lt;/foreign-keys&gt;&lt;ref-type name="Journal Article"&gt;17&lt;/ref-type&gt;&lt;contributors&gt;&lt;authors&gt;&lt;author&gt;Kristensen, K&lt;/author&gt;&lt;author&gt;Nielsen, A&lt;/author&gt;&lt;author&gt;Berg, CW&lt;/author&gt;&lt;author&gt;Skaug, H&lt;/author&gt;&lt;/authors&gt;&lt;/contributors&gt;&lt;titles&gt;&lt;title&gt;Template model builder TMB&lt;/title&gt;&lt;secondary-title&gt;J. Stat. Softw&lt;/secondary-title&gt;&lt;/titles&gt;&lt;periodical&gt;&lt;full-title&gt;J. Stat. Softw&lt;/full-title&gt;&lt;/periodical&gt;&lt;dates&gt;&lt;year&gt;2015&lt;/year&gt;&lt;/dates&gt;&lt;urls&gt;&lt;/urls&gt;&lt;/record&gt;&lt;/Cite&gt;&lt;/EndNote&gt;</w:instrText>
      </w:r>
      <w:r w:rsidR="00450312">
        <w:fldChar w:fldCharType="end"/>
      </w:r>
      <w:r w:rsidR="00B3087B">
        <w:t>Kristensen et al., 2015</w:t>
      </w:r>
      <w:r w:rsidR="007A2C37" w:rsidRPr="009A4919">
        <w:t>)</w:t>
      </w:r>
      <w:r w:rsidR="002767EC" w:rsidRPr="009A4919">
        <w:t>,</w:t>
      </w:r>
      <w:r w:rsidR="002770F5">
        <w:t xml:space="preserve"> various</w:t>
      </w:r>
      <w:r w:rsidR="00177DAB" w:rsidRPr="009A4919">
        <w:t xml:space="preserve"> </w:t>
      </w:r>
      <w:r w:rsidR="00BD499D">
        <w:rPr>
          <w:lang w:eastAsia="zh-CN"/>
        </w:rPr>
        <w:t>assumptions</w:t>
      </w:r>
      <w:r w:rsidR="00177DAB" w:rsidRPr="009A4919">
        <w:t xml:space="preserve"> regarding </w:t>
      </w:r>
      <w:r w:rsidR="002770F5">
        <w:t xml:space="preserve">survival </w:t>
      </w:r>
      <w:r w:rsidR="00177DAB" w:rsidRPr="009A4919">
        <w:t xml:space="preserve">autocorrelation structure can be </w:t>
      </w:r>
      <w:r>
        <w:t>compared</w:t>
      </w:r>
      <w:r w:rsidR="00177DAB" w:rsidRPr="009A4919">
        <w:t xml:space="preserve"> </w:t>
      </w:r>
      <w:r w:rsidR="00F73385" w:rsidRPr="009A4919">
        <w:t>objectively</w:t>
      </w:r>
      <w:r w:rsidR="00F73385">
        <w:t xml:space="preserve"> </w:t>
      </w:r>
      <w:r>
        <w:t>in</w:t>
      </w:r>
      <w:r w:rsidR="00BD499D">
        <w:t xml:space="preserve"> the state-space model </w:t>
      </w:r>
      <w:r w:rsidR="00B3087B">
        <w:t>based on</w:t>
      </w:r>
      <w:r w:rsidR="00177DAB" w:rsidRPr="009A4919">
        <w:t xml:space="preserve"> </w:t>
      </w:r>
      <w:r w:rsidR="009A4015">
        <w:t xml:space="preserve">retrospective metrics such as Mohn’s rho </w:t>
      </w:r>
      <w:r w:rsidR="00450312">
        <w:fldChar w:fldCharType="begin"/>
      </w:r>
      <w:r w:rsidR="00F83724">
        <w:instrText xml:space="preserve"> ADDIN EN.CITE &lt;EndNote&gt;&lt;Cite&gt;&lt;Author&gt;Mohn&lt;/Author&gt;&lt;Year&gt;1999&lt;/Year&gt;&lt;RecNum&gt;149&lt;/RecNum&gt;&lt;DisplayText&gt;(Mohn 1999)&lt;/DisplayText&gt;&lt;record&gt;&lt;rec-number&gt;149&lt;/rec-number&gt;&lt;foreign-keys&gt;&lt;key app="EN" db-id="sfrdfvtvbdax5de2svmvr9smwwas0vts2999" timestamp="1447360520"&gt;149&lt;/key&gt;&lt;/foreign-keys&gt;&lt;ref-type name="Journal Article"&gt;17&lt;/ref-type&gt;&lt;contributors&gt;&lt;authors&gt;&lt;author&gt;Mohn, R&lt;/author&gt;&lt;/authors&gt;&lt;/contributors&gt;&lt;titles&gt;&lt;title&gt;The retrospective problem in sequential population analysis: An investigation using cod fishery and simulated data&lt;/title&gt;&lt;secondary-title&gt;ICES Journal of Marine Science: Journal du Conseil&lt;/secondary-title&gt;&lt;/titles&gt;&lt;periodical&gt;&lt;full-title&gt;ICES Journal of Marine Science: Journal du Conseil&lt;/full-title&gt;&lt;/periodical&gt;&lt;pages&gt;473-488&lt;/pages&gt;&lt;volume&gt;56&lt;/volume&gt;&lt;number&gt;4&lt;/number&gt;&lt;dates&gt;&lt;year&gt;1999&lt;/year&gt;&lt;/dates&gt;&lt;isbn&gt;1054-3139&lt;/isbn&gt;&lt;urls&gt;&lt;/urls&gt;&lt;/record&gt;&lt;/Cite&gt;&lt;/EndNote&gt;</w:instrText>
      </w:r>
      <w:r w:rsidR="00450312">
        <w:fldChar w:fldCharType="separate"/>
      </w:r>
      <w:r w:rsidR="00F83724">
        <w:rPr>
          <w:noProof/>
        </w:rPr>
        <w:t>(Mohn 1999)</w:t>
      </w:r>
      <w:r w:rsidR="00450312">
        <w:fldChar w:fldCharType="end"/>
      </w:r>
      <w:r w:rsidR="00F83724">
        <w:t xml:space="preserve"> </w:t>
      </w:r>
      <w:r w:rsidR="009A4015">
        <w:t xml:space="preserve">and </w:t>
      </w:r>
      <w:r w:rsidR="00177DAB" w:rsidRPr="009A4919">
        <w:t xml:space="preserve">some </w:t>
      </w:r>
      <w:r w:rsidR="00C85191">
        <w:t xml:space="preserve">fitting criteria such as </w:t>
      </w:r>
      <w:r w:rsidR="00E971FF">
        <w:t xml:space="preserve">Akaike </w:t>
      </w:r>
      <w:r w:rsidR="00F66D09" w:rsidRPr="009A4919">
        <w:t xml:space="preserve">information criterion (AIC) </w:t>
      </w:r>
      <w:r w:rsidR="00450312" w:rsidRPr="009A4919">
        <w:fldChar w:fldCharType="begin"/>
      </w:r>
      <w:r w:rsidR="008B06BB">
        <w:instrText xml:space="preserve"> ADDIN EN.CITE &lt;EndNote&gt;&lt;Cite&gt;&lt;Author&gt;Burnham&lt;/Author&gt;&lt;Year&gt;2002&lt;/Year&gt;&lt;RecNum&gt;166&lt;/RecNum&gt;&lt;DisplayText&gt;(Burnham and Anderson 2002)&lt;/DisplayText&gt;&lt;record&gt;&lt;rec-number&gt;166&lt;/rec-number&gt;&lt;foreign-keys&gt;&lt;key app="EN" db-id="sfrdfvtvbdax5de2svmvr9smwwas0vts2999" timestamp="1463145047"&gt;166&lt;/key&gt;&lt;/foreign-keys&gt;&lt;ref-type name="Book"&gt;6&lt;/ref-type&gt;&lt;contributors&gt;&lt;authors&gt;&lt;author&gt;Burnham, Kenneth P&lt;/author&gt;&lt;author&gt;Anderson, David R&lt;/author&gt;&lt;/authors&gt;&lt;/contributors&gt;&lt;titles&gt;&lt;title&gt;Model selection and multimodel inference: a practical information-theoretic approach&lt;/title&gt;&lt;/titles&gt;&lt;dates&gt;&lt;year&gt;2002&lt;/year&gt;&lt;/dates&gt;&lt;publisher&gt;Springer Science &amp;amp; Business Media&lt;/publisher&gt;&lt;isbn&gt;0387953647&lt;/isbn&gt;&lt;urls&gt;&lt;/urls&gt;&lt;/record&gt;&lt;/Cite&gt;&lt;/EndNote&gt;</w:instrText>
      </w:r>
      <w:r w:rsidR="00450312" w:rsidRPr="009A4919">
        <w:fldChar w:fldCharType="separate"/>
      </w:r>
      <w:r w:rsidR="008B06BB">
        <w:rPr>
          <w:noProof/>
        </w:rPr>
        <w:t>(Burnham and Anderson 2002)</w:t>
      </w:r>
      <w:r w:rsidR="00450312" w:rsidRPr="009A4919">
        <w:fldChar w:fldCharType="end"/>
      </w:r>
      <w:r w:rsidR="00177DAB" w:rsidRPr="009A4919">
        <w:t>.</w:t>
      </w:r>
      <w:bookmarkStart w:id="5" w:name="_Toc465598051"/>
      <w:r w:rsidR="00F73385">
        <w:t xml:space="preserve"> </w:t>
      </w:r>
      <w:r w:rsidR="00BB4BB4">
        <w:t>W</w:t>
      </w:r>
      <w:r w:rsidR="00F73385">
        <w:t xml:space="preserve">e also assessed </w:t>
      </w:r>
      <w:r w:rsidR="0046543C">
        <w:t xml:space="preserve">the </w:t>
      </w:r>
      <w:r w:rsidR="009A77C2">
        <w:rPr>
          <w:lang w:eastAsia="zh-CN"/>
        </w:rPr>
        <w:t>degree</w:t>
      </w:r>
      <w:r w:rsidR="009A77C2">
        <w:t xml:space="preserve"> to which </w:t>
      </w:r>
      <w:r w:rsidR="0046543C">
        <w:t xml:space="preserve">the 2D </w:t>
      </w:r>
      <w:r w:rsidR="0046543C">
        <w:rPr>
          <w:rFonts w:hint="eastAsia"/>
          <w:lang w:eastAsia="zh-CN"/>
        </w:rPr>
        <w:t>surviv</w:t>
      </w:r>
      <w:r w:rsidR="0046543C">
        <w:t xml:space="preserve">al smoother </w:t>
      </w:r>
      <w:r w:rsidR="009A77C2">
        <w:t xml:space="preserve">make significant differences in the estimates and </w:t>
      </w:r>
      <w:r w:rsidR="009A4015">
        <w:t xml:space="preserve">near-term </w:t>
      </w:r>
      <w:r w:rsidR="009A77C2">
        <w:t xml:space="preserve">predictions </w:t>
      </w:r>
      <w:r w:rsidR="00E44981">
        <w:t xml:space="preserve">of SB and </w:t>
      </w:r>
      <w:r w:rsidR="00E44981" w:rsidRPr="00E44981">
        <w:rPr>
          <w:i/>
        </w:rPr>
        <w:t>F</w:t>
      </w:r>
      <w:r w:rsidR="00E44981">
        <w:t xml:space="preserve"> from the </w:t>
      </w:r>
      <w:r w:rsidR="009A77C2">
        <w:t>state-space model</w:t>
      </w:r>
      <w:r w:rsidR="00E44981">
        <w:t>.</w:t>
      </w:r>
      <w:r w:rsidR="00BB4BB4">
        <w:t xml:space="preserve"> Finally, we compared the relative </w:t>
      </w:r>
      <w:r w:rsidR="004D3808">
        <w:t>importance</w:t>
      </w:r>
      <w:r w:rsidR="00BB4BB4">
        <w:t xml:space="preserve"> of incorporating an environmental covariate </w:t>
      </w:r>
      <w:r w:rsidR="004D3808">
        <w:t xml:space="preserve">into the stock-recruit function and implementing the proposed 2D survival smoother to SNEMA yellowtail flounder assessment. </w:t>
      </w:r>
    </w:p>
    <w:p w14:paraId="35EC78D7" w14:textId="77777777" w:rsidR="004C022D" w:rsidRPr="00BD499D" w:rsidRDefault="004C022D" w:rsidP="004C022D">
      <w:pPr>
        <w:pStyle w:val="Chapterheading0"/>
      </w:pPr>
    </w:p>
    <w:p w14:paraId="1D55C63A" w14:textId="0AC2F435" w:rsidR="00BC621B" w:rsidRPr="00BC621B" w:rsidRDefault="00004AB7" w:rsidP="004579EE">
      <w:pPr>
        <w:pStyle w:val="Heading1"/>
        <w:numPr>
          <w:ilvl w:val="0"/>
          <w:numId w:val="15"/>
        </w:numPr>
      </w:pPr>
      <w:r>
        <w:t>Material</w:t>
      </w:r>
      <w:r w:rsidR="00ED575D">
        <w:t xml:space="preserve"> and </w:t>
      </w:r>
      <w:r w:rsidR="002972FB">
        <w:t>M</w:t>
      </w:r>
      <w:r w:rsidR="002767EC" w:rsidRPr="009A4919">
        <w:t>ethods</w:t>
      </w:r>
      <w:bookmarkEnd w:id="5"/>
    </w:p>
    <w:p w14:paraId="7EA26BB8" w14:textId="77777777" w:rsidR="00F5594A" w:rsidRPr="00004AB7" w:rsidRDefault="00BC621B" w:rsidP="00BC621B">
      <w:pPr>
        <w:pStyle w:val="Heading2"/>
      </w:pPr>
      <w:r>
        <w:t>2.1.  2</w:t>
      </w:r>
      <w:r w:rsidR="00784661" w:rsidRPr="00004AB7">
        <w:t xml:space="preserve">D AR(1) </w:t>
      </w:r>
      <w:r w:rsidR="009B1DA1">
        <w:t>survival</w:t>
      </w:r>
      <w:r w:rsidR="00BB4BB4">
        <w:t xml:space="preserve"> smoother</w:t>
      </w:r>
    </w:p>
    <w:p w14:paraId="380B6B14" w14:textId="3CD500A2" w:rsidR="002767EC" w:rsidRDefault="006D683B" w:rsidP="00446DEC">
      <w:pPr>
        <w:pStyle w:val="Chapterheading0"/>
        <w:ind w:firstLine="720"/>
      </w:pPr>
      <w:r>
        <w:rPr>
          <w:rFonts w:hint="eastAsia"/>
          <w:lang w:eastAsia="zh-CN"/>
        </w:rPr>
        <w:t>We</w:t>
      </w:r>
      <w:r w:rsidR="002767EC" w:rsidRPr="009A4919">
        <w:t xml:space="preserve"> </w:t>
      </w:r>
      <w:r w:rsidR="00BB4BB4">
        <w:t xml:space="preserve">first </w:t>
      </w:r>
      <w:r w:rsidR="00A26B92">
        <w:t>compare</w:t>
      </w:r>
      <w:r w:rsidR="00867CBB" w:rsidRPr="009A4919">
        <w:t xml:space="preserve">d </w:t>
      </w:r>
      <w:r w:rsidR="00A26B92">
        <w:t>various</w:t>
      </w:r>
      <w:r w:rsidR="002767EC" w:rsidRPr="009A4919">
        <w:t xml:space="preserve"> autocorrelation structure</w:t>
      </w:r>
      <w:r w:rsidR="00A26B92">
        <w:t>s</w:t>
      </w:r>
      <w:r w:rsidR="002767EC" w:rsidRPr="009A4919">
        <w:t xml:space="preserve"> </w:t>
      </w:r>
      <w:r w:rsidR="00531E35">
        <w:t>for</w:t>
      </w:r>
      <w:r w:rsidR="0014178D">
        <w:t xml:space="preserve"> </w:t>
      </w:r>
      <w:r w:rsidR="00271E75">
        <w:t xml:space="preserve">survival </w:t>
      </w:r>
      <w:r w:rsidR="0014178D">
        <w:t>deviations in</w:t>
      </w:r>
      <w:r w:rsidR="00AF72BC">
        <w:t xml:space="preserve"> the state-space </w:t>
      </w:r>
      <w:r w:rsidR="002767EC" w:rsidRPr="009A4919">
        <w:t xml:space="preserve">model. </w:t>
      </w:r>
      <w:r w:rsidR="00DC26B1" w:rsidRPr="009A4919">
        <w:t xml:space="preserve">For simplicity, </w:t>
      </w:r>
      <w:r>
        <w:t>we</w:t>
      </w:r>
      <w:r w:rsidR="00DC26B1" w:rsidRPr="009A4919">
        <w:t xml:space="preserve"> only considered the first-order aut</w:t>
      </w:r>
      <w:r w:rsidR="00CD4530">
        <w:t>ocorrelation structure that was</w:t>
      </w:r>
      <w:r w:rsidR="00A26B92">
        <w:t xml:space="preserve"> </w:t>
      </w:r>
      <w:r w:rsidR="00DC26B1" w:rsidRPr="009A4919">
        <w:t xml:space="preserve">widely used in previous studies </w:t>
      </w:r>
      <w:r w:rsidR="00450312" w:rsidRPr="009A4919">
        <w:fldChar w:fldCharType="begin"/>
      </w:r>
      <w:r w:rsidR="008B06BB">
        <w:instrText xml:space="preserve"> ADDIN EN.CITE &lt;EndNote&gt;&lt;Cite&gt;&lt;Author&gt;Nielsen&lt;/Author&gt;&lt;Year&gt;2014&lt;/Year&gt;&lt;RecNum&gt;135&lt;/RecNum&gt;&lt;DisplayText&gt;(Cadigan 2015; Nielsen and Berg 2014)&lt;/DisplayText&gt;&lt;record&gt;&lt;rec-number&gt;135&lt;/rec-number&gt;&lt;foreign-keys&gt;&lt;key app="EN" db-id="sfrdfvtvbdax5de2svmvr9smwwas0vts2999" timestamp="1432927654"&gt;135&lt;/key&gt;&lt;/foreign-keys&gt;&lt;ref-type name="Journal Article"&gt;17&lt;/ref-type&gt;&lt;contributors&gt;&lt;authors&gt;&lt;author&gt;Nielsen, Anders&lt;/author&gt;&lt;author&gt;Berg, Casper W&lt;/author&gt;&lt;/authors&gt;&lt;/contributors&gt;&lt;titles&gt;&lt;title&gt;Estimation of time-varying selectivity in stock assessments using state-space models&lt;/title&gt;&lt;secondary-title&gt;Fisheries Research&lt;/secondary-title&gt;&lt;/titles&gt;&lt;periodical&gt;&lt;full-title&gt;Fisheries Research&lt;/full-title&gt;&lt;/periodical&gt;&lt;pages&gt;96-101&lt;/pages&gt;&lt;volume&gt;158&lt;/volume&gt;&lt;dates&gt;&lt;year&gt;2014&lt;/year&gt;&lt;/dates&gt;&lt;isbn&gt;0165-7836&lt;/isbn&gt;&lt;urls&gt;&lt;/urls&gt;&lt;/record&gt;&lt;/Cite&gt;&lt;Cite&gt;&lt;Author&gt;Cadigan&lt;/Author&gt;&lt;Year&gt;2015&lt;/Year&gt;&lt;RecNum&gt;161&lt;/RecNum&gt;&lt;record&gt;&lt;rec-number&gt;161&lt;/rec-number&gt;&lt;foreign-keys&gt;&lt;key app="EN" db-id="sfrdfvtvbdax5de2svmvr9smwwas0vts2999" timestamp="1457375767"&gt;161&lt;/key&gt;&lt;/foreign-keys&gt;&lt;ref-type name="Journal Article"&gt;17&lt;/ref-type&gt;&lt;contributors&gt;&lt;authors&gt;&lt;author&gt;Cadigan, Noel G&lt;/author&gt;&lt;/authors&gt;&lt;/contributors&gt;&lt;titles&gt;&lt;title&gt;A state-space stock assessment model for northern cod, including under-reported catches and variable natural mortality rates 1&lt;/title&gt;&lt;secondary-title&gt;Canadian Journal of Fisheries and Aquatic Sciences&lt;/secondary-title&gt;&lt;/titles&gt;&lt;periodical&gt;&lt;full-title&gt;Canadian Journal of Fisheries and Aquatic Sciences&lt;/full-title&gt;&lt;/periodical&gt;&lt;pages&gt;1-13&lt;/pages&gt;&lt;volume&gt;72&lt;/volume&gt;&lt;number&gt;999&lt;/number&gt;&lt;dates&gt;&lt;year&gt;2015&lt;/year&gt;&lt;/dates&gt;&lt;isbn&gt;0706-652X&lt;/isbn&gt;&lt;urls&gt;&lt;/urls&gt;&lt;/record&gt;&lt;/Cite&gt;&lt;/EndNote&gt;</w:instrText>
      </w:r>
      <w:r w:rsidR="00450312" w:rsidRPr="009A4919">
        <w:fldChar w:fldCharType="separate"/>
      </w:r>
      <w:r w:rsidR="008B06BB">
        <w:rPr>
          <w:noProof/>
        </w:rPr>
        <w:t>(Cadigan 2015; Nielsen and Berg 2014)</w:t>
      </w:r>
      <w:r w:rsidR="00450312" w:rsidRPr="009A4919">
        <w:fldChar w:fldCharType="end"/>
      </w:r>
      <w:r w:rsidR="00136A89" w:rsidRPr="009A4919">
        <w:t>.</w:t>
      </w:r>
      <w:r>
        <w:t xml:space="preserve"> </w:t>
      </w:r>
      <w:r w:rsidR="00860DE0">
        <w:t>In the</w:t>
      </w:r>
      <w:r w:rsidR="002767EC" w:rsidRPr="009A4919">
        <w:t xml:space="preserve"> state-</w:t>
      </w:r>
      <w:r w:rsidR="00C154B0">
        <w:t>space model</w:t>
      </w:r>
      <w:r w:rsidR="002767EC" w:rsidRPr="009A4919">
        <w:t xml:space="preserve">, the </w:t>
      </w:r>
      <w:r w:rsidR="00A26B92">
        <w:t xml:space="preserve">stochastic </w:t>
      </w:r>
      <w:r w:rsidR="002767EC" w:rsidRPr="009A4919">
        <w:t xml:space="preserve">survival </w:t>
      </w:r>
      <w:r w:rsidR="00020BC5">
        <w:rPr>
          <w:lang w:eastAsia="zh-CN"/>
        </w:rPr>
        <w:t>deviation</w:t>
      </w:r>
      <w:r w:rsidR="002767EC" w:rsidRPr="009A4919">
        <w:t xml:space="preserve"> (</w:t>
      </w:r>
      <m:oMath>
        <m:r>
          <w:rPr>
            <w:rFonts w:ascii="Cambria Math" w:hAnsi="Cambria Math"/>
          </w:rPr>
          <m:t>ε</m:t>
        </m:r>
      </m:oMath>
      <w:r w:rsidR="002767EC" w:rsidRPr="009A4919">
        <w:t xml:space="preserve">) in age </w:t>
      </w:r>
      <m:oMath>
        <m:r>
          <w:rPr>
            <w:rFonts w:ascii="Cambria Math" w:hAnsi="Cambria Math"/>
          </w:rPr>
          <m:t>a</m:t>
        </m:r>
      </m:oMath>
      <w:r w:rsidR="002767EC" w:rsidRPr="009A4919">
        <w:t xml:space="preserve"> and year </w:t>
      </w:r>
      <w:r w:rsidR="001B14B5">
        <w:rPr>
          <w:i/>
        </w:rPr>
        <w:t>y</w:t>
      </w:r>
      <w:r w:rsidR="002767EC" w:rsidRPr="009A4919">
        <w:t xml:space="preserve"> </w:t>
      </w:r>
      <w:r w:rsidR="005E604A">
        <w:t>(</w:t>
      </w:r>
      <m:oMath>
        <m:r>
          <m:rPr>
            <m:sty m:val="p"/>
          </m:rPr>
          <w:rPr>
            <w:rFonts w:ascii="Cambria Math" w:hAnsi="Cambria Math"/>
          </w:rPr>
          <m:t>0</m:t>
        </m:r>
        <m:r>
          <w:rPr>
            <w:rFonts w:ascii="Cambria Math" w:hAnsi="Cambria Math"/>
          </w:rPr>
          <m:t>&lt;y&lt;Y</m:t>
        </m:r>
      </m:oMath>
      <w:r w:rsidR="005E604A">
        <w:t xml:space="preserve">) </w:t>
      </w:r>
      <w:r w:rsidR="00840CAE">
        <w:t xml:space="preserve">can be calculated by rewriting </w:t>
      </w:r>
      <w:r w:rsidR="00860DE0">
        <w:t xml:space="preserve">the </w:t>
      </w:r>
      <w:r w:rsidR="007C7F99" w:rsidRPr="009A4919">
        <w:t>stock equations</w:t>
      </w:r>
      <w:r w:rsidR="00CD4530">
        <w:t>:</w:t>
      </w:r>
    </w:p>
    <w:p w14:paraId="2917B436" w14:textId="649EE671" w:rsidR="00AA3D54" w:rsidRDefault="00A53D54" w:rsidP="00AA3D54">
      <w:pPr>
        <w:pStyle w:val="Chapterheading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⁡(</m:t>
              </m:r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a,y+1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)</m:t>
          </m:r>
          <m:r>
            <w:rPr>
              <w:rFonts w:ascii="Cambria Math" w:hAnsi="Cambria Math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⁡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w:bookmarkStart w:id="6" w:name="OLE_LINK9"/>
                      <w:bookmarkStart w:id="7" w:name="OLE_LINK12"/>
                      <m:r>
                        <w:rPr>
                          <w:rFonts w:ascii="Cambria Math" w:hAnsi="Cambria Math"/>
                        </w:rPr>
                        <m:t>g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θ,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SSB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sub>
                          </m:sSub>
                        </m:e>
                      </m:d>
                      <w:bookmarkEnd w:id="6"/>
                      <w:bookmarkEnd w:id="7"/>
                    </m:e>
                  </m:d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                      ,  &amp;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f</m:t>
                  </m:r>
                  <m:r>
                    <w:rPr>
                      <w:rFonts w:ascii="Cambria Math" w:hAnsi="Cambria Math"/>
                    </w:rPr>
                    <m:t xml:space="preserve"> a=1</m:t>
                  </m:r>
                </m:e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func>
                        <m:funcPr>
                          <m:ctrlPr>
                            <w:rPr>
                              <w:rFonts w:ascii="Cambria Math" w:hAnsi="Cambria Math"/>
                            </w:rPr>
                          </m:ctrlPr>
                        </m:funcPr>
                        <m:fNam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log</m:t>
                          </m:r>
                        </m:fName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N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a-1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,</m:t>
                                  </m:r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sub>
                              </m:sSub>
                            </m:e>
                          </m:d>
                        </m:e>
                      </m:func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Z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-1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                      ,  &amp;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f</m:t>
                  </m:r>
                  <m:r>
                    <w:rPr>
                      <w:rFonts w:ascii="Cambria Math" w:hAnsi="Cambria Math"/>
                    </w:rPr>
                    <m:t xml:space="preserve"> 1&lt;a&lt;A</m:t>
                  </m:r>
                  <m:ctrlPr>
                    <w:rPr>
                      <w:rFonts w:ascii="Cambria Math" w:eastAsia="Cambria Math" w:hAnsi="Cambria Math" w:cs="Cambria Math"/>
                      <w:i/>
                    </w:rPr>
                  </m:ctrlPr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og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A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-</m:t>
                                  </m:r>
                                  <m:r>
                                    <w:rPr>
                                      <w:rFonts w:ascii="Cambria Math" w:hAnsi="Cambria Math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A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,</m:t>
                                  </m:r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sub>
                              </m:sSub>
                            </m:sup>
                          </m:s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A-1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p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bPr>
                                <m: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-</m:t>
                                  </m:r>
                                  <m:r>
                                    <w:rPr>
                                      <w:rFonts w:ascii="Cambria Math" w:hAnsi="Cambria Math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A-1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</w:rPr>
                                    <m:t>,</m:t>
                                  </m:r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sub>
                              </m:sSub>
                            </m:sup>
                          </m:sSup>
                        </m:e>
                      </m:d>
                    </m:e>
                  </m:func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 ,  &amp;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if</m:t>
                  </m:r>
                  <m:r>
                    <w:rPr>
                      <w:rFonts w:ascii="Cambria Math" w:hAnsi="Cambria Math"/>
                    </w:rPr>
                    <m:t xml:space="preserve"> a=A</m:t>
                  </m:r>
                </m:e>
              </m:eqArr>
              <m:r>
                <w:rPr>
                  <w:rFonts w:ascii="Cambria Math" w:hAnsi="Cambria Math"/>
                </w:rPr>
                <m:t xml:space="preserve">   (1)</m:t>
              </m:r>
            </m:e>
          </m:d>
        </m:oMath>
      </m:oMathPara>
    </w:p>
    <w:p w14:paraId="0D693C35" w14:textId="42766329" w:rsidR="002972FB" w:rsidRDefault="002767EC" w:rsidP="00FA4C8C">
      <w:pPr>
        <w:pStyle w:val="Chapterheading0"/>
      </w:pPr>
      <w:r w:rsidRPr="009A4919">
        <w:t xml:space="preserve">where </w:t>
      </w:r>
      <m:oMath>
        <m:r>
          <w:rPr>
            <w:rFonts w:ascii="Cambria Math" w:hAnsi="Cambria Math"/>
          </w:rPr>
          <m:t>N</m:t>
        </m:r>
      </m:oMath>
      <w:r w:rsidRPr="009A4919">
        <w:t xml:space="preserve"> represents </w:t>
      </w:r>
      <w:r w:rsidR="005800C3">
        <w:t xml:space="preserve">abundance at age </w:t>
      </w:r>
      <w:r w:rsidRPr="009A4919">
        <w:t xml:space="preserve">and </w:t>
      </w:r>
      <m:oMath>
        <m:r>
          <w:rPr>
            <w:rFonts w:ascii="Cambria Math" w:hAnsi="Cambria Math"/>
          </w:rPr>
          <m:t>g</m:t>
        </m:r>
      </m:oMath>
      <w:r w:rsidR="008A79F9">
        <w:t xml:space="preserve"> is </w:t>
      </w:r>
      <w:r w:rsidR="007C6747">
        <w:t xml:space="preserve">the </w:t>
      </w:r>
      <w:r w:rsidR="008A79F9">
        <w:t>stock-recruit function</w:t>
      </w:r>
      <w:r w:rsidR="007C6747">
        <w:t xml:space="preserve"> in which an environmental time series (</w:t>
      </w:r>
      <m:oMath>
        <m:r>
          <w:rPr>
            <w:rFonts w:ascii="Cambria Math" w:hAnsi="Cambria Math"/>
          </w:rPr>
          <m:t>x</m:t>
        </m:r>
      </m:oMath>
      <w:r w:rsidR="007C6747">
        <w:t xml:space="preserve">) can be incorporated </w:t>
      </w:r>
      <w:r w:rsidR="005D04FE">
        <w:t>as a covaria</w:t>
      </w:r>
      <w:r w:rsidR="007C6747">
        <w:t>te</w:t>
      </w:r>
      <w:r w:rsidR="008A79F9">
        <w:t>.</w:t>
      </w:r>
      <w:r w:rsidRPr="009A4919">
        <w:t xml:space="preserve"> </w:t>
      </w:r>
      <w:r w:rsidR="00A26B92">
        <w:t>This state-space model is uniq</w:t>
      </w:r>
      <w:r w:rsidR="00CD4530">
        <w:t>ue in its ability of incorporating</w:t>
      </w:r>
      <w:r w:rsidR="00A26B92">
        <w:t xml:space="preserve"> the stochastic change</w:t>
      </w:r>
      <w:r w:rsidR="00A9183D">
        <w:t xml:space="preserve"> of the environmental covariate</w:t>
      </w:r>
      <w:r w:rsidR="004C022D">
        <w:t xml:space="preserve"> </w:t>
      </w:r>
      <w:r w:rsidR="00A26B92">
        <w:t xml:space="preserve">over time, uncertainty in associated observations, and its effect on recruitment as a covariate in the stock-recruit function </w:t>
      </w:r>
      <w:r w:rsidR="00450312">
        <w:fldChar w:fldCharType="begin"/>
      </w:r>
      <w:r w:rsidR="00A26B92">
        <w:instrText xml:space="preserve"> ADDIN EN.CITE &lt;EndNote&gt;&lt;Cite&gt;&lt;Author&gt;Miller&lt;/Author&gt;&lt;Year&gt;2016&lt;/Year&gt;&lt;RecNum&gt;163&lt;/RecNum&gt;&lt;DisplayText&gt;(Miller et al. 2016)&lt;/DisplayText&gt;&lt;record&gt;&lt;rec-number&gt;163&lt;/rec-number&gt;&lt;foreign-keys&gt;&lt;key app="EN" db-id="sfrdfvtvbdax5de2svmvr9smwwas0vts2999" timestamp="1457381756"&gt;163&lt;/key&gt;&lt;/foreign-keys&gt;&lt;ref-type name="Journal Article"&gt;17&lt;/ref-type&gt;&lt;contributors&gt;&lt;authors&gt;&lt;author&gt;Miller, Timothy J&lt;/author&gt;&lt;author&gt;Hare, Jonathan A&lt;/author&gt;&lt;author&gt;Alade, Larry A&lt;/author&gt;&lt;/authors&gt;&lt;/contributors&gt;&lt;titles&gt;&lt;title&gt;A state-space approach to incorporating environmental effects on recruitment in an age-structured assessment model with an application to Southern New England yellowtail flounder&lt;/title&gt;&lt;secondary-title&gt;Canadian Journal of Fisheries and Aquatic Sciences&lt;/secondary-title&gt;&lt;/titles&gt;&lt;periodical&gt;&lt;full-title&gt;Canadian Journal of Fisheries and Aquatic Sciences&lt;/full-title&gt;&lt;/periodical&gt;&lt;pages&gt;1261-1270&lt;/pages&gt;&lt;volume&gt;73&lt;/volume&gt;&lt;number&gt;8&lt;/number&gt;&lt;dates&gt;&lt;year&gt;2016&lt;/year&gt;&lt;/dates&gt;&lt;isbn&gt;0706-652X&lt;/isbn&gt;&lt;urls&gt;&lt;/urls&gt;&lt;/record&gt;&lt;/Cite&gt;&lt;/EndNote&gt;</w:instrText>
      </w:r>
      <w:r w:rsidR="00450312">
        <w:fldChar w:fldCharType="separate"/>
      </w:r>
      <w:r w:rsidR="00A26B92">
        <w:rPr>
          <w:noProof/>
        </w:rPr>
        <w:t>(Miller et al. 2016)</w:t>
      </w:r>
      <w:r w:rsidR="00450312">
        <w:fldChar w:fldCharType="end"/>
      </w:r>
      <w:r w:rsidR="00A26B92">
        <w:t xml:space="preserve">. </w:t>
      </w:r>
      <m:oMath>
        <m:r>
          <w:rPr>
            <w:rFonts w:ascii="Cambria Math" w:hAnsi="Cambria Math"/>
          </w:rPr>
          <m:t>Y</m:t>
        </m:r>
      </m:oMath>
      <w:r w:rsidR="00A42BE2">
        <w:t xml:space="preserve"> is the </w:t>
      </w:r>
      <w:r w:rsidR="005800C3">
        <w:t>total</w:t>
      </w:r>
      <w:r w:rsidR="00A42BE2">
        <w:t xml:space="preserve"> </w:t>
      </w:r>
      <w:r w:rsidR="00A316F7">
        <w:t xml:space="preserve">number </w:t>
      </w:r>
      <w:r w:rsidR="00A42BE2">
        <w:t xml:space="preserve">of </w:t>
      </w:r>
      <w:r w:rsidR="00860DE0">
        <w:t>observation</w:t>
      </w:r>
      <w:r w:rsidR="00A42BE2">
        <w:t xml:space="preserve"> </w:t>
      </w:r>
      <w:r w:rsidR="00860DE0">
        <w:t>and</w:t>
      </w:r>
      <w:r w:rsidR="00A42BE2">
        <w:t xml:space="preserve"> prediction years and </w:t>
      </w:r>
      <m:oMath>
        <m:r>
          <w:rPr>
            <w:rFonts w:ascii="Cambria Math" w:hAnsi="Cambria Math"/>
          </w:rPr>
          <m:t>A</m:t>
        </m:r>
      </m:oMath>
      <w:r w:rsidR="00A42BE2">
        <w:t xml:space="preserve"> </w:t>
      </w:r>
      <w:r w:rsidR="00A26B92">
        <w:t>represents the plus</w:t>
      </w:r>
      <w:r w:rsidR="00CD4530">
        <w:t xml:space="preserve"> group</w:t>
      </w:r>
      <w:r w:rsidR="00A42BE2">
        <w:t xml:space="preserve"> in the model. </w:t>
      </w:r>
      <w:r w:rsidR="00095C2A" w:rsidRPr="009A4919">
        <w:t>Stric</w:t>
      </w:r>
      <w:r w:rsidR="007C168E" w:rsidRPr="009A4919">
        <w:t xml:space="preserve">tly speaking, </w:t>
      </w:r>
      <w:r w:rsidR="00840CAE" w:rsidRPr="009A4919">
        <w:t xml:space="preserve">the survival </w:t>
      </w:r>
      <w:r w:rsidR="00840CAE">
        <w:rPr>
          <w:lang w:eastAsia="zh-CN"/>
        </w:rPr>
        <w:t>deviation</w:t>
      </w:r>
      <w:r w:rsidR="00B6094B">
        <w:rPr>
          <w:lang w:eastAsia="zh-CN"/>
        </w:rPr>
        <w:t xml:space="preserve"> term</w:t>
      </w:r>
      <w:r w:rsidR="005E7077">
        <w:t xml:space="preserve"> </w:t>
      </w:r>
      <w:r w:rsidR="005E7077">
        <w:rPr>
          <w:rFonts w:hint="eastAsia"/>
          <w:lang w:eastAsia="zh-CN"/>
        </w:rPr>
        <w:t>(</w:t>
      </w:r>
      <m:oMath>
        <m:r>
          <w:rPr>
            <w:rFonts w:ascii="Cambria Math" w:hAnsi="Cambria Math"/>
          </w:rPr>
          <m:t>ε</m:t>
        </m:r>
      </m:oMath>
      <w:r w:rsidR="005E7077">
        <w:t>)</w:t>
      </w:r>
      <w:r w:rsidR="00020BC5">
        <w:t xml:space="preserve"> </w:t>
      </w:r>
      <w:r w:rsidR="00095C2A" w:rsidRPr="009A4919">
        <w:t xml:space="preserve">stands for </w:t>
      </w:r>
      <w:r w:rsidR="005E77BF" w:rsidRPr="009A4919">
        <w:t xml:space="preserve">population </w:t>
      </w:r>
      <w:r w:rsidR="00095C2A" w:rsidRPr="009A4919">
        <w:t xml:space="preserve">migration </w:t>
      </w:r>
      <w:r w:rsidR="00A26B92">
        <w:t xml:space="preserve">into or out of the stock </w:t>
      </w:r>
      <w:r w:rsidR="000A1351">
        <w:t xml:space="preserve">because it does not </w:t>
      </w:r>
      <w:r w:rsidR="00150B98">
        <w:t>alter</w:t>
      </w:r>
      <w:r w:rsidR="000A1351">
        <w:t xml:space="preserve"> either </w:t>
      </w:r>
      <w:r w:rsidR="00150B98">
        <w:t xml:space="preserve">the </w:t>
      </w:r>
      <w:r w:rsidR="000A1351" w:rsidRPr="000A1351">
        <w:rPr>
          <w:i/>
        </w:rPr>
        <w:t>M</w:t>
      </w:r>
      <w:r w:rsidR="000A1351">
        <w:t xml:space="preserve"> or </w:t>
      </w:r>
      <w:r w:rsidR="00150B98">
        <w:rPr>
          <w:i/>
        </w:rPr>
        <w:t>F</w:t>
      </w:r>
      <w:r w:rsidR="000A1351">
        <w:t xml:space="preserve"> </w:t>
      </w:r>
      <w:r w:rsidR="000426C1">
        <w:t xml:space="preserve">in the Baranov catch equation </w:t>
      </w:r>
      <w:r w:rsidR="00450312" w:rsidRPr="009A4919">
        <w:fldChar w:fldCharType="begin"/>
      </w:r>
      <w:r w:rsidR="008B06BB">
        <w:instrText xml:space="preserve"> ADDIN EN.CITE &lt;EndNote&gt;&lt;Cite&gt;&lt;Author&gt;Gudmundsson&lt;/Author&gt;&lt;Year&gt;2012&lt;/Year&gt;&lt;RecNum&gt;226&lt;/RecNum&gt;&lt;DisplayText&gt;(Gudmundsson and Gunnlaugsson 2012)&lt;/DisplayText&gt;&lt;record&gt;&lt;rec-number&gt;226&lt;/rec-number&gt;&lt;foreign-keys&gt;&lt;key app="EN" db-id="sfrdfvtvbdax5de2svmvr9smwwas0vts2999" timestamp="1478228930"&gt;226&lt;/key&gt;&lt;/foreign-keys&gt;&lt;ref-type name="Journal Article"&gt;17&lt;/ref-type&gt;&lt;contributors&gt;&lt;authors&gt;&lt;author&gt;Gudmundsson, Gudmundur&lt;/author&gt;&lt;author&gt;Gunnlaugsson, Thorvaldur&lt;/author&gt;&lt;/authors&gt;&lt;/contributors&gt;&lt;titles&gt;&lt;title&gt;Selection and estimation of sequential catch-at-age models&lt;/title&gt;&lt;secondary-title&gt;Canadian Journal of Fisheries and Aquatic Sciences&lt;/secondary-title&gt;&lt;/titles&gt;&lt;periodical&gt;&lt;full-title&gt;Canadian Journal of Fisheries and Aquatic Sciences&lt;/full-title&gt;&lt;/periodical&gt;&lt;pages&gt;1760-1772&lt;/pages&gt;&lt;volume&gt;69&lt;/volume&gt;&lt;number&gt;11&lt;/number&gt;&lt;dates&gt;&lt;year&gt;2012&lt;/year&gt;&lt;/dates&gt;&lt;isbn&gt;0706-652X&lt;/isbn&gt;&lt;urls&gt;&lt;/urls&gt;&lt;/record&gt;&lt;/Cite&gt;&lt;/EndNote&gt;</w:instrText>
      </w:r>
      <w:r w:rsidR="00450312" w:rsidRPr="009A4919">
        <w:fldChar w:fldCharType="separate"/>
      </w:r>
      <w:r w:rsidR="008B06BB">
        <w:rPr>
          <w:noProof/>
        </w:rPr>
        <w:t>(Gudmundsson and Gunnlaugsson 2012)</w:t>
      </w:r>
      <w:r w:rsidR="00450312" w:rsidRPr="009A4919">
        <w:fldChar w:fldCharType="end"/>
      </w:r>
      <w:r w:rsidR="00703ABC">
        <w:t xml:space="preserve">, and in fact realized “survival” can be greater than one (i.e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a,y+1</m:t>
            </m:r>
          </m:sub>
        </m:sSub>
        <m:r>
          <w:rPr>
            <w:rFonts w:ascii="Cambria Math" w:hAnsi="Cambria Math"/>
          </w:rPr>
          <m:t>&gt;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a-1,y</m:t>
            </m:r>
          </m:sub>
        </m:sSub>
      </m:oMath>
      <w:r w:rsidR="00703ABC">
        <w:t xml:space="preserve"> whenever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a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a-1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y</m:t>
            </m:r>
          </m:sub>
        </m:sSub>
      </m:oMath>
      <w:r w:rsidR="00703ABC">
        <w:t>)</w:t>
      </w:r>
      <w:r w:rsidR="00095C2A" w:rsidRPr="009A4919">
        <w:t>.</w:t>
      </w:r>
      <w:r w:rsidR="007C7F99" w:rsidRPr="009A4919">
        <w:t xml:space="preserve"> </w:t>
      </w:r>
      <w:r w:rsidR="007C168E" w:rsidRPr="009A4919">
        <w:t xml:space="preserve">Indeed, population mixing between adjacent yellowtail flounder stocks </w:t>
      </w:r>
      <w:r w:rsidR="00C154B0">
        <w:t>has been</w:t>
      </w:r>
      <w:r w:rsidR="007C168E" w:rsidRPr="009A4919">
        <w:t xml:space="preserve"> observed in tagging studies, but the extent </w:t>
      </w:r>
      <w:r w:rsidR="00271E75">
        <w:t>of which</w:t>
      </w:r>
      <w:r w:rsidR="007C168E" w:rsidRPr="009A4919">
        <w:t xml:space="preserve"> </w:t>
      </w:r>
      <w:r w:rsidR="008E2687">
        <w:t>was</w:t>
      </w:r>
      <w:r w:rsidR="00CD4530">
        <w:t xml:space="preserve"> </w:t>
      </w:r>
      <w:r w:rsidR="00271E75">
        <w:t xml:space="preserve">not </w:t>
      </w:r>
      <w:r w:rsidR="0048432D">
        <w:t xml:space="preserve">large </w:t>
      </w:r>
      <w:r w:rsidR="00271E75">
        <w:t xml:space="preserve">enough to </w:t>
      </w:r>
      <w:r w:rsidR="00C154B0">
        <w:t xml:space="preserve">significantly </w:t>
      </w:r>
      <w:r w:rsidR="00271E75">
        <w:t>affect</w:t>
      </w:r>
      <w:r w:rsidR="007C168E" w:rsidRPr="009A4919">
        <w:t xml:space="preserve"> the population </w:t>
      </w:r>
      <w:r w:rsidR="007C168E" w:rsidRPr="009A4919">
        <w:lastRenderedPageBreak/>
        <w:t xml:space="preserve">dynamics of each individual stock, including the depleted SNEMA stock </w:t>
      </w:r>
      <w:r w:rsidR="00450312" w:rsidRPr="009A4919">
        <w:fldChar w:fldCharType="begin"/>
      </w:r>
      <w:r w:rsidR="004E092F">
        <w:instrText xml:space="preserve"> ADDIN EN.CITE &lt;EndNote&gt;&lt;Cite&gt;&lt;Author&gt;Cadrin&lt;/Author&gt;&lt;Year&gt;2003&lt;/Year&gt;&lt;RecNum&gt;143&lt;/RecNum&gt;&lt;DisplayText&gt;(Cadrin 2003; Goethel et al. 2015)&lt;/DisplayText&gt;&lt;record&gt;&lt;rec-number&gt;143&lt;/rec-number&gt;&lt;foreign-keys&gt;&lt;key app="EN" db-id="sfrdfvtvbdax5de2svmvr9smwwas0vts2999" timestamp="1446737695"&gt;143&lt;/key&gt;&lt;/foreign-keys&gt;&lt;ref-type name="Journal Article"&gt;17&lt;/ref-type&gt;&lt;contributors&gt;&lt;authors&gt;&lt;author&gt;Cadrin, Steven Xavier&lt;/author&gt;&lt;/authors&gt;&lt;/contributors&gt;&lt;titles&gt;&lt;title&gt;Stock structure of yellowtail flounder off the northeastern United States&lt;/title&gt;&lt;/titles&gt;&lt;dates&gt;&lt;year&gt;2003&lt;/year&gt;&lt;/dates&gt;&lt;urls&gt;&lt;/urls&gt;&lt;/record&gt;&lt;/Cite&gt;&lt;Cite&gt;&lt;Author&gt;Goethel&lt;/Author&gt;&lt;Year&gt;2015&lt;/Year&gt;&lt;RecNum&gt;153&lt;/RecNum&gt;&lt;record&gt;&lt;rec-number&gt;153&lt;/rec-number&gt;&lt;foreign-keys&gt;&lt;key app="EN" db-id="sfrdfvtvbdax5de2svmvr9smwwas0vts2999" timestamp="1472567044"&gt;153&lt;/key&gt;&lt;key app="ENWeb" db-id=""&gt;0&lt;/key&gt;&lt;/foreign-keys&gt;&lt;ref-type name="Journal Article"&gt;17&lt;/ref-type&gt;&lt;contributors&gt;&lt;authors&gt;&lt;author&gt;Goethel, Daniel R&lt;/author&gt;&lt;author&gt;Legault, Christopher M&lt;/author&gt;&lt;author&gt;Cadrin, Steven X&lt;/author&gt;&lt;/authors&gt;&lt;/contributors&gt;&lt;titles&gt;&lt;title&gt;Demonstration of a spatially explicit, tag-integrated stock assessment model with application to three interconnected stocks of yellowtail flounder off of New England&lt;/title&gt;&lt;secondary-title&gt;ICES Journal of Marine Science: Journal du Conseil&lt;/secondary-title&gt;&lt;/titles&gt;&lt;periodical&gt;&lt;full-title&gt;ICES Journal of Marine Science: Journal du Conseil&lt;/full-title&gt;&lt;/periodical&gt;&lt;pages&gt;164-177&lt;/pages&gt;&lt;volume&gt;72&lt;/volume&gt;&lt;number&gt;1&lt;/number&gt;&lt;dates&gt;&lt;year&gt;2015&lt;/year&gt;&lt;/dates&gt;&lt;isbn&gt;1054-3139&lt;/isbn&gt;&lt;urls&gt;&lt;/urls&gt;&lt;/record&gt;&lt;/Cite&gt;&lt;/EndNote&gt;</w:instrText>
      </w:r>
      <w:r w:rsidR="00450312" w:rsidRPr="009A4919">
        <w:fldChar w:fldCharType="separate"/>
      </w:r>
      <w:r w:rsidR="004E092F">
        <w:rPr>
          <w:noProof/>
        </w:rPr>
        <w:t>(Cadrin 2003; Goethel et al. 2015)</w:t>
      </w:r>
      <w:r w:rsidR="00450312" w:rsidRPr="009A4919">
        <w:fldChar w:fldCharType="end"/>
      </w:r>
      <w:r w:rsidR="007C168E" w:rsidRPr="009A4919">
        <w:t>.</w:t>
      </w:r>
      <w:r w:rsidR="005E77BF" w:rsidRPr="009A4919">
        <w:t xml:space="preserve"> </w:t>
      </w:r>
      <w:r w:rsidR="00450312" w:rsidRPr="009A4919">
        <w:fldChar w:fldCharType="begin"/>
      </w:r>
      <w:r w:rsidR="00020BC5">
        <w:instrText xml:space="preserve"> ADDIN EN.CITE &lt;EndNote&gt;&lt;Cite AuthorYear="1"&gt;&lt;Author&gt;Gudmundsson&lt;/Author&gt;&lt;Year&gt;2012&lt;/Year&gt;&lt;RecNum&gt;226&lt;/RecNum&gt;&lt;DisplayText&gt;Gudmundsson and Gunnlaugsson (2012)&lt;/DisplayText&gt;&lt;record&gt;&lt;rec-number&gt;226&lt;/rec-number&gt;&lt;foreign-keys&gt;&lt;key app="EN" db-id="sfrdfvtvbdax5de2svmvr9smwwas0vts2999" timestamp="1478228930"&gt;226&lt;/key&gt;&lt;/foreign-keys&gt;&lt;ref-type name="Journal Article"&gt;17&lt;/ref-type&gt;&lt;contributors&gt;&lt;authors&gt;&lt;author&gt;Gudmundsson, Gudmundur&lt;/author&gt;&lt;author&gt;Gunnlaugsson, Thorvaldur&lt;/author&gt;&lt;/authors&gt;&lt;/contributors&gt;&lt;titles&gt;&lt;title&gt;Selection and estimation of sequential catch-at-age models&lt;/title&gt;&lt;secondary-title&gt;Canadian Journal of Fisheries and Aquatic Sciences&lt;/secondary-title&gt;&lt;/titles&gt;&lt;periodical&gt;&lt;full-title&gt;Canadian Journal of Fisheries and Aquatic Sciences&lt;/full-title&gt;&lt;/periodical&gt;&lt;pages&gt;1760-1772&lt;/pages&gt;&lt;volume&gt;69&lt;/volume&gt;&lt;number&gt;11&lt;/number&gt;&lt;dates&gt;&lt;year&gt;2012&lt;/year&gt;&lt;/dates&gt;&lt;isbn&gt;0706-652X&lt;/isbn&gt;&lt;urls&gt;&lt;/urls&gt;&lt;/record&gt;&lt;/Cite&gt;&lt;/EndNote&gt;</w:instrText>
      </w:r>
      <w:r w:rsidR="00450312" w:rsidRPr="009A4919">
        <w:fldChar w:fldCharType="separate"/>
      </w:r>
      <w:r w:rsidR="00020BC5">
        <w:t>Gudmundsson and Gunnlaugsson (2012)</w:t>
      </w:r>
      <w:r w:rsidR="00450312" w:rsidRPr="009A4919">
        <w:fldChar w:fldCharType="end"/>
      </w:r>
      <w:r w:rsidR="00020BC5">
        <w:t xml:space="preserve"> claimed that </w:t>
      </w:r>
      <w:r w:rsidR="005E77BF" w:rsidRPr="009A4919">
        <w:t>t</w:t>
      </w:r>
      <w:r w:rsidR="00020BC5">
        <w:t>he survival deviation term</w:t>
      </w:r>
      <w:r w:rsidR="005E77BF" w:rsidRPr="009A4919">
        <w:t xml:space="preserve"> can also be </w:t>
      </w:r>
      <w:r w:rsidR="00020BC5">
        <w:t xml:space="preserve">approximately </w:t>
      </w:r>
      <w:r w:rsidR="005E77BF" w:rsidRPr="009A4919">
        <w:t xml:space="preserve">treated as </w:t>
      </w:r>
      <w:r w:rsidR="00703ABC">
        <w:t xml:space="preserve">stochastic variation in </w:t>
      </w:r>
      <m:oMath>
        <m:r>
          <w:rPr>
            <w:rFonts w:ascii="Cambria Math" w:hAnsi="Cambria Math"/>
          </w:rPr>
          <m:t>M</m:t>
        </m:r>
      </m:oMath>
      <w:r w:rsidR="002150A0">
        <w:t>,</w:t>
      </w:r>
      <w:r w:rsidR="00A26B92">
        <w:t xml:space="preserve"> </w:t>
      </w:r>
      <w:r w:rsidR="00703ABC">
        <w:t xml:space="preserve">because </w:t>
      </w:r>
      <m:oMath>
        <m:r>
          <w:rPr>
            <w:rFonts w:ascii="Cambria Math" w:hAnsi="Cambria Math"/>
          </w:rPr>
          <m:t>M</m:t>
        </m:r>
      </m:oMath>
      <w:r w:rsidR="007C7F99" w:rsidRPr="009A4919">
        <w:t xml:space="preserve"> </w:t>
      </w:r>
      <w:r w:rsidR="00254AF8">
        <w:t>impact</w:t>
      </w:r>
      <w:r w:rsidR="00703ABC">
        <w:t>s</w:t>
      </w:r>
      <w:r w:rsidR="00C154B0">
        <w:t xml:space="preserve"> population dynamics </w:t>
      </w:r>
      <w:r w:rsidR="00254AF8">
        <w:t xml:space="preserve">primarily </w:t>
      </w:r>
      <w:r w:rsidR="00C154B0">
        <w:t>through</w:t>
      </w:r>
      <w:r w:rsidR="007C7F99" w:rsidRPr="009A4919">
        <w:t xml:space="preserve"> stock </w:t>
      </w:r>
      <w:r w:rsidR="00B6094B">
        <w:t>equations</w:t>
      </w:r>
      <w:r w:rsidR="00254AF8">
        <w:t xml:space="preserve">. </w:t>
      </w:r>
      <w:r w:rsidR="00BD2F49">
        <w:t>In fact, this survival deviation</w:t>
      </w:r>
      <w:r w:rsidR="008E2687">
        <w:t xml:space="preserve"> </w:t>
      </w:r>
      <w:r w:rsidR="00BD2F49">
        <w:t>term can also be caused by</w:t>
      </w:r>
      <w:r w:rsidR="00020BC5" w:rsidRPr="00020BC5">
        <w:t xml:space="preserve"> deviations in fishing mortality or more generally deviations from the Baranov</w:t>
      </w:r>
      <w:r w:rsidR="005E604A">
        <w:t xml:space="preserve"> </w:t>
      </w:r>
      <w:r w:rsidR="00B6094B">
        <w:t>catch equation</w:t>
      </w:r>
      <w:r w:rsidR="00020BC5" w:rsidRPr="00020BC5">
        <w:t>.</w:t>
      </w:r>
    </w:p>
    <w:p w14:paraId="193786C3" w14:textId="77777777" w:rsidR="002767EC" w:rsidRPr="00B00FC6" w:rsidRDefault="002972FB" w:rsidP="002767EC">
      <w:pPr>
        <w:pStyle w:val="Chapterheading0"/>
        <w:jc w:val="left"/>
      </w:pPr>
      <w:r>
        <w:tab/>
      </w:r>
      <w:r w:rsidR="00450312" w:rsidRPr="009A4919">
        <w:fldChar w:fldCharType="begin"/>
      </w:r>
      <w:r w:rsidR="004E092F">
        <w:instrText xml:space="preserve"> ADDIN EN.CITE &lt;EndNote&gt;&lt;Cite AuthorYear="1"&gt;&lt;Author&gt;Miller&lt;/Author&gt;&lt;Year&gt;2016&lt;/Year&gt;&lt;RecNum&gt;163&lt;/RecNum&gt;&lt;DisplayText&gt;Miller et al. (2016)&lt;/DisplayText&gt;&lt;record&gt;&lt;rec-number&gt;163&lt;/rec-number&gt;&lt;foreign-keys&gt;&lt;key app="EN" db-id="sfrdfvtvbdax5de2svmvr9smwwas0vts2999" timestamp="1457381756"&gt;163&lt;/key&gt;&lt;/foreign-keys&gt;&lt;ref-type name="Journal Article"&gt;17&lt;/ref-type&gt;&lt;contributors&gt;&lt;authors&gt;&lt;author&gt;Miller, Timothy J&lt;/author&gt;&lt;author&gt;Hare, Jonathan A&lt;/author&gt;&lt;author&gt;Alade, Larry A&lt;/author&gt;&lt;/authors&gt;&lt;/contributors&gt;&lt;titles&gt;&lt;title&gt;A state-space approach to incorporating environmental effects on recruitment in an age-structured assessment model with an application to Southern New England yellowtail flounder&lt;/title&gt;&lt;secondary-title&gt;Canadian Journal of Fisheries and Aquatic Sciences&lt;/secondary-title&gt;&lt;/titles&gt;&lt;periodical&gt;&lt;full-title&gt;Canadian Journal of Fisheries and Aquatic Sciences&lt;/full-title&gt;&lt;/periodical&gt;&lt;pages&gt;1261-1270&lt;/pages&gt;&lt;volume&gt;73&lt;/volume&gt;&lt;number&gt;8&lt;/number&gt;&lt;dates&gt;&lt;year&gt;2016&lt;/year&gt;&lt;/dates&gt;&lt;isbn&gt;0706-652X&lt;/isbn&gt;&lt;urls&gt;&lt;/urls&gt;&lt;/record&gt;&lt;/Cite&gt;&lt;/EndNote&gt;</w:instrText>
      </w:r>
      <w:r w:rsidR="00450312" w:rsidRPr="009A4919">
        <w:fldChar w:fldCharType="separate"/>
      </w:r>
      <w:r w:rsidR="004E092F">
        <w:rPr>
          <w:noProof/>
        </w:rPr>
        <w:t>Miller et al. (2016)</w:t>
      </w:r>
      <w:r w:rsidR="00450312" w:rsidRPr="009A4919">
        <w:fldChar w:fldCharType="end"/>
      </w:r>
      <w:r w:rsidR="002767EC" w:rsidRPr="009A4919">
        <w:t xml:space="preserve"> assumed that survival </w:t>
      </w:r>
      <w:r w:rsidR="00020BC5">
        <w:t>deviations</w:t>
      </w:r>
      <w:r w:rsidR="00DC26B1" w:rsidRPr="009A4919">
        <w:t xml:space="preserve"> are </w:t>
      </w:r>
      <w:r w:rsidR="002767EC" w:rsidRPr="009A4919">
        <w:rPr>
          <w:lang w:eastAsia="zh-CN"/>
        </w:rPr>
        <w:t xml:space="preserve">independent </w:t>
      </w:r>
      <w:r w:rsidR="00254AF8">
        <w:rPr>
          <w:lang w:eastAsia="zh-CN"/>
        </w:rPr>
        <w:t xml:space="preserve">of age and time </w:t>
      </w:r>
      <w:r w:rsidR="00095C2A" w:rsidRPr="009A4919">
        <w:rPr>
          <w:lang w:eastAsia="zh-CN"/>
        </w:rPr>
        <w:t xml:space="preserve">and </w:t>
      </w:r>
      <w:r w:rsidR="002767EC" w:rsidRPr="009A4919">
        <w:rPr>
          <w:lang w:eastAsia="zh-CN"/>
        </w:rPr>
        <w:t>normal</w:t>
      </w:r>
      <w:r w:rsidR="00DC26B1" w:rsidRPr="009A4919">
        <w:rPr>
          <w:lang w:eastAsia="zh-CN"/>
        </w:rPr>
        <w:t>ly</w:t>
      </w:r>
      <w:r w:rsidR="0091173C">
        <w:rPr>
          <w:lang w:eastAsia="zh-CN"/>
        </w:rPr>
        <w:t xml:space="preserve"> distributed</w:t>
      </w:r>
      <w:r w:rsidR="00254AF8">
        <w:rPr>
          <w:lang w:eastAsia="zh-CN"/>
        </w:rPr>
        <w:t xml:space="preserve"> with zero mean</w:t>
      </w:r>
      <w:r w:rsidR="00C96343">
        <w:rPr>
          <w:lang w:eastAsia="zh-CN"/>
        </w:rPr>
        <w:t>s</w:t>
      </w:r>
      <w:r w:rsidR="0091173C">
        <w:rPr>
          <w:lang w:eastAsia="zh-CN"/>
        </w:rPr>
        <w:t>. In othe</w:t>
      </w:r>
      <w:r w:rsidR="00972B48">
        <w:rPr>
          <w:lang w:eastAsia="zh-CN"/>
        </w:rPr>
        <w:t xml:space="preserve">r words, for all </w:t>
      </w:r>
      <w:r w:rsidR="0048432D" w:rsidRPr="0048432D">
        <w:rPr>
          <w:i/>
          <w:lang w:eastAsia="zh-CN"/>
        </w:rPr>
        <w:t>a</w:t>
      </w:r>
      <w:r w:rsidR="00972B48">
        <w:rPr>
          <w:lang w:eastAsia="zh-CN"/>
        </w:rPr>
        <w:t xml:space="preserve"> and </w:t>
      </w:r>
      <w:r w:rsidR="0048432D" w:rsidRPr="0048432D">
        <w:rPr>
          <w:i/>
          <w:lang w:eastAsia="zh-CN"/>
        </w:rPr>
        <w:t>y</w:t>
      </w:r>
      <w:r w:rsidR="00B00FC6">
        <w:rPr>
          <w:lang w:eastAsia="zh-CN"/>
        </w:rPr>
        <w:t>:</w:t>
      </w:r>
    </w:p>
    <w:p w14:paraId="0239A196" w14:textId="59E8BF13" w:rsidR="002767EC" w:rsidRPr="009A4919" w:rsidRDefault="00A53D54" w:rsidP="002767EC">
      <w:pPr>
        <w:pStyle w:val="Chapterheading0"/>
        <w:jc w:val="center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a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y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N (0, 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m:rPr>
            <m:sty m:val="p"/>
          </m:rPr>
          <w:rPr>
            <w:rFonts w:ascii="Cambria Math" w:hAnsi="Cambria Math"/>
          </w:rPr>
          <m:t>)</m:t>
        </m:r>
      </m:oMath>
      <w:r w:rsidR="002767EC" w:rsidRPr="009A4919">
        <w:t xml:space="preserve">   (</w:t>
      </w:r>
      <w:r w:rsidR="00D221D9">
        <w:t>2</w:t>
      </w:r>
      <w:r w:rsidR="002767EC" w:rsidRPr="009A4919">
        <w:t>)</w:t>
      </w:r>
    </w:p>
    <w:p w14:paraId="77F8BA8D" w14:textId="798841A0" w:rsidR="002767EC" w:rsidRPr="009A4919" w:rsidRDefault="00BA1DB5" w:rsidP="005233EB">
      <w:pPr>
        <w:pStyle w:val="Chapterheading0"/>
      </w:pPr>
      <w:r>
        <w:t>where</w:t>
      </w:r>
      <w:r w:rsidR="005233EB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5233EB">
        <w:t xml:space="preserve"> </w:t>
      </w:r>
      <w:r w:rsidR="00965D01">
        <w:rPr>
          <w:rFonts w:hint="eastAsia"/>
          <w:lang w:eastAsia="zh-CN"/>
        </w:rPr>
        <w:t>for</w:t>
      </w:r>
      <w:r w:rsidR="005E7077">
        <w:rPr>
          <w:lang w:eastAsia="zh-CN"/>
        </w:rPr>
        <w:t xml:space="preserve"> all ages</w:t>
      </w:r>
      <w:r w:rsidR="00965D01">
        <w:t xml:space="preserve"> </w:t>
      </w:r>
      <m:oMath>
        <m:r>
          <w:rPr>
            <w:rFonts w:ascii="Cambria Math" w:hAnsi="Cambria Math"/>
          </w:rPr>
          <m:t>a</m:t>
        </m:r>
        <m:r>
          <m:rPr>
            <m:sty m:val="p"/>
          </m:rPr>
          <w:rPr>
            <w:rFonts w:ascii="Cambria Math" w:hAnsi="Cambria Math"/>
          </w:rPr>
          <m:t>&gt;</m:t>
        </m:r>
        <m:r>
          <w:rPr>
            <w:rFonts w:ascii="Cambria Math" w:hAnsi="Cambria Math"/>
          </w:rPr>
          <m:t>1</m:t>
        </m:r>
      </m:oMath>
      <w:r w:rsidR="00965D01">
        <w:t xml:space="preserve"> </w:t>
      </w:r>
      <w:r w:rsidR="007255FE">
        <w:t xml:space="preserve">were assumed to be the </w:t>
      </w:r>
      <w:r w:rsidR="007255FE">
        <w:rPr>
          <w:rFonts w:hint="eastAsia"/>
          <w:lang w:eastAsia="zh-CN"/>
        </w:rPr>
        <w:t>same</w:t>
      </w:r>
      <w:r w:rsidR="005E7077">
        <w:rPr>
          <w:lang w:eastAsia="zh-CN"/>
        </w:rPr>
        <w:t xml:space="preserve"> but</w:t>
      </w:r>
      <w:r w:rsidR="00154595">
        <w:rPr>
          <w:lang w:eastAsia="zh-CN"/>
        </w:rPr>
        <w:t xml:space="preserve"> different from</w:t>
      </w:r>
      <w:r w:rsidR="00605302">
        <w:rPr>
          <w:lang w:eastAsia="zh-CN"/>
        </w:rPr>
        <w:t xml:space="preserve"> that for</w:t>
      </w:r>
      <w:r w:rsidR="005E7077">
        <w:rPr>
          <w:lang w:eastAsia="zh-CN"/>
        </w:rPr>
        <w:t xml:space="preserve"> </w:t>
      </w:r>
      <m:oMath>
        <m:r>
          <w:rPr>
            <w:rFonts w:ascii="Cambria Math" w:hAnsi="Cambria Math"/>
          </w:rPr>
          <m:t>a</m:t>
        </m:r>
        <m:r>
          <m:rPr>
            <m:sty m:val="p"/>
          </m:rPr>
          <w:rPr>
            <w:rFonts w:ascii="Cambria Math" w:hAnsi="Cambria Math"/>
          </w:rPr>
          <m:t>=1</m:t>
        </m:r>
      </m:oMath>
      <w:r w:rsidR="00A90400">
        <w:t xml:space="preserve">. It is </w:t>
      </w:r>
      <w:r w:rsidR="00C96343">
        <w:t>based on the fact that survival variation</w:t>
      </w:r>
      <w:r w:rsidR="00A90400">
        <w:t>s</w:t>
      </w:r>
      <w:r w:rsidR="00C96343">
        <w:t xml:space="preserve"> for young-of-the-year</w:t>
      </w:r>
      <w:r w:rsidR="00552D6D">
        <w:t xml:space="preserve"> (recruitment) </w:t>
      </w:r>
      <w:r w:rsidR="00A90400">
        <w:t>are</w:t>
      </w:r>
      <w:r w:rsidR="00CD4530">
        <w:t xml:space="preserve"> </w:t>
      </w:r>
      <w:r w:rsidR="00CD4530">
        <w:rPr>
          <w:rFonts w:hint="eastAsia"/>
          <w:lang w:eastAsia="zh-CN"/>
        </w:rPr>
        <w:t>genera</w:t>
      </w:r>
      <w:r w:rsidR="00CD4530">
        <w:t>lly</w:t>
      </w:r>
      <w:r w:rsidR="00C96343">
        <w:t xml:space="preserve"> the largest</w:t>
      </w:r>
      <w:r w:rsidR="005233EB" w:rsidRPr="005233EB">
        <w:t xml:space="preserve">. </w:t>
      </w:r>
      <w:r w:rsidR="000629B6">
        <w:t xml:space="preserve">Another advantage of this state-space model over statistical catch-at-age models is that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0629B6">
        <w:t xml:space="preserve"> can be estimated internally in the model as </w:t>
      </w:r>
      <w:r w:rsidR="00703ABC">
        <w:t xml:space="preserve">a </w:t>
      </w:r>
      <w:r w:rsidR="000629B6">
        <w:t>fixed effect</w:t>
      </w:r>
      <w:r w:rsidR="008D6FA0">
        <w:t xml:space="preserve"> parameter</w:t>
      </w:r>
      <w:r w:rsidR="00DC2233">
        <w:t xml:space="preserve">. </w:t>
      </w:r>
      <w:r w:rsidR="00A90400">
        <w:t>T</w:t>
      </w:r>
      <w:r w:rsidR="00DC2233">
        <w:t>he survival deviatio</w:t>
      </w:r>
      <w:r w:rsidR="00A90400">
        <w:t>ns of SNEMA yellowtail flounder</w:t>
      </w:r>
      <w:r w:rsidR="003756FA">
        <w:t xml:space="preserve"> or any other stock</w:t>
      </w:r>
      <w:r w:rsidR="00A90400">
        <w:t xml:space="preserve">, however, </w:t>
      </w:r>
      <w:r w:rsidR="00DC2233">
        <w:t xml:space="preserve">are not necessarily independent. </w:t>
      </w:r>
      <w:r w:rsidR="00703ABC">
        <w:t>I</w:t>
      </w:r>
      <w:r w:rsidR="00A90400">
        <w:t>f</w:t>
      </w:r>
      <w:r w:rsidR="00DC2233">
        <w:t xml:space="preserve"> </w:t>
      </w:r>
      <w:r w:rsidR="002767EC" w:rsidRPr="009A4919">
        <w:t xml:space="preserve">survival </w:t>
      </w:r>
      <w:r w:rsidR="00020BC5">
        <w:t>deviations</w:t>
      </w:r>
      <w:r w:rsidR="00DC26B1" w:rsidRPr="009A4919">
        <w:t xml:space="preserve"> are</w:t>
      </w:r>
      <w:r w:rsidR="00965D01">
        <w:t xml:space="preserve"> autocorrelated</w:t>
      </w:r>
      <w:r w:rsidR="002767EC" w:rsidRPr="009A4919">
        <w:t xml:space="preserve"> </w:t>
      </w:r>
      <w:r w:rsidR="00BD2F49">
        <w:t>among</w:t>
      </w:r>
      <w:r w:rsidR="00B6094B">
        <w:t xml:space="preserve"> age</w:t>
      </w:r>
      <w:r w:rsidR="00BD2F49">
        <w:t>s</w:t>
      </w:r>
      <w:r w:rsidR="00A90400">
        <w:t xml:space="preserve"> and years</w:t>
      </w:r>
      <w:r w:rsidR="002767EC" w:rsidRPr="009A4919">
        <w:t>, they should follow a m</w:t>
      </w:r>
      <w:r w:rsidR="00972B48">
        <w:t>ultivariate normal distribution</w:t>
      </w:r>
      <w:r w:rsidR="00A90400">
        <w:t xml:space="preserve"> instead</w:t>
      </w:r>
      <w:r w:rsidR="00972B48">
        <w:t>:</w:t>
      </w:r>
    </w:p>
    <w:p w14:paraId="1C19A2DF" w14:textId="77777777" w:rsidR="002767EC" w:rsidRPr="009A4919" w:rsidRDefault="00703ABC" w:rsidP="002767EC">
      <w:pPr>
        <w:pStyle w:val="Chapterheading0"/>
        <w:jc w:val="center"/>
      </w:pPr>
      <m:oMath>
        <m:r>
          <m:rPr>
            <m:sty m:val="b"/>
          </m:rPr>
          <w:rPr>
            <w:rFonts w:ascii="Cambria Math" w:hAnsi="Cambria Math"/>
          </w:rPr>
          <m:t>E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 xml:space="preserve">~ MVN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</w:rPr>
              <m:t>0</m:t>
            </m:r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Σ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total</m:t>
                </m:r>
              </m:sub>
            </m:sSub>
          </m:e>
        </m:d>
      </m:oMath>
      <w:r w:rsidR="002767EC" w:rsidRPr="009A4919">
        <w:t xml:space="preserve">   (</w:t>
      </w:r>
      <w:r w:rsidR="00D221D9">
        <w:t>3</w:t>
      </w:r>
      <w:r w:rsidR="002767EC" w:rsidRPr="009A4919">
        <w:t>)</w:t>
      </w:r>
    </w:p>
    <w:p w14:paraId="1E8A01EE" w14:textId="3D8CD50F" w:rsidR="00D221D9" w:rsidRDefault="002767EC" w:rsidP="002767EC">
      <w:pPr>
        <w:pStyle w:val="Chapterheading0"/>
      </w:pPr>
      <w:r w:rsidRPr="009A4919">
        <w:t xml:space="preserve">where </w:t>
      </w:r>
      <w:bookmarkStart w:id="8" w:name="OLE_LINK36"/>
      <w:bookmarkStart w:id="9" w:name="OLE_LINK37"/>
      <m:oMath>
        <m:r>
          <m:rPr>
            <m:sty m:val="b"/>
          </m:rPr>
          <w:rPr>
            <w:rFonts w:ascii="Cambria Math" w:hAnsi="Cambria Math"/>
          </w:rPr>
          <m:t>Ε=</m:t>
        </m:r>
        <w:bookmarkStart w:id="10" w:name="OLE_LINK34"/>
        <w:bookmarkStart w:id="11" w:name="OLE_LINK35"/>
        <m:r>
          <m:rPr>
            <m:sty m:val="b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1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b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1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Y-1</m:t>
            </m:r>
          </m:sub>
        </m:sSub>
        <m:r>
          <m:rPr>
            <m:sty m:val="b"/>
          </m:rP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2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b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2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Y-1</m:t>
            </m:r>
          </m:sub>
        </m:sSub>
        <m:r>
          <m:rPr>
            <m:sty m:val="b"/>
          </m:rPr>
          <w:rPr>
            <w:rFonts w:ascii="Cambria Math" w:hAnsi="Cambria Math"/>
          </w:rPr>
          <m:t>,…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A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b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A</m:t>
            </m:r>
            <m:r>
              <m:rPr>
                <m:sty m:val="p"/>
              </m:rP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Y-1</m:t>
            </m:r>
          </m:sub>
        </m:sSub>
        <m:r>
          <m:rPr>
            <m:sty m:val="b"/>
          </m:rPr>
          <w:rPr>
            <w:rFonts w:ascii="Cambria Math" w:hAnsi="Cambria Math"/>
          </w:rPr>
          <m:t>)'</m:t>
        </m:r>
      </m:oMath>
      <w:bookmarkEnd w:id="8"/>
      <w:bookmarkEnd w:id="9"/>
      <w:bookmarkEnd w:id="10"/>
      <w:bookmarkEnd w:id="11"/>
      <w:r w:rsidR="000E00F5">
        <w:rPr>
          <w:bCs/>
        </w:rPr>
        <w:t>,</w:t>
      </w:r>
      <w:r w:rsidRPr="009A4919"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otal</m:t>
            </m:r>
          </m:sub>
        </m:sSub>
      </m:oMath>
      <w:r w:rsidRPr="009A4919">
        <w:t xml:space="preserve"> is the </w:t>
      </w:r>
      <w:bookmarkStart w:id="12" w:name="OLE_LINK14"/>
      <w:bookmarkStart w:id="13" w:name="OLE_LINK15"/>
      <w:bookmarkStart w:id="14" w:name="OLE_LINK17"/>
      <w:bookmarkStart w:id="15" w:name="OLE_LINK18"/>
      <m:oMath>
        <m:r>
          <w:rPr>
            <w:rFonts w:ascii="Cambria Math" w:hAnsi="Cambria Math"/>
            <w:noProof/>
          </w:rPr>
          <m:t>A</m:t>
        </m:r>
        <w:bookmarkEnd w:id="12"/>
        <w:bookmarkEnd w:id="13"/>
        <m:r>
          <w:rPr>
            <w:rFonts w:ascii="Cambria Math" w:hAnsi="Cambria Math"/>
            <w:noProof/>
          </w:rPr>
          <m:t>(Y-1)×A(Y-1)</m:t>
        </m:r>
      </m:oMath>
      <w:bookmarkEnd w:id="14"/>
      <w:bookmarkEnd w:id="15"/>
      <w:r w:rsidR="00CD0120">
        <w:t xml:space="preserve"> </w:t>
      </w:r>
      <w:r w:rsidRPr="009A4919">
        <w:t>covariance matrix for the multivariate normal distribution</w:t>
      </w:r>
      <w:r w:rsidR="000E00F5">
        <w:t xml:space="preserve"> and is</w:t>
      </w:r>
      <w:r w:rsidRPr="009A4919">
        <w:t xml:space="preserve"> calculated as the </w:t>
      </w:r>
      <w:bookmarkStart w:id="16" w:name="OLE_LINK47"/>
      <w:r w:rsidRPr="009A4919">
        <w:t>Kronecker produc</w:t>
      </w:r>
      <w:bookmarkEnd w:id="16"/>
      <w:r w:rsidRPr="009A4919">
        <w:t xml:space="preserve">t of the </w:t>
      </w:r>
      <m:oMath>
        <m:r>
          <w:rPr>
            <w:rFonts w:ascii="Cambria Math" w:hAnsi="Cambria Math"/>
            <w:noProof/>
          </w:rPr>
          <m:t>A×A</m:t>
        </m:r>
      </m:oMath>
      <w:r w:rsidR="00CD0120">
        <w:t xml:space="preserve"> </w:t>
      </w:r>
      <w:r w:rsidR="00F82981" w:rsidRPr="009A4919">
        <w:t>co</w:t>
      </w:r>
      <w:r w:rsidR="00F82981">
        <w:t>variance</w:t>
      </w:r>
      <w:r w:rsidRPr="009A4919">
        <w:t xml:space="preserve"> m</w:t>
      </w:r>
      <w:r w:rsidR="00F82981">
        <w:t xml:space="preserve">atrix for the AR(1) </w:t>
      </w:r>
      <w:r w:rsidR="007255FE">
        <w:t>process among</w:t>
      </w:r>
      <w:r w:rsidR="00F82981">
        <w:t xml:space="preserve"> age</w:t>
      </w:r>
      <w:r w:rsidR="007255FE">
        <w:t>s</w:t>
      </w:r>
      <w:r w:rsidR="00F82981">
        <w:t xml:space="preserve"> (</w:t>
      </w:r>
      <m:oMath>
        <m:r>
          <m:rPr>
            <m:sty m:val="b"/>
          </m:rPr>
          <w:rPr>
            <w:rFonts w:ascii="Cambria Math" w:hAnsi="Cambria Math"/>
          </w:rPr>
          <m:t>Σ</m:t>
        </m:r>
      </m:oMath>
      <w:r w:rsidR="00CD0120">
        <w:t xml:space="preserve">) </w:t>
      </w:r>
      <w:r w:rsidRPr="009A4919">
        <w:t xml:space="preserve">and the </w:t>
      </w:r>
      <m:oMath>
        <m:r>
          <w:rPr>
            <w:rFonts w:ascii="Cambria Math" w:hAnsi="Cambria Math"/>
            <w:noProof/>
          </w:rPr>
          <m:t>(Y-1)×(Y-1)</m:t>
        </m:r>
      </m:oMath>
      <w:r w:rsidR="00A61CDB">
        <w:t xml:space="preserve"> </w:t>
      </w:r>
      <w:r w:rsidRPr="009A4919">
        <w:t xml:space="preserve">correlation matrix for the AR(1) </w:t>
      </w:r>
      <w:r w:rsidR="007255FE">
        <w:t xml:space="preserve">process </w:t>
      </w:r>
      <w:r w:rsidR="00A90400">
        <w:t>among years</w:t>
      </w:r>
      <w:r w:rsidRPr="009A4919">
        <w:t xml:space="preserve"> (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r>
              <m:rPr>
                <m:sty m:val="b"/>
              </m:rPr>
              <w:rPr>
                <w:rFonts w:ascii="Cambria Math" w:hAnsi="Cambria Math"/>
              </w:rPr>
              <m:t>Σ</m:t>
            </m:r>
          </m:e>
        </m:acc>
      </m:oMath>
      <w:r w:rsidR="00D221D9">
        <w:t>):</w:t>
      </w:r>
    </w:p>
    <w:p w14:paraId="1640283C" w14:textId="77777777" w:rsidR="00084CA1" w:rsidRPr="00084CA1" w:rsidRDefault="00A53D54" w:rsidP="00D221D9">
      <w:pPr>
        <w:pStyle w:val="Chapterheading0"/>
        <w:jc w:val="center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</w:rPr>
                <m:t>Σ</m:t>
              </m:r>
            </m:e>
            <m:sub>
              <m:r>
                <m:rPr>
                  <m:sty m:val="bi"/>
                </m:rPr>
                <w:rPr>
                  <w:rFonts w:ascii="Cambria Math" w:hAnsi="Cambria Math"/>
                </w:rPr>
                <m:t>total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r>
            <m:rPr>
              <m:sty m:val="b"/>
            </m:rPr>
            <w:rPr>
              <w:rFonts w:ascii="Cambria Math" w:hAnsi="Cambria Math"/>
            </w:rPr>
            <m:t>Σ</m:t>
          </m:r>
          <m:r>
            <m:rPr>
              <m:sty m:val="p"/>
            </m:rPr>
            <w:rPr>
              <w:rFonts w:ascii="Cambria Math" w:hAnsi="Cambria Math"/>
            </w:rPr>
            <m:t>⊗</m:t>
          </m:r>
          <m:acc>
            <m:accPr>
              <m:chr m:val="̃"/>
              <m:ctrlPr>
                <w:rPr>
                  <w:rFonts w:ascii="Cambria Math" w:hAnsi="Cambria Math"/>
                  <w:b/>
                </w:rPr>
              </m:ctrlPr>
            </m:accPr>
            <m:e>
              <m:r>
                <m:rPr>
                  <m:sty m:val="b"/>
                </m:rPr>
                <w:rPr>
                  <w:rFonts w:ascii="Cambria Math" w:hAnsi="Cambria Math"/>
                </w:rPr>
                <m:t>Σ</m:t>
              </m:r>
            </m:e>
          </m:acc>
          <m:r>
            <m:rPr>
              <m:sty m:val="p"/>
            </m:rPr>
            <w:rPr>
              <w:rFonts w:ascii="Cambria Math" w:hAnsi="Cambria Math"/>
              <w:noProof/>
            </w:rPr>
            <m:t xml:space="preserve">   </m:t>
          </m:r>
          <m:d>
            <m:dPr>
              <m:ctrlPr>
                <w:rPr>
                  <w:rFonts w:ascii="Cambria Math" w:hAnsi="Cambria Math"/>
                  <w:noProof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4</m:t>
              </m:r>
            </m:e>
          </m:d>
        </m:oMath>
      </m:oMathPara>
    </w:p>
    <w:p w14:paraId="49880E3E" w14:textId="1C702B77" w:rsidR="00D221D9" w:rsidRPr="009A4919" w:rsidRDefault="00A53D54" w:rsidP="00D221D9">
      <w:pPr>
        <w:pStyle w:val="Chapterheading0"/>
        <w:jc w:val="center"/>
        <w:rPr>
          <w:noProof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noProof/>
                </w:rPr>
              </m:ctrlPr>
            </m:sSubPr>
            <m:e>
              <m:r>
                <m:rPr>
                  <m:sty m:val="b"/>
                </m:rPr>
                <w:rPr>
                  <w:rFonts w:ascii="Cambria Math" w:hAnsi="Cambria Math"/>
                  <w:noProof/>
                </w:rPr>
                <m:t>Σ</m:t>
              </m:r>
            </m:e>
            <m:sub>
              <m:r>
                <w:rPr>
                  <w:rFonts w:ascii="Cambria Math" w:hAnsi="Cambria Math"/>
                  <w:noProof/>
                </w:rPr>
                <m:t>a,</m:t>
              </m:r>
              <m:acc>
                <m:accPr>
                  <m:chr m:val="̃"/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accPr>
                <m:e>
                  <m:r>
                    <w:rPr>
                      <w:rFonts w:ascii="Cambria Math" w:hAnsi="Cambria Math"/>
                      <w:noProof/>
                    </w:rPr>
                    <m:t>a</m:t>
                  </m:r>
                </m:e>
              </m:acc>
            </m:sub>
          </m:sSub>
          <m:r>
            <m:rPr>
              <m:sty m:val="p"/>
            </m:rPr>
            <w:rPr>
              <w:rFonts w:ascii="Cambria Math" w:hAnsi="Cambria Math"/>
              <w:noProof/>
            </w:rPr>
            <m:t>=</m:t>
          </m:r>
          <m:sSubSup>
            <m:sSubSupPr>
              <m:ctrlPr>
                <w:rPr>
                  <w:rFonts w:ascii="Cambria Math" w:hAnsi="Cambria Math"/>
                  <w:noProof/>
                </w:rPr>
              </m:ctrlPr>
            </m:sSubSupPr>
            <m:e>
              <m:r>
                <w:rPr>
                  <w:rFonts w:ascii="Cambria Math" w:hAnsi="Cambria Math"/>
                  <w:noProof/>
                </w:rPr>
                <m:t>ρ</m:t>
              </m:r>
            </m:e>
            <m:sub>
              <m:r>
                <w:rPr>
                  <w:rFonts w:ascii="Cambria Math" w:hAnsi="Cambria Math"/>
                  <w:noProof/>
                </w:rPr>
                <m:t>age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|</m:t>
              </m:r>
              <m:r>
                <w:rPr>
                  <w:rFonts w:ascii="Cambria Math" w:hAnsi="Cambria Math"/>
                  <w:noProof/>
                </w:rPr>
                <m:t>a</m:t>
              </m:r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-</m:t>
              </m:r>
              <m:acc>
                <m:accPr>
                  <m:chr m:val="̃"/>
                  <m:ctrlPr>
                    <w:rPr>
                      <w:rFonts w:ascii="Cambria Math" w:hAnsi="Cambria Math"/>
                      <w:noProof/>
                    </w:rPr>
                  </m:ctrlPr>
                </m:accPr>
                <m:e>
                  <m:r>
                    <w:rPr>
                      <w:rFonts w:ascii="Cambria Math" w:hAnsi="Cambria Math"/>
                      <w:noProof/>
                    </w:rPr>
                    <m:t>a</m:t>
                  </m:r>
                </m:e>
              </m:acc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|</m:t>
              </m:r>
            </m:sup>
          </m:sSubSup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σ</m:t>
              </m:r>
            </m:e>
            <m:sub>
              <m:acc>
                <m:accPr>
                  <m:chr m:val="̃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acc>
            </m:sub>
          </m:sSub>
          <m:r>
            <m:rPr>
              <m:sty m:val="p"/>
            </m:rPr>
            <w:rPr>
              <w:rFonts w:ascii="Cambria Math" w:hAnsi="Cambria Math"/>
              <w:noProof/>
            </w:rPr>
            <m:t xml:space="preserve">   </m:t>
          </m:r>
        </m:oMath>
      </m:oMathPara>
    </w:p>
    <w:p w14:paraId="03973798" w14:textId="0E84C695" w:rsidR="00D221D9" w:rsidRPr="009A4919" w:rsidRDefault="00A53D54" w:rsidP="00D221D9">
      <w:pPr>
        <w:pStyle w:val="Chapterheading0"/>
        <w:jc w:val="center"/>
        <w:rPr>
          <w:noProof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noProof/>
                </w:rPr>
              </m:ctrlPr>
            </m:sSubPr>
            <m:e>
              <m:acc>
                <m:accPr>
                  <m:chr m:val="̃"/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accPr>
                <m:e>
                  <m:r>
                    <m:rPr>
                      <m:sty m:val="b"/>
                    </m:rPr>
                    <w:rPr>
                      <w:rFonts w:ascii="Cambria Math" w:hAnsi="Cambria Math"/>
                      <w:noProof/>
                    </w:rPr>
                    <m:t>Σ</m:t>
                  </m:r>
                </m:e>
              </m:acc>
            </m:e>
            <m:sub>
              <m:r>
                <w:rPr>
                  <w:rFonts w:ascii="Cambria Math" w:hAnsi="Cambria Math"/>
                  <w:noProof/>
                </w:rPr>
                <m:t>y,</m:t>
              </m:r>
              <m:acc>
                <m:accPr>
                  <m:chr m:val="̃"/>
                  <m:ctrlPr>
                    <w:rPr>
                      <w:rFonts w:ascii="Cambria Math" w:hAnsi="Cambria Math"/>
                      <w:i/>
                      <w:noProof/>
                    </w:rPr>
                  </m:ctrlPr>
                </m:accPr>
                <m:e>
                  <m:r>
                    <w:rPr>
                      <w:rFonts w:ascii="Cambria Math" w:hAnsi="Cambria Math"/>
                      <w:noProof/>
                    </w:rPr>
                    <m:t>y</m:t>
                  </m:r>
                </m:e>
              </m:acc>
            </m:sub>
          </m:sSub>
          <m:r>
            <m:rPr>
              <m:sty m:val="p"/>
            </m:rPr>
            <w:rPr>
              <w:rFonts w:ascii="Cambria Math" w:hAnsi="Cambria Math"/>
              <w:noProof/>
            </w:rPr>
            <m:t>=</m:t>
          </m:r>
          <m:sSubSup>
            <m:sSubSupPr>
              <m:ctrlPr>
                <w:rPr>
                  <w:rFonts w:ascii="Cambria Math" w:hAnsi="Cambria Math"/>
                  <w:noProof/>
                </w:rPr>
              </m:ctrlPr>
            </m:sSubSupPr>
            <m:e>
              <m:r>
                <w:rPr>
                  <w:rFonts w:ascii="Cambria Math" w:hAnsi="Cambria Math"/>
                  <w:noProof/>
                </w:rPr>
                <m:t>ρ</m:t>
              </m:r>
            </m:e>
            <m:sub>
              <m:r>
                <w:rPr>
                  <w:rFonts w:ascii="Cambria Math" w:hAnsi="Cambria Math"/>
                  <w:noProof/>
                </w:rPr>
                <m:t>year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|</m:t>
              </m:r>
              <m:r>
                <w:rPr>
                  <w:rFonts w:ascii="Cambria Math" w:hAnsi="Cambria Math"/>
                  <w:noProof/>
                </w:rPr>
                <m:t>y</m:t>
              </m:r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-</m:t>
              </m:r>
              <m:acc>
                <m:accPr>
                  <m:chr m:val="̃"/>
                  <m:ctrlPr>
                    <w:rPr>
                      <w:rFonts w:ascii="Cambria Math" w:hAnsi="Cambria Math"/>
                      <w:noProof/>
                    </w:rPr>
                  </m:ctrlPr>
                </m:accPr>
                <m:e>
                  <m:r>
                    <w:rPr>
                      <w:rFonts w:ascii="Cambria Math" w:hAnsi="Cambria Math"/>
                      <w:noProof/>
                    </w:rPr>
                    <m:t>y</m:t>
                  </m:r>
                </m:e>
              </m:acc>
              <m:r>
                <m:rPr>
                  <m:sty m:val="p"/>
                </m:rPr>
                <w:rPr>
                  <w:rFonts w:ascii="Cambria Math" w:hAnsi="Cambria Math"/>
                  <w:noProof/>
                </w:rPr>
                <m:t>|</m:t>
              </m:r>
            </m:sup>
          </m:sSubSup>
          <m:r>
            <w:rPr>
              <w:rFonts w:ascii="Cambria Math" w:hAnsi="Cambria Math"/>
              <w:noProof/>
            </w:rPr>
            <m:t xml:space="preserve">   </m:t>
          </m:r>
        </m:oMath>
      </m:oMathPara>
    </w:p>
    <w:p w14:paraId="5B3C783E" w14:textId="5A298055" w:rsidR="002767EC" w:rsidRPr="009A4919" w:rsidRDefault="00BD180D" w:rsidP="002767EC">
      <w:pPr>
        <w:pStyle w:val="Chapterheading0"/>
      </w:pPr>
      <w:r>
        <w:rPr>
          <w:noProof/>
        </w:rP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age</m:t>
            </m:r>
          </m:sub>
        </m:sSub>
      </m:oMath>
      <w:r w:rsidR="002767EC" w:rsidRPr="009A4919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year</m:t>
            </m:r>
          </m:sub>
        </m:sSub>
      </m:oMath>
      <w:r w:rsidR="00DC2233">
        <w:t xml:space="preserve"> are </w:t>
      </w:r>
      <w:r w:rsidR="002767EC" w:rsidRPr="009A4919">
        <w:t xml:space="preserve">the </w:t>
      </w:r>
      <w:r w:rsidR="00F30E3B">
        <w:t xml:space="preserve">two </w:t>
      </w:r>
      <w:r w:rsidR="00A316F7">
        <w:t>AR(1)</w:t>
      </w:r>
      <w:r w:rsidR="002767EC" w:rsidRPr="009A4919">
        <w:t xml:space="preserve"> coefficient</w:t>
      </w:r>
      <w:r w:rsidR="00F30E3B">
        <w:t>s</w:t>
      </w:r>
      <w:r w:rsidR="002767EC" w:rsidRPr="009A4919">
        <w:t xml:space="preserve"> </w:t>
      </w:r>
      <w:r w:rsidR="00DC2233">
        <w:t>in</w:t>
      </w:r>
      <w:r w:rsidR="00A42BE2">
        <w:t xml:space="preserve"> age and time</w:t>
      </w:r>
      <w:r w:rsidR="009A6CD2">
        <w:t>, respectively</w:t>
      </w:r>
      <w:r w:rsidR="00DC2233">
        <w:t>. Either of them can be fixed at</w:t>
      </w:r>
      <w:r w:rsidR="00E5798C">
        <w:t xml:space="preserve"> a constant between -1 and 1 or</w:t>
      </w:r>
      <w:r w:rsidR="000629B6">
        <w:t xml:space="preserve"> </w:t>
      </w:r>
      <w:r w:rsidR="00DC2233">
        <w:t xml:space="preserve">estimated </w:t>
      </w:r>
      <w:r w:rsidR="009A6CD2">
        <w:t xml:space="preserve">in the state-space model </w:t>
      </w:r>
      <w:r w:rsidR="009F0445">
        <w:t xml:space="preserve">as </w:t>
      </w:r>
      <w:r w:rsidR="00DC2233">
        <w:t xml:space="preserve">a </w:t>
      </w:r>
      <w:r w:rsidR="009F0445">
        <w:t>fixed effect parameter</w:t>
      </w:r>
      <w:r w:rsidR="002767EC" w:rsidRPr="009A4919">
        <w:t>.</w:t>
      </w:r>
      <w:r w:rsidR="00061B9C">
        <w:t xml:space="preserve"> </w:t>
      </w:r>
      <w:r w:rsidR="00DC2233">
        <w:rPr>
          <w:lang w:eastAsia="zh-CN"/>
        </w:rPr>
        <w:t>N</w:t>
      </w:r>
      <w:r w:rsidR="00DC2233">
        <w:t xml:space="preserve">ote that when both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age</m:t>
            </m:r>
          </m:sub>
        </m:sSub>
      </m:oMath>
      <w:r w:rsidR="00DC2233" w:rsidRPr="009A4919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year</m:t>
            </m:r>
          </m:sub>
        </m:sSub>
      </m:oMath>
      <w:r w:rsidR="00DC2233">
        <w:t xml:space="preserve"> are fixed at 0, there is no survival autocorrela</w:t>
      </w:r>
      <w:r w:rsidR="005C6F7C">
        <w:t>tion in both dimensions so Eq. 3</w:t>
      </w:r>
      <w:r w:rsidR="00DC2233">
        <w:t xml:space="preserve"> is </w:t>
      </w:r>
      <w:r w:rsidR="00A90400">
        <w:t xml:space="preserve">essentially </w:t>
      </w:r>
      <w:r w:rsidR="005C6F7C">
        <w:t>the same as Eq. 2</w:t>
      </w:r>
      <w:r w:rsidR="00DC2233">
        <w:t xml:space="preserve">. </w:t>
      </w:r>
      <w:r w:rsidR="00A90400">
        <w:t>In fact</w:t>
      </w:r>
      <w:r w:rsidR="000E00F5">
        <w:t xml:space="preserve">, </w:t>
      </w:r>
      <m:oMath>
        <m:r>
          <m:rPr>
            <m:sty m:val="p"/>
          </m:rPr>
          <w:rPr>
            <w:rFonts w:ascii="Cambria Math" w:hAnsi="Cambria Math"/>
          </w:rPr>
          <m:t xml:space="preserve">MVN 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b"/>
              </m:rPr>
              <w:rPr>
                <w:rFonts w:ascii="Cambria Math" w:hAnsi="Cambria Math"/>
              </w:rPr>
              <m:t>0</m:t>
            </m:r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>Σ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total</m:t>
                </m:r>
              </m:sub>
            </m:sSub>
          </m:e>
        </m:d>
      </m:oMath>
      <w:r w:rsidR="002767EC" w:rsidRPr="009A4919">
        <w:t xml:space="preserve"> is the </w:t>
      </w:r>
      <w:r w:rsidR="00A42BE2">
        <w:t>likelihood distribution</w:t>
      </w:r>
      <w:r w:rsidR="00670ECC">
        <w:t xml:space="preserve"> </w:t>
      </w:r>
      <w:r w:rsidR="009A6CD2">
        <w:t xml:space="preserve">function </w:t>
      </w:r>
      <w:r w:rsidR="00670ECC">
        <w:t>for</w:t>
      </w:r>
      <w:r w:rsidR="00A42BE2">
        <w:t xml:space="preserve"> </w:t>
      </w:r>
      <w:r w:rsidR="00A90400">
        <w:t>this</w:t>
      </w:r>
      <w:r w:rsidR="00B85564" w:rsidRPr="009A4919">
        <w:t xml:space="preserve"> </w:t>
      </w:r>
      <w:r w:rsidR="002767EC" w:rsidRPr="009A4919">
        <w:t>covariance</w:t>
      </w:r>
      <w:r w:rsidR="005E604A">
        <w:t xml:space="preserve"> structure</w:t>
      </w:r>
      <w:r w:rsidR="009A6CD2">
        <w:t>:</w:t>
      </w:r>
    </w:p>
    <w:p w14:paraId="39DDBAF1" w14:textId="756E57F5" w:rsidR="00624EFE" w:rsidRDefault="001E7917" w:rsidP="00624EFE">
      <w:pPr>
        <w:pStyle w:val="Chapterheading0"/>
        <w:jc w:val="center"/>
      </w:pPr>
      <w:bookmarkStart w:id="17" w:name="OLE_LINK38"/>
      <w:bookmarkStart w:id="18" w:name="OLE_LINK39"/>
      <m:oMathPara>
        <m:oMath>
          <m:r>
            <m:rPr>
              <m:sty m:val="p"/>
            </m:rPr>
            <w:rPr>
              <w:rFonts w:ascii="Cambria Math" w:hAnsi="Cambria Math"/>
              <w:noProof/>
            </w:rPr>
            <m:t>Cov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ε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,</m:t>
                  </m:r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ε</m:t>
                  </m:r>
                </m:e>
                <m:sub>
                  <m:acc>
                    <m:accPr>
                      <m:chr m:val="̃"/>
                      <m:ctrlPr>
                        <w:rPr>
                          <w:rFonts w:ascii="Cambria Math" w:hAnsi="Cambria Math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acc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,</m:t>
                  </m:r>
                  <m:acc>
                    <m:accPr>
                      <m:chr m:val="̃"/>
                      <m:ctrlPr>
                        <w:rPr>
                          <w:rFonts w:ascii="Cambria Math" w:hAnsi="Cambria Math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σ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σ</m:t>
              </m:r>
            </m:e>
            <m:sub>
              <m:acc>
                <m:accPr>
                  <m:chr m:val="̃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acc>
            </m:sub>
          </m:sSub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age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</w:rPr>
                <m:t>|</m:t>
              </m:r>
              <m:r>
                <w:rPr>
                  <w:rFonts w:ascii="Cambria Math" w:hAnsi="Cambria Math"/>
                </w:rPr>
                <m:t>a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acc>
                <m:accPr>
                  <m:chr m:val="̃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acc>
              <m:r>
                <m:rPr>
                  <m:sty m:val="p"/>
                </m:rPr>
                <w:rPr>
                  <w:rFonts w:ascii="Cambria Math" w:hAnsi="Cambria Math"/>
                </w:rPr>
                <m:t>|</m:t>
              </m:r>
            </m:sup>
          </m:sSubSup>
          <m:sSubSup>
            <m:sSubSupPr>
              <m:ctrlPr>
                <w:rPr>
                  <w:rFonts w:ascii="Cambria Math" w:hAnsi="Cambria Math"/>
                </w:rPr>
              </m:ctrlPr>
            </m:sSubSup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year</m:t>
              </m:r>
            </m:sub>
            <m:sup>
              <m:r>
                <m:rPr>
                  <m:sty m:val="p"/>
                </m:rPr>
                <w:rPr>
                  <w:rFonts w:ascii="Cambria Math" w:hAnsi="Cambria Math"/>
                </w:rPr>
                <m:t>|</m:t>
              </m:r>
              <m:r>
                <w:rPr>
                  <w:rFonts w:ascii="Cambria Math" w:hAnsi="Cambria Math"/>
                </w:rPr>
                <m:t>y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acc>
                <m:accPr>
                  <m:chr m:val="̃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acc>
              <m:r>
                <m:rPr>
                  <m:sty m:val="p"/>
                </m:rPr>
                <w:rPr>
                  <w:rFonts w:ascii="Cambria Math" w:hAnsi="Cambria Math"/>
                </w:rPr>
                <m:t>|</m:t>
              </m:r>
            </m:sup>
          </m:sSubSup>
          <w:bookmarkEnd w:id="17"/>
          <w:bookmarkEnd w:id="18"/>
          <m:r>
            <w:rPr>
              <w:rFonts w:ascii="Cambria Math" w:hAnsi="Cambria Math"/>
            </w:rPr>
            <m:t xml:space="preserve">   (5)</m:t>
          </m:r>
        </m:oMath>
      </m:oMathPara>
    </w:p>
    <w:p w14:paraId="0A596FEB" w14:textId="6AC27C0E" w:rsidR="00625F0B" w:rsidRDefault="00554CE4" w:rsidP="00DC2233">
      <w:pPr>
        <w:pStyle w:val="Chapterheading0"/>
      </w:pPr>
      <w:r>
        <w:t>which</w:t>
      </w:r>
      <w:r w:rsidR="00A90400">
        <w:t xml:space="preserve"> means that the covariance between </w:t>
      </w:r>
      <w:r w:rsidR="00E5798C">
        <w:t>two</w:t>
      </w:r>
      <w:r w:rsidR="00A90400">
        <w:t xml:space="preserve"> survival deviations </w:t>
      </w:r>
      <w:r w:rsidR="00D560A3">
        <w:t>is p</w:t>
      </w:r>
      <w:r w:rsidR="00E5798C">
        <w:t xml:space="preserve">ositively related to how close the </w:t>
      </w:r>
      <w:r w:rsidR="00DC2233">
        <w:t xml:space="preserve">locations </w:t>
      </w:r>
      <w:r w:rsidR="00E5798C">
        <w:t xml:space="preserve">of the two survival deviations </w:t>
      </w:r>
      <w:r w:rsidR="00DC2233">
        <w:t>are</w:t>
      </w:r>
      <w:r w:rsidR="00E5798C">
        <w:t xml:space="preserve"> on the age-time</w:t>
      </w:r>
      <w:r w:rsidR="0080676D">
        <w:t xml:space="preserve"> </w:t>
      </w:r>
      <w:r w:rsidR="00D560A3">
        <w:t>surface</w:t>
      </w:r>
      <w:r w:rsidR="00DC2233">
        <w:t>.</w:t>
      </w:r>
    </w:p>
    <w:p w14:paraId="24273EF9" w14:textId="4F838083" w:rsidR="002D00C0" w:rsidRDefault="000A44CD" w:rsidP="00C7122D">
      <w:pPr>
        <w:pStyle w:val="Chapterheading0"/>
        <w:ind w:firstLine="720"/>
      </w:pPr>
      <w:r>
        <w:t xml:space="preserve">Age composition observations </w:t>
      </w:r>
      <w:r w:rsidR="00C7122D">
        <w:t xml:space="preserve">in the state-space model </w:t>
      </w:r>
      <w:r>
        <w:t>are assumed to follow a logistic-normal distribution</w:t>
      </w:r>
      <w:r w:rsidR="00AF1705">
        <w:t xml:space="preserve"> </w:t>
      </w:r>
      <w:r w:rsidR="00AF1705">
        <w:fldChar w:fldCharType="begin"/>
      </w:r>
      <w:r w:rsidR="00AF1705">
        <w:instrText xml:space="preserve"> ADDIN EN.CITE &lt;EndNote&gt;&lt;Cite&gt;&lt;Author&gt;Atchison&lt;/Author&gt;&lt;Year&gt;1980&lt;/Year&gt;&lt;RecNum&gt;270&lt;/RecNum&gt;&lt;DisplayText&gt;(Atchison and Shen 1980)&lt;/DisplayText&gt;&lt;record&gt;&lt;rec-number&gt;270&lt;/rec-number&gt;&lt;foreign-keys&gt;&lt;key app="EN" db-id="sfrdfvtvbdax5de2svmvr9smwwas0vts2999" timestamp="1501885991"&gt;270&lt;/key&gt;&lt;/foreign-keys&gt;&lt;ref-type name="Journal Article"&gt;17&lt;/ref-type&gt;&lt;contributors&gt;&lt;authors&gt;&lt;author&gt;Atchison, J&lt;/author&gt;&lt;author&gt;Shen, Sheng M&lt;/author&gt;&lt;/authors&gt;&lt;/contributors&gt;&lt;titles&gt;&lt;title&gt;Logistic-normal distributions: Some properties and uses&lt;/title&gt;&lt;secondary-title&gt;Biometrika&lt;/secondary-title&gt;&lt;/titles&gt;&lt;periodical&gt;&lt;full-title&gt;Biometrika&lt;/full-title&gt;&lt;/periodical&gt;&lt;pages&gt;261-272&lt;/pages&gt;&lt;volume&gt;67&lt;/volume&gt;&lt;number&gt;2&lt;/number&gt;&lt;dates&gt;&lt;year&gt;1980&lt;/year&gt;&lt;/dates&gt;&lt;isbn&gt;1464-3510&lt;/isbn&gt;&lt;urls&gt;&lt;/urls&gt;&lt;/record&gt;&lt;/Cite&gt;&lt;/EndNote&gt;</w:instrText>
      </w:r>
      <w:r w:rsidR="00AF1705">
        <w:fldChar w:fldCharType="separate"/>
      </w:r>
      <w:r w:rsidR="00AF1705">
        <w:rPr>
          <w:noProof/>
        </w:rPr>
        <w:t>(Atchison and Shen 1980)</w:t>
      </w:r>
      <w:r w:rsidR="00AF1705">
        <w:fldChar w:fldCharType="end"/>
      </w:r>
      <w:r>
        <w:t>:</w:t>
      </w:r>
    </w:p>
    <w:p w14:paraId="7004CDE4" w14:textId="2244417B" w:rsidR="000A44CD" w:rsidRPr="008D4E71" w:rsidRDefault="00A53D54" w:rsidP="00DC2233">
      <w:pPr>
        <w:pStyle w:val="Chapterheading0"/>
        <w:rPr>
          <w:lang w:eastAsia="zh-CN"/>
        </w:rPr>
      </w:pPr>
      <m:oMathPara>
        <m:oMath>
          <m:sSub>
            <m:sSubPr>
              <m:ctrlPr>
                <w:rPr>
                  <w:rFonts w:ascii="Cambria Math" w:hAnsi="Cambria Math"/>
                  <w:b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y</m:t>
              </m:r>
            </m:sub>
          </m:sSub>
          <m:r>
            <m:rPr>
              <m:sty m:val="bi"/>
            </m:rPr>
            <w:rPr>
              <w:rFonts w:ascii="Cambria Math" w:hAnsi="Cambria Math"/>
            </w:rPr>
            <m:t>|</m:t>
          </m:r>
          <m:sSub>
            <m:sSubPr>
              <m:ctrlPr>
                <w:rPr>
                  <w:rFonts w:ascii="Cambria Math" w:hAnsi="Cambria Math"/>
                  <w:b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y</m:t>
              </m:r>
            </m:sub>
          </m:sSub>
          <m:r>
            <m:rPr>
              <m:sty m:val="bi"/>
            </m:rPr>
            <w:rPr>
              <w:rFonts w:ascii="Cambria Math" w:hAnsi="Cambria Math"/>
              <w:lang w:eastAsia="zh-CN"/>
            </w:rPr>
            <m:t xml:space="preserve"> </m:t>
          </m:r>
          <m:r>
            <m:rPr>
              <m:sty m:val="bi"/>
            </m:rPr>
            <w:rPr>
              <w:rFonts w:ascii="Cambria Math" w:hAnsi="Cambria Math" w:hint="eastAsia"/>
              <w:lang w:eastAsia="zh-CN"/>
            </w:rPr>
            <m:t>~</m:t>
          </m:r>
          <m:r>
            <m:rPr>
              <m:sty m:val="bi"/>
            </m:rPr>
            <w:rPr>
              <w:rFonts w:ascii="Cambria Math" w:hAnsi="Cambria Math"/>
              <w:lang w:eastAsia="zh-CN"/>
            </w:rPr>
            <m:t xml:space="preserve"> </m:t>
          </m:r>
          <m:r>
            <m:rPr>
              <m:sty m:val="p"/>
            </m:rPr>
            <w:rPr>
              <w:rFonts w:ascii="Cambria Math" w:hAnsi="Cambria Math" w:hint="eastAsia"/>
              <w:lang w:eastAsia="zh-CN"/>
            </w:rPr>
            <m:t>LN</m:t>
          </m:r>
          <m:d>
            <m:dPr>
              <m:ctrlPr>
                <w:rPr>
                  <w:rFonts w:ascii="Cambria Math" w:hAnsi="Cambria Math"/>
                  <w:lang w:eastAsia="zh-CN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b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b/>
                          <w:i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  <m:r>
                <w:rPr>
                  <w:rFonts w:ascii="Cambria Math" w:hAnsi="Cambria Math"/>
                  <w:lang w:eastAsia="zh-CN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/>
                      <w:lang w:eastAsia="zh-CN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  <w:lang w:eastAsia="zh-CN"/>
                    </w:rPr>
                    <m:t>y</m:t>
                  </m:r>
                </m:sub>
              </m:sSub>
            </m:e>
          </m:d>
          <m:r>
            <w:rPr>
              <w:rFonts w:ascii="Cambria Math" w:hAnsi="Cambria Math"/>
              <w:lang w:eastAsia="zh-CN"/>
            </w:rPr>
            <m:t xml:space="preserve">   (6)</m:t>
          </m:r>
        </m:oMath>
      </m:oMathPara>
    </w:p>
    <w:p w14:paraId="37B6A32A" w14:textId="37FEEE4B" w:rsidR="008D4E71" w:rsidRDefault="008D4E71" w:rsidP="00DC2233">
      <w:pPr>
        <w:pStyle w:val="Chapterheading0"/>
      </w:pPr>
      <w:r>
        <w:rPr>
          <w:lang w:eastAsia="zh-CN"/>
        </w:rPr>
        <w:t xml:space="preserve">where </w:t>
      </w:r>
      <m:oMath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>
        <w:t xml:space="preserve"> </w:t>
      </w:r>
      <w:r w:rsidR="00A141CF">
        <w:t xml:space="preserve">and </w:t>
      </w:r>
      <m:oMath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/>
                    <w:i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A141CF">
        <w:t xml:space="preserve"> are</w:t>
      </w:r>
      <w:r>
        <w:t xml:space="preserve"> the </w:t>
      </w:r>
      <w:r w:rsidR="00A141CF">
        <w:t>vec</w:t>
      </w:r>
      <w:r w:rsidR="000F5574">
        <w:t>tor</w:t>
      </w:r>
      <w:r w:rsidR="00A141CF">
        <w:t xml:space="preserve"> of </w:t>
      </w:r>
      <w:r>
        <w:t xml:space="preserve">observed </w:t>
      </w:r>
      <w:r w:rsidR="00A141CF">
        <w:t xml:space="preserve">and predicted </w:t>
      </w:r>
      <w:r>
        <w:t xml:space="preserve">age proportions in </w:t>
      </w:r>
      <w:r w:rsidR="00E26C0A">
        <w:t xml:space="preserve">year </w:t>
      </w:r>
      <m:oMath>
        <m:r>
          <w:rPr>
            <w:rFonts w:ascii="Cambria Math" w:hAnsi="Cambria Math"/>
          </w:rPr>
          <m:t>y</m:t>
        </m:r>
      </m:oMath>
      <w:r w:rsidR="00A141CF">
        <w:t xml:space="preserve">, respectively. </w:t>
      </w:r>
      <w:r w:rsidR="000F5574">
        <w:t>For age composition data associated with indices of abundance (</w:t>
      </w:r>
      <m:oMath>
        <m:acc>
          <m:accPr>
            <m:ctrlPr>
              <w:rPr>
                <w:rFonts w:ascii="Cambria Math" w:hAnsi="Cambria Math"/>
                <w:i/>
                <w:lang w:eastAsia="zh-CN"/>
              </w:rPr>
            </m:ctrlPr>
          </m:accPr>
          <m:e>
            <m:r>
              <w:rPr>
                <w:rFonts w:ascii="Cambria Math" w:hAnsi="Cambria Math"/>
                <w:lang w:eastAsia="zh-CN"/>
              </w:rPr>
              <m:t>I</m:t>
            </m:r>
          </m:e>
        </m:acc>
      </m:oMath>
      <w:r w:rsidR="000F5574">
        <w:rPr>
          <w:lang w:eastAsia="zh-CN"/>
        </w:rPr>
        <w:t>)</w:t>
      </w:r>
      <w:r w:rsidR="00084CA1">
        <w:rPr>
          <w:lang w:eastAsia="zh-CN"/>
        </w:rPr>
        <w:t>,</w:t>
      </w:r>
    </w:p>
    <w:p w14:paraId="3E2023DA" w14:textId="7089273E" w:rsidR="000F5574" w:rsidRPr="00BA6041" w:rsidRDefault="00A53D54" w:rsidP="00DC2233">
      <w:pPr>
        <w:pStyle w:val="Chapterheading0"/>
        <w:rPr>
          <w:b/>
        </w:rPr>
      </w:pPr>
      <m:oMathPara>
        <m:oMath>
          <m:sSub>
            <m:sSubPr>
              <m:ctrlPr>
                <w:rPr>
                  <w:rFonts w:ascii="Cambria Math" w:hAnsi="Cambria Math"/>
                  <w:b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p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y</m:t>
              </m:r>
            </m:sub>
          </m:sSub>
          <m:r>
            <m:rPr>
              <m:sty m:val="bi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b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eastAsia="zh-CN"/>
                        </w:rPr>
                        <m:t>I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lang w:eastAsia="zh-CN"/>
                    </w:rPr>
                    <m:t>a,y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a=1</m:t>
                  </m:r>
                </m:sub>
                <m:sup>
                  <m:r>
                    <w:rPr>
                      <w:rFonts w:ascii="Cambria Math" w:hAnsi="Cambria Math"/>
                    </w:rPr>
                    <m:t>A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eastAsia="zh-CN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lang w:eastAsia="zh-CN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eastAsia="zh-CN"/>
                            </w:rPr>
                            <m:t>I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eastAsia="zh-CN"/>
                        </w:rPr>
                        <m:t>a,y</m:t>
                      </m:r>
                    </m:sub>
                  </m:sSub>
                </m:e>
              </m:nary>
            </m:den>
          </m:f>
        </m:oMath>
      </m:oMathPara>
    </w:p>
    <w:p w14:paraId="1A03A5DC" w14:textId="56731334" w:rsidR="00BA6041" w:rsidRDefault="00BA6041" w:rsidP="00DC2233">
      <w:pPr>
        <w:pStyle w:val="Chapterheading0"/>
        <w:rPr>
          <w:lang w:eastAsia="zh-CN"/>
        </w:rPr>
      </w:pPr>
      <w:r>
        <w:t>and for</w:t>
      </w:r>
      <w:r w:rsidRPr="00BA6041">
        <w:t xml:space="preserve"> </w:t>
      </w:r>
      <w:r>
        <w:t>age composition data associated with catch (</w:t>
      </w:r>
      <m:oMath>
        <m:acc>
          <m:accPr>
            <m:ctrlPr>
              <w:rPr>
                <w:rFonts w:ascii="Cambria Math" w:hAnsi="Cambria Math"/>
                <w:lang w:eastAsia="zh-CN"/>
              </w:rPr>
            </m:ctrlPr>
          </m:accPr>
          <m:e>
            <m:r>
              <w:rPr>
                <w:rFonts w:ascii="Cambria Math" w:hAnsi="Cambria Math"/>
                <w:lang w:eastAsia="zh-CN"/>
              </w:rPr>
              <m:t>C</m:t>
            </m:r>
          </m:e>
        </m:acc>
      </m:oMath>
      <w:r w:rsidR="0012091E">
        <w:rPr>
          <w:lang w:eastAsia="zh-CN"/>
        </w:rPr>
        <w:t>),</w:t>
      </w:r>
    </w:p>
    <w:p w14:paraId="65DCBC16" w14:textId="0945FAB2" w:rsidR="0012091E" w:rsidRPr="00BA6041" w:rsidRDefault="00A53D54" w:rsidP="0012091E">
      <w:pPr>
        <w:pStyle w:val="Chapterheading0"/>
        <w:rPr>
          <w:b/>
        </w:rPr>
      </w:pPr>
      <m:oMathPara>
        <m:oMath>
          <m:sSub>
            <m:sSubPr>
              <m:ctrlPr>
                <w:rPr>
                  <w:rFonts w:ascii="Cambria Math" w:hAnsi="Cambria Math"/>
                  <w:b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b/>
                      <w:i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p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y</m:t>
              </m:r>
            </m:sub>
          </m:sSub>
          <m:r>
            <m:rPr>
              <m:sty m:val="bi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b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eastAsia="zh-CN"/>
                        </w:rPr>
                        <m:t>C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lang w:eastAsia="zh-CN"/>
                    </w:rPr>
                    <m:t>a,y</m:t>
                  </m:r>
                </m:sub>
              </m:sSub>
              <m:ctrlPr>
                <w:rPr>
                  <w:rFonts w:ascii="Cambria Math" w:hAnsi="Cambria Math"/>
                  <w:i/>
                </w:rPr>
              </m:ctrlPr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a=1</m:t>
                  </m:r>
                </m:sub>
                <m:sup>
                  <m:r>
                    <w:rPr>
                      <w:rFonts w:ascii="Cambria Math" w:hAnsi="Cambria Math"/>
                    </w:rPr>
                    <m:t>A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lang w:eastAsia="zh-CN"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lang w:eastAsia="zh-CN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lang w:eastAsia="zh-CN"/>
                            </w:rPr>
                            <m:t>C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  <w:lang w:eastAsia="zh-CN"/>
                        </w:rPr>
                        <m:t>a,y</m:t>
                      </m:r>
                    </m:sub>
                  </m:sSub>
                </m:e>
              </m:nary>
            </m:den>
          </m:f>
          <m:r>
            <m:rPr>
              <m:sty m:val="b"/>
            </m:rPr>
            <w:rPr>
              <w:rFonts w:ascii="Cambria Math" w:hAnsi="Cambria Math"/>
            </w:rPr>
            <m:t>.</m:t>
          </m:r>
        </m:oMath>
      </m:oMathPara>
    </w:p>
    <w:p w14:paraId="17B489C9" w14:textId="21D8246B" w:rsidR="0012091E" w:rsidRDefault="00BE58F5" w:rsidP="00DC2233">
      <w:pPr>
        <w:pStyle w:val="Chapterheading0"/>
      </w:pPr>
      <w:r>
        <w:t>The variance in Eq. 6 is parameterized as</w:t>
      </w:r>
    </w:p>
    <w:p w14:paraId="249A880E" w14:textId="42F71538" w:rsidR="00BE58F5" w:rsidRPr="00BE58F5" w:rsidRDefault="00A53D54" w:rsidP="00DC2233">
      <w:pPr>
        <w:pStyle w:val="Chapterheading0"/>
        <w:rPr>
          <w:i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eff</m:t>
                  </m:r>
                </m:e>
                <m:sub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</m:den>
          </m:f>
        </m:oMath>
      </m:oMathPara>
    </w:p>
    <w:p w14:paraId="59CCB91B" w14:textId="68FE25DF" w:rsidR="00BE58F5" w:rsidRPr="00BE58F5" w:rsidRDefault="00BE58F5" w:rsidP="00DC2233">
      <w:pPr>
        <w:pStyle w:val="Chapterheading0"/>
      </w:pPr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t xml:space="preserve"> is the estimated variance of observation error and </w:t>
      </w:r>
      <m:oMath>
        <m:r>
          <w:rPr>
            <w:rFonts w:ascii="Cambria Math" w:hAnsi="Cambria Math"/>
          </w:rPr>
          <m:t>Neff</m:t>
        </m:r>
      </m:oMath>
      <w:r>
        <w:t xml:space="preserve"> is the effective sample size.  </w:t>
      </w:r>
    </w:p>
    <w:p w14:paraId="10A79D91" w14:textId="77777777" w:rsidR="00F5594A" w:rsidRPr="00F5594A" w:rsidRDefault="00004AB7" w:rsidP="00624EFE">
      <w:pPr>
        <w:pStyle w:val="Heading2"/>
      </w:pPr>
      <w:bookmarkStart w:id="19" w:name="OLE_LINK23"/>
      <w:bookmarkStart w:id="20" w:name="OLE_LINK24"/>
      <w:r>
        <w:t>2.2</w:t>
      </w:r>
      <w:r w:rsidR="00BC621B">
        <w:t>.</w:t>
      </w:r>
      <w:r>
        <w:t xml:space="preserve">  </w:t>
      </w:r>
      <w:r w:rsidR="00F5594A">
        <w:t xml:space="preserve">Application to </w:t>
      </w:r>
      <w:r w:rsidR="006E6A00">
        <w:t>SNEMA</w:t>
      </w:r>
      <w:r w:rsidR="00F5594A">
        <w:t xml:space="preserve"> yellowtail flounder</w:t>
      </w:r>
      <w:bookmarkEnd w:id="19"/>
      <w:bookmarkEnd w:id="20"/>
    </w:p>
    <w:p w14:paraId="3B403137" w14:textId="18AF88FB" w:rsidR="004F3956" w:rsidRDefault="00BA07C8" w:rsidP="00531973">
      <w:pPr>
        <w:pStyle w:val="Chapterheading0"/>
        <w:ind w:firstLine="720"/>
      </w:pPr>
      <w:r>
        <w:t>We</w:t>
      </w:r>
      <w:r w:rsidR="00066523">
        <w:t xml:space="preserve"> </w:t>
      </w:r>
      <w:r w:rsidR="009A6CD2">
        <w:t xml:space="preserve">assessed the performance of </w:t>
      </w:r>
      <w:r>
        <w:t>our</w:t>
      </w:r>
      <w:r w:rsidR="001E149F">
        <w:t xml:space="preserve"> </w:t>
      </w:r>
      <w:r w:rsidR="00D26A8F">
        <w:t xml:space="preserve">proposed </w:t>
      </w:r>
      <w:r w:rsidR="009A6CD2">
        <w:t xml:space="preserve">2D </w:t>
      </w:r>
      <w:r>
        <w:t xml:space="preserve">AR(1) </w:t>
      </w:r>
      <w:r w:rsidR="009A6CD2">
        <w:t>survival smoother</w:t>
      </w:r>
      <w:r w:rsidR="001E149F">
        <w:t xml:space="preserve"> </w:t>
      </w:r>
      <w:r w:rsidR="001D42CA">
        <w:t>by using the data for</w:t>
      </w:r>
      <w:r w:rsidR="009A6CD2">
        <w:t xml:space="preserve"> SNEMA y</w:t>
      </w:r>
      <w:r w:rsidR="002D00C0">
        <w:t xml:space="preserve">ellowtail flounder </w:t>
      </w:r>
      <w:r>
        <w:t>as a case study</w:t>
      </w:r>
      <w:r w:rsidR="006E6A00">
        <w:t>.</w:t>
      </w:r>
      <w:r w:rsidR="00ED575D">
        <w:t xml:space="preserve"> </w:t>
      </w:r>
      <w:r w:rsidR="009554CA">
        <w:t xml:space="preserve">It is worth noting that </w:t>
      </w:r>
      <w:r w:rsidR="009554CA" w:rsidRPr="0015387F">
        <w:t>Xu et al. (</w:t>
      </w:r>
      <w:r w:rsidR="009554CA">
        <w:t xml:space="preserve">accepted) found recruitment of SNEMA yellowtail flounder was significantly correlated with the GSI, and </w:t>
      </w:r>
      <w:r w:rsidR="001D42CA">
        <w:t xml:space="preserve">furthermore, </w:t>
      </w:r>
      <w:r w:rsidR="009554CA">
        <w:t xml:space="preserve">incorporating the GSI into the stock-recruit function significantly improved model performance as measured by AIC. </w:t>
      </w:r>
      <w:r w:rsidR="004F3956">
        <w:t xml:space="preserve">In detail, </w:t>
      </w:r>
      <w:r w:rsidR="00E31C9C">
        <w:t xml:space="preserve">the GSI was found to affect the carrying capacity for pre-recruits </w:t>
      </w:r>
      <w:r w:rsidR="00F10CA0">
        <w:t>and thereby the model in which the GSI was incorporated into the stock-recruit function as a limiting factor had the lowest AIC</w:t>
      </w:r>
      <w:r w:rsidR="0073640B">
        <w:t xml:space="preserve"> (Xu et al. accepted)</w:t>
      </w:r>
      <w:r w:rsidR="00F10CA0">
        <w:t>:</w:t>
      </w:r>
    </w:p>
    <w:p w14:paraId="40796388" w14:textId="1DED137C" w:rsidR="00F10CA0" w:rsidRPr="0073640B" w:rsidRDefault="00F10CA0" w:rsidP="00531973">
      <w:pPr>
        <w:pStyle w:val="Chapterheading0"/>
        <w:ind w:firstLine="720"/>
      </w:pPr>
      <m:oMathPara>
        <m:oMath>
          <m:r>
            <w:rPr>
              <w:rFonts w:ascii="Cambria Math" w:hAnsi="Cambria Math"/>
            </w:rPr>
            <m:t>g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θ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  <m:r>
                <w:rPr>
                  <w:rFonts w:ascii="Cambria Math" w:hAnsi="Cambria Math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SB</m:t>
                  </m:r>
                </m:e>
                <m:sub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/>
                </w:rPr>
                <m:t>SS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y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b</m:t>
              </m:r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c×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y</m:t>
                      </m:r>
                    </m:sub>
                  </m:sSub>
                </m:sup>
              </m:sSup>
              <m:r>
                <w:rPr>
                  <w:rFonts w:ascii="Cambria Math" w:hAnsi="Cambria Math"/>
                </w:rPr>
                <m:t>+aSS</m:t>
              </m:r>
              <m:sSub>
                <m:sSub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B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  <w:lang w:eastAsia="zh-CN"/>
                    </w:rPr>
                    <m:t>y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  (7)</m:t>
          </m:r>
        </m:oMath>
      </m:oMathPara>
    </w:p>
    <w:p w14:paraId="0954859E" w14:textId="22F27F60" w:rsidR="00531973" w:rsidRDefault="0073640B" w:rsidP="009B2B71">
      <w:pPr>
        <w:pStyle w:val="Chapterheading0"/>
        <w:rPr>
          <w:lang w:eastAsia="zh-CN"/>
        </w:rPr>
      </w:pPr>
      <w:r>
        <w:t>where</w:t>
      </w:r>
      <w:r w:rsidR="00EA20BA">
        <w:t xml:space="preserve"> </w:t>
      </w:r>
      <m:oMath>
        <m:r>
          <w:rPr>
            <w:rFonts w:ascii="Cambria Math" w:hAnsi="Cambria Math"/>
          </w:rPr>
          <m:t>g</m:t>
        </m:r>
      </m:oMath>
      <w:r w:rsidR="00EA20BA">
        <w:t xml:space="preserve"> is from Eq. 1</w:t>
      </w:r>
      <w:r w:rsidR="009B2B71">
        <w:t>,</w:t>
      </w:r>
      <w:r w:rsidR="00EA20BA">
        <w:t xml:space="preserve"> and</w:t>
      </w:r>
      <w:r>
        <w:t xml:space="preserve"> </w:t>
      </w:r>
      <m:oMath>
        <m:r>
          <w:rPr>
            <w:rFonts w:ascii="Cambria Math" w:hAnsi="Cambria Math"/>
          </w:rPr>
          <m:t>x</m:t>
        </m:r>
      </m:oMath>
      <w:r>
        <w:t>, the environmental covariate</w:t>
      </w:r>
      <w:r w:rsidR="004E22D1">
        <w:t xml:space="preserve"> for recruitment</w:t>
      </w:r>
      <w:r>
        <w:t>, is GSI.</w:t>
      </w:r>
      <w:r w:rsidR="009B2B71">
        <w:rPr>
          <w:lang w:eastAsia="zh-CN"/>
        </w:rPr>
        <w:t xml:space="preserve"> </w:t>
      </w:r>
      <w:bookmarkStart w:id="21" w:name="OLE_LINK3"/>
      <w:bookmarkStart w:id="22" w:name="OLE_LINK13"/>
      <w:r w:rsidR="00F1611F">
        <w:t>Here, w</w:t>
      </w:r>
      <w:r w:rsidR="00A72A5C">
        <w:t>e</w:t>
      </w:r>
      <w:r w:rsidR="0009404F">
        <w:t xml:space="preserve"> </w:t>
      </w:r>
      <w:r w:rsidR="00C54DC9">
        <w:t xml:space="preserve">considered </w:t>
      </w:r>
      <w:r w:rsidR="00BA07C8">
        <w:t>eight</w:t>
      </w:r>
      <w:r w:rsidR="0015387F" w:rsidRPr="0015387F">
        <w:t xml:space="preserve"> </w:t>
      </w:r>
      <w:r w:rsidR="00C54DC9">
        <w:t xml:space="preserve">alternative models </w:t>
      </w:r>
      <w:r w:rsidR="0009404F">
        <w:t xml:space="preserve">with </w:t>
      </w:r>
      <w:r w:rsidR="00994404">
        <w:t>differing</w:t>
      </w:r>
      <w:r w:rsidR="0009404F">
        <w:t xml:space="preserve"> </w:t>
      </w:r>
      <w:r w:rsidR="00BA07C8">
        <w:t xml:space="preserve">stock-recruit functions </w:t>
      </w:r>
      <w:r w:rsidR="004579EE">
        <w:t>or/</w:t>
      </w:r>
      <w:r w:rsidR="00BA07C8">
        <w:t xml:space="preserve">and </w:t>
      </w:r>
      <w:r w:rsidR="00A72A5C">
        <w:t>autocorrelation structures</w:t>
      </w:r>
      <w:r w:rsidR="00CC016D">
        <w:t xml:space="preserve"> for survival deviations</w:t>
      </w:r>
      <w:r w:rsidR="00531973">
        <w:t>:</w:t>
      </w:r>
    </w:p>
    <w:p w14:paraId="0A96ABE2" w14:textId="55CBB8FD" w:rsidR="00531973" w:rsidRDefault="007F78C1" w:rsidP="00531973">
      <w:pPr>
        <w:pStyle w:val="Chapterheading0"/>
        <w:numPr>
          <w:ilvl w:val="0"/>
          <w:numId w:val="17"/>
        </w:numPr>
      </w:pPr>
      <w:r>
        <w:t>S</w:t>
      </w:r>
      <w:r w:rsidR="008C018C">
        <w:rPr>
          <w:vertAlign w:val="subscript"/>
        </w:rPr>
        <w:t>0</w:t>
      </w:r>
      <w:r>
        <w:t>(base)</w:t>
      </w:r>
      <w:r w:rsidR="0015387F" w:rsidRPr="0015387F">
        <w:t xml:space="preserve"> </w:t>
      </w:r>
      <w:r w:rsidR="00EA60D6">
        <w:t xml:space="preserve">assumes independent survival </w:t>
      </w:r>
      <w:r w:rsidR="00384B52">
        <w:t>deviation</w:t>
      </w:r>
      <w:r w:rsidR="004579EE">
        <w:t>s</w:t>
      </w:r>
      <w:r w:rsidR="00384B52">
        <w:t xml:space="preserve"> and</w:t>
      </w:r>
      <w:r w:rsidR="0032787C">
        <w:t xml:space="preserve"> a Beverton-Holt stock-recruit function</w:t>
      </w:r>
      <w:r w:rsidR="008C018C">
        <w:rPr>
          <w:rFonts w:hint="eastAsia"/>
          <w:lang w:eastAsia="zh-CN"/>
        </w:rPr>
        <w:t>;</w:t>
      </w:r>
    </w:p>
    <w:p w14:paraId="514CBA64" w14:textId="3AA3F3FC" w:rsidR="00531973" w:rsidRDefault="007F78C1" w:rsidP="00531973">
      <w:pPr>
        <w:pStyle w:val="Chapterheading0"/>
        <w:numPr>
          <w:ilvl w:val="0"/>
          <w:numId w:val="17"/>
        </w:numPr>
      </w:pPr>
      <w:r>
        <w:t>S</w:t>
      </w:r>
      <w:r w:rsidR="008C018C">
        <w:rPr>
          <w:vertAlign w:val="subscript"/>
        </w:rPr>
        <w:t>0</w:t>
      </w:r>
      <w:r>
        <w:t>(age)</w:t>
      </w:r>
      <w:r w:rsidR="00957634">
        <w:t xml:space="preserve"> is the same as </w:t>
      </w:r>
      <w:r>
        <w:t>S</w:t>
      </w:r>
      <w:r w:rsidR="008C018C">
        <w:rPr>
          <w:vertAlign w:val="subscript"/>
        </w:rPr>
        <w:t>0</w:t>
      </w:r>
      <w:r>
        <w:t>(base)</w:t>
      </w:r>
      <w:r w:rsidR="0015387F">
        <w:t xml:space="preserve"> </w:t>
      </w:r>
      <w:r w:rsidR="00210A41">
        <w:t>except with a</w:t>
      </w:r>
      <w:r w:rsidR="0015387F" w:rsidRPr="0015387F">
        <w:t xml:space="preserve"> </w:t>
      </w:r>
      <w:r w:rsidR="00210A41">
        <w:t xml:space="preserve">survival </w:t>
      </w:r>
      <w:r w:rsidR="0015387F" w:rsidRPr="0015387F">
        <w:t xml:space="preserve">AR(1) </w:t>
      </w:r>
      <w:r w:rsidR="00EA60D6">
        <w:t>process</w:t>
      </w:r>
      <w:r w:rsidR="008C018C">
        <w:t xml:space="preserve"> among ages;</w:t>
      </w:r>
    </w:p>
    <w:p w14:paraId="07977E80" w14:textId="5446AF10" w:rsidR="00531973" w:rsidRDefault="007F78C1" w:rsidP="00531973">
      <w:pPr>
        <w:pStyle w:val="Chapterheading0"/>
        <w:numPr>
          <w:ilvl w:val="0"/>
          <w:numId w:val="17"/>
        </w:numPr>
      </w:pPr>
      <w:r>
        <w:lastRenderedPageBreak/>
        <w:t>S</w:t>
      </w:r>
      <w:r w:rsidR="008C018C">
        <w:rPr>
          <w:vertAlign w:val="subscript"/>
        </w:rPr>
        <w:t>0</w:t>
      </w:r>
      <w:r>
        <w:t>(year)</w:t>
      </w:r>
      <w:r w:rsidR="00957634">
        <w:t xml:space="preserve"> is the same as </w:t>
      </w:r>
      <w:r>
        <w:t>S</w:t>
      </w:r>
      <w:r w:rsidR="008C018C">
        <w:rPr>
          <w:vertAlign w:val="subscript"/>
        </w:rPr>
        <w:t>0</w:t>
      </w:r>
      <w:r>
        <w:t>(base)</w:t>
      </w:r>
      <w:r w:rsidR="0015387F" w:rsidRPr="0015387F">
        <w:t xml:space="preserve"> except</w:t>
      </w:r>
      <w:r w:rsidR="0015387F">
        <w:t xml:space="preserve"> </w:t>
      </w:r>
      <w:r w:rsidR="00210A41">
        <w:t>with a survival</w:t>
      </w:r>
      <w:r w:rsidR="0015387F" w:rsidRPr="0015387F">
        <w:t xml:space="preserve"> AR(1) </w:t>
      </w:r>
      <w:r w:rsidR="00EA60D6">
        <w:t>process</w:t>
      </w:r>
      <w:r w:rsidR="0015387F" w:rsidRPr="0015387F">
        <w:t xml:space="preserve"> </w:t>
      </w:r>
      <w:r w:rsidR="00531973">
        <w:t>among years</w:t>
      </w:r>
      <w:r w:rsidR="008C018C">
        <w:t>;</w:t>
      </w:r>
      <w:r w:rsidR="0015387F" w:rsidRPr="0015387F">
        <w:t xml:space="preserve"> </w:t>
      </w:r>
    </w:p>
    <w:p w14:paraId="59DCA4C1" w14:textId="156D0A3E" w:rsidR="00531973" w:rsidRDefault="007F78C1" w:rsidP="00531973">
      <w:pPr>
        <w:pStyle w:val="Chapterheading0"/>
        <w:numPr>
          <w:ilvl w:val="0"/>
          <w:numId w:val="17"/>
        </w:numPr>
      </w:pPr>
      <w:r>
        <w:t>S</w:t>
      </w:r>
      <w:r w:rsidR="008C018C">
        <w:rPr>
          <w:vertAlign w:val="subscript"/>
        </w:rPr>
        <w:t>0</w:t>
      </w:r>
      <w:r>
        <w:t>(age, year)</w:t>
      </w:r>
      <w:r w:rsidR="0015387F" w:rsidRPr="0015387F">
        <w:t xml:space="preserve"> </w:t>
      </w:r>
      <w:r w:rsidR="00DB2B90">
        <w:t>is the same as S</w:t>
      </w:r>
      <w:r w:rsidR="008C018C">
        <w:rPr>
          <w:vertAlign w:val="subscript"/>
        </w:rPr>
        <w:t>0</w:t>
      </w:r>
      <w:r w:rsidR="00DB2B90">
        <w:t>(base)</w:t>
      </w:r>
      <w:r w:rsidR="00DB2B90" w:rsidRPr="0015387F">
        <w:t xml:space="preserve"> except</w:t>
      </w:r>
      <w:r w:rsidR="00DB2B90">
        <w:t xml:space="preserve"> with </w:t>
      </w:r>
      <w:r w:rsidR="00531973">
        <w:t xml:space="preserve">survival </w:t>
      </w:r>
      <w:r w:rsidR="0015387F" w:rsidRPr="0015387F">
        <w:t>AR(1) processes among</w:t>
      </w:r>
      <w:r w:rsidR="0015387F">
        <w:t xml:space="preserve"> </w:t>
      </w:r>
      <w:r w:rsidR="008C018C">
        <w:t>both ages and years;</w:t>
      </w:r>
    </w:p>
    <w:p w14:paraId="4293BCEF" w14:textId="77DC8117" w:rsidR="008C018C" w:rsidRDefault="008C018C" w:rsidP="008C018C">
      <w:pPr>
        <w:pStyle w:val="Chapterheading0"/>
        <w:numPr>
          <w:ilvl w:val="0"/>
          <w:numId w:val="17"/>
        </w:numPr>
      </w:pPr>
      <w:r>
        <w:t>S(base)</w:t>
      </w:r>
      <w:r w:rsidRPr="0015387F">
        <w:t xml:space="preserve"> </w:t>
      </w:r>
      <w:r>
        <w:t xml:space="preserve">assumes independent survival deviations and </w:t>
      </w:r>
      <w:r w:rsidRPr="0015387F">
        <w:t xml:space="preserve">incorporates </w:t>
      </w:r>
      <w:r>
        <w:t>the Gulf Stream Index (</w:t>
      </w:r>
      <w:r w:rsidRPr="0015387F">
        <w:t>GSI</w:t>
      </w:r>
      <w:r>
        <w:t>)</w:t>
      </w:r>
      <w:r w:rsidRPr="0015387F">
        <w:t xml:space="preserve"> into the </w:t>
      </w:r>
      <w:r w:rsidR="008340A2">
        <w:t xml:space="preserve">Beverton-Holt </w:t>
      </w:r>
      <w:r w:rsidRPr="0015387F">
        <w:t>stock-recruit function</w:t>
      </w:r>
      <w:r>
        <w:t>,</w:t>
      </w:r>
      <w:r w:rsidRPr="0015387F">
        <w:t xml:space="preserve"> as specified in the best</w:t>
      </w:r>
      <w:r>
        <w:t xml:space="preserve"> </w:t>
      </w:r>
      <w:r w:rsidRPr="0015387F">
        <w:t>performing model found by Xu et al. (</w:t>
      </w:r>
      <w:r>
        <w:t>accepted)</w:t>
      </w:r>
      <w:r>
        <w:rPr>
          <w:rFonts w:hint="eastAsia"/>
          <w:lang w:eastAsia="zh-CN"/>
        </w:rPr>
        <w:t>;</w:t>
      </w:r>
    </w:p>
    <w:p w14:paraId="38C3E488" w14:textId="716A3F0D" w:rsidR="008C018C" w:rsidRDefault="008C018C" w:rsidP="008C018C">
      <w:pPr>
        <w:pStyle w:val="Chapterheading0"/>
        <w:numPr>
          <w:ilvl w:val="0"/>
          <w:numId w:val="17"/>
        </w:numPr>
      </w:pPr>
      <w:r>
        <w:t>S(age) is the same as S(base) except with a</w:t>
      </w:r>
      <w:r w:rsidRPr="0015387F">
        <w:t xml:space="preserve"> </w:t>
      </w:r>
      <w:r>
        <w:t xml:space="preserve">survival </w:t>
      </w:r>
      <w:r w:rsidRPr="0015387F">
        <w:t xml:space="preserve">AR(1) </w:t>
      </w:r>
      <w:r>
        <w:t>process among ages;</w:t>
      </w:r>
    </w:p>
    <w:p w14:paraId="4E2308BA" w14:textId="6211CB08" w:rsidR="008C018C" w:rsidRDefault="008C018C" w:rsidP="008C018C">
      <w:pPr>
        <w:pStyle w:val="Chapterheading0"/>
        <w:numPr>
          <w:ilvl w:val="0"/>
          <w:numId w:val="17"/>
        </w:numPr>
      </w:pPr>
      <w:r>
        <w:t>S(year) is the same as S(base)</w:t>
      </w:r>
      <w:r w:rsidRPr="0015387F">
        <w:t xml:space="preserve"> except</w:t>
      </w:r>
      <w:r>
        <w:t xml:space="preserve"> with a survival</w:t>
      </w:r>
      <w:r w:rsidRPr="0015387F">
        <w:t xml:space="preserve"> AR(1) </w:t>
      </w:r>
      <w:r>
        <w:t>process</w:t>
      </w:r>
      <w:r w:rsidRPr="0015387F">
        <w:t xml:space="preserve"> </w:t>
      </w:r>
      <w:r>
        <w:t>among years;</w:t>
      </w:r>
      <w:r w:rsidRPr="0015387F">
        <w:t xml:space="preserve"> </w:t>
      </w:r>
    </w:p>
    <w:p w14:paraId="6CD2D449" w14:textId="745EB771" w:rsidR="00F1611F" w:rsidRDefault="008C018C" w:rsidP="00914BDD">
      <w:pPr>
        <w:pStyle w:val="Chapterheading0"/>
        <w:numPr>
          <w:ilvl w:val="0"/>
          <w:numId w:val="17"/>
        </w:numPr>
      </w:pPr>
      <w:r>
        <w:t>S(age, year)</w:t>
      </w:r>
      <w:r w:rsidRPr="0015387F">
        <w:t xml:space="preserve"> </w:t>
      </w:r>
      <w:r>
        <w:t>is the same as S(base)</w:t>
      </w:r>
      <w:r w:rsidRPr="0015387F">
        <w:t xml:space="preserve"> except</w:t>
      </w:r>
      <w:r>
        <w:t xml:space="preserve"> with survival </w:t>
      </w:r>
      <w:r w:rsidRPr="0015387F">
        <w:t>AR(1) processes among</w:t>
      </w:r>
      <w:r>
        <w:t xml:space="preserve"> both ages and years.</w:t>
      </w:r>
    </w:p>
    <w:bookmarkEnd w:id="21"/>
    <w:bookmarkEnd w:id="22"/>
    <w:p w14:paraId="7BCA38DC" w14:textId="2AB03687" w:rsidR="0015387F" w:rsidRDefault="009554CA" w:rsidP="00607576">
      <w:pPr>
        <w:pStyle w:val="Chapterheading0"/>
        <w:ind w:firstLine="720"/>
        <w:rPr>
          <w:lang w:eastAsia="zh-CN"/>
        </w:rPr>
      </w:pPr>
      <w:r>
        <w:rPr>
          <w:lang w:eastAsia="zh-CN"/>
        </w:rPr>
        <w:t>The eight</w:t>
      </w:r>
      <w:r w:rsidR="00285F78">
        <w:rPr>
          <w:lang w:eastAsia="zh-CN"/>
        </w:rPr>
        <w:t xml:space="preserve"> models</w:t>
      </w:r>
      <w:r w:rsidR="002767EC" w:rsidRPr="009A4919">
        <w:rPr>
          <w:lang w:eastAsia="zh-CN"/>
        </w:rPr>
        <w:t xml:space="preserve"> </w:t>
      </w:r>
      <w:r>
        <w:rPr>
          <w:lang w:eastAsia="zh-CN"/>
        </w:rPr>
        <w:t xml:space="preserve">all </w:t>
      </w:r>
      <w:r w:rsidR="002767EC" w:rsidRPr="009A4919">
        <w:rPr>
          <w:lang w:eastAsia="zh-CN"/>
        </w:rPr>
        <w:t xml:space="preserve">fitted to the </w:t>
      </w:r>
      <w:r w:rsidR="00F466B1">
        <w:rPr>
          <w:lang w:eastAsia="zh-CN"/>
        </w:rPr>
        <w:t xml:space="preserve">same </w:t>
      </w:r>
      <w:r w:rsidR="004579EE">
        <w:rPr>
          <w:lang w:eastAsia="zh-CN"/>
        </w:rPr>
        <w:t xml:space="preserve">dataset </w:t>
      </w:r>
      <w:r w:rsidR="00B0094A">
        <w:rPr>
          <w:lang w:eastAsia="zh-CN"/>
        </w:rPr>
        <w:t xml:space="preserve">that were </w:t>
      </w:r>
      <w:r w:rsidR="00136A89" w:rsidRPr="009A4919">
        <w:rPr>
          <w:lang w:eastAsia="zh-CN"/>
        </w:rPr>
        <w:t xml:space="preserve">used in the last benchmark assessment </w:t>
      </w:r>
      <w:r w:rsidR="00450312" w:rsidRPr="009A4919">
        <w:rPr>
          <w:lang w:eastAsia="zh-CN"/>
        </w:rPr>
        <w:fldChar w:fldCharType="begin"/>
      </w:r>
      <w:r w:rsidR="008B06BB">
        <w:rPr>
          <w:lang w:eastAsia="zh-CN"/>
        </w:rPr>
        <w:instrText xml:space="preserve"> ADDIN EN.CITE &lt;EndNote&gt;&lt;Cite&gt;&lt;Author&gt;NEFSC&lt;/Author&gt;&lt;Year&gt;2012&lt;/Year&gt;&lt;RecNum&gt;120&lt;/RecNum&gt;&lt;DisplayText&gt;(NEFSC 2012)&lt;/DisplayText&gt;&lt;record&gt;&lt;rec-number&gt;120&lt;/rec-number&gt;&lt;foreign-keys&gt;&lt;key app="EN" db-id="sfrdfvtvbdax5de2svmvr9smwwas0vts2999" timestamp="1428001301"&gt;120&lt;/key&gt;&lt;/foreign-keys&gt;&lt;ref-type name="Journal Article"&gt;17&lt;/ref-type&gt;&lt;contributors&gt;&lt;authors&gt;&lt;author&gt;NEFSC&lt;/author&gt;&lt;/authors&gt;&lt;/contributors&gt;&lt;titles&gt;&lt;title&gt;54th Northeast Regional Stock Assessment Workshop (54th SAW) Assessment Report.&lt;/title&gt;&lt;secondary-title&gt;US Dept Commer, Northeast Fish Sci Cent Ref Doc. 12-18; 600 p&lt;/secondary-title&gt;&lt;/titles&gt;&lt;periodical&gt;&lt;full-title&gt;US Dept Commer, Northeast Fish Sci Cent Ref Doc. 12-18; 600 p&lt;/full-title&gt;&lt;/periodical&gt;&lt;dates&gt;&lt;year&gt;2012&lt;/year&gt;&lt;/dates&gt;&lt;urls&gt;&lt;/urls&gt;&lt;/record&gt;&lt;/Cite&gt;&lt;/EndNote&gt;</w:instrText>
      </w:r>
      <w:r w:rsidR="00450312" w:rsidRPr="009A4919">
        <w:rPr>
          <w:lang w:eastAsia="zh-CN"/>
        </w:rPr>
        <w:fldChar w:fldCharType="separate"/>
      </w:r>
      <w:r w:rsidR="008B06BB">
        <w:rPr>
          <w:lang w:eastAsia="zh-CN"/>
        </w:rPr>
        <w:t>(NEFSC 2012)</w:t>
      </w:r>
      <w:r w:rsidR="00450312" w:rsidRPr="009A4919">
        <w:rPr>
          <w:lang w:eastAsia="zh-CN"/>
        </w:rPr>
        <w:fldChar w:fldCharType="end"/>
      </w:r>
      <w:r w:rsidR="00136A89" w:rsidRPr="009A4919">
        <w:rPr>
          <w:lang w:eastAsia="zh-CN"/>
        </w:rPr>
        <w:t xml:space="preserve"> </w:t>
      </w:r>
      <w:r w:rsidR="002767EC" w:rsidRPr="009A4919">
        <w:rPr>
          <w:lang w:eastAsia="zh-CN"/>
        </w:rPr>
        <w:t xml:space="preserve">and made a three-year </w:t>
      </w:r>
      <w:r w:rsidR="00136A89" w:rsidRPr="009A4919">
        <w:rPr>
          <w:lang w:eastAsia="zh-CN"/>
        </w:rPr>
        <w:t xml:space="preserve">SSB </w:t>
      </w:r>
      <w:r w:rsidR="00F466B1">
        <w:rPr>
          <w:lang w:eastAsia="zh-CN"/>
        </w:rPr>
        <w:t>prediction for 2012-2014</w:t>
      </w:r>
      <w:r w:rsidR="002767EC" w:rsidRPr="009A4919">
        <w:rPr>
          <w:lang w:eastAsia="zh-CN"/>
        </w:rPr>
        <w:t xml:space="preserve">. </w:t>
      </w:r>
      <w:r w:rsidR="00A72A5C">
        <w:rPr>
          <w:lang w:eastAsia="zh-CN"/>
        </w:rPr>
        <w:t xml:space="preserve">The observation data </w:t>
      </w:r>
      <w:r w:rsidR="00285F78">
        <w:rPr>
          <w:lang w:eastAsia="zh-CN"/>
        </w:rPr>
        <w:t>that were</w:t>
      </w:r>
      <w:r w:rsidR="00A72A5C">
        <w:rPr>
          <w:lang w:eastAsia="zh-CN"/>
        </w:rPr>
        <w:t xml:space="preserve"> used to fit the state-space model include </w:t>
      </w:r>
      <w:r w:rsidR="00910149">
        <w:rPr>
          <w:lang w:eastAsia="zh-CN"/>
        </w:rPr>
        <w:t xml:space="preserve">(1) </w:t>
      </w:r>
      <w:r w:rsidR="00A72A5C">
        <w:rPr>
          <w:lang w:eastAsia="zh-CN"/>
        </w:rPr>
        <w:t>three indices of abundance from the spring, fall, and winter bottom trawl surveys</w:t>
      </w:r>
      <w:r w:rsidR="00910149">
        <w:rPr>
          <w:lang w:eastAsia="zh-CN"/>
        </w:rPr>
        <w:t>; (2)</w:t>
      </w:r>
      <w:r w:rsidR="00A72A5C">
        <w:rPr>
          <w:lang w:eastAsia="zh-CN"/>
        </w:rPr>
        <w:t xml:space="preserve"> two spawning stock indic</w:t>
      </w:r>
      <w:r w:rsidR="00910149">
        <w:rPr>
          <w:lang w:eastAsia="zh-CN"/>
        </w:rPr>
        <w:t>es from ichthyoplankton surveys;</w:t>
      </w:r>
      <w:r w:rsidR="00A72A5C">
        <w:rPr>
          <w:lang w:eastAsia="zh-CN"/>
        </w:rPr>
        <w:t xml:space="preserve"> </w:t>
      </w:r>
      <w:r w:rsidR="00910149">
        <w:rPr>
          <w:lang w:eastAsia="zh-CN"/>
        </w:rPr>
        <w:t xml:space="preserve">(3) </w:t>
      </w:r>
      <w:r w:rsidR="00A72A5C">
        <w:rPr>
          <w:lang w:eastAsia="zh-CN"/>
        </w:rPr>
        <w:t>one commercial catch</w:t>
      </w:r>
      <w:r w:rsidR="00910149">
        <w:rPr>
          <w:lang w:eastAsia="zh-CN"/>
        </w:rPr>
        <w:t>; and (4)</w:t>
      </w:r>
      <w:r w:rsidR="00A72A5C">
        <w:rPr>
          <w:lang w:eastAsia="zh-CN"/>
        </w:rPr>
        <w:t xml:space="preserve"> annual age composition observations from the three bottom trawl surveys </w:t>
      </w:r>
      <w:r w:rsidR="00F466B1">
        <w:rPr>
          <w:lang w:eastAsia="zh-CN"/>
        </w:rPr>
        <w:t>and</w:t>
      </w:r>
      <w:r w:rsidR="005C6F7C">
        <w:rPr>
          <w:lang w:eastAsia="zh-CN"/>
        </w:rPr>
        <w:t xml:space="preserve"> the commercial catch (</w:t>
      </w:r>
      <w:r w:rsidR="00A72A5C">
        <w:rPr>
          <w:lang w:eastAsia="zh-CN"/>
        </w:rPr>
        <w:t>Miller et al. 2016).</w:t>
      </w:r>
      <w:r w:rsidR="00A72A5C" w:rsidRPr="000263F5">
        <w:rPr>
          <w:lang w:eastAsia="zh-CN"/>
        </w:rPr>
        <w:t xml:space="preserve"> </w:t>
      </w:r>
      <w:r w:rsidR="00F466B1">
        <w:rPr>
          <w:lang w:eastAsia="zh-CN"/>
        </w:rPr>
        <w:t>Empirical weight</w:t>
      </w:r>
      <w:r w:rsidR="007D6400">
        <w:rPr>
          <w:lang w:eastAsia="zh-CN"/>
        </w:rPr>
        <w:t>-at-age</w:t>
      </w:r>
      <w:r w:rsidR="00F466B1">
        <w:rPr>
          <w:lang w:eastAsia="zh-CN"/>
        </w:rPr>
        <w:t xml:space="preserve"> </w:t>
      </w:r>
      <w:r w:rsidR="007E760B">
        <w:rPr>
          <w:lang w:eastAsia="zh-CN"/>
        </w:rPr>
        <w:t xml:space="preserve">observation </w:t>
      </w:r>
      <w:r w:rsidR="00F466B1">
        <w:rPr>
          <w:lang w:eastAsia="zh-CN"/>
        </w:rPr>
        <w:t>w</w:t>
      </w:r>
      <w:r w:rsidR="005A2FBC">
        <w:rPr>
          <w:lang w:eastAsia="zh-CN"/>
        </w:rPr>
        <w:t>as</w:t>
      </w:r>
      <w:r w:rsidR="00F466B1">
        <w:rPr>
          <w:lang w:eastAsia="zh-CN"/>
        </w:rPr>
        <w:t xml:space="preserve"> used </w:t>
      </w:r>
      <w:r w:rsidR="00446DEC">
        <w:rPr>
          <w:lang w:eastAsia="zh-CN"/>
        </w:rPr>
        <w:t xml:space="preserve">in the model </w:t>
      </w:r>
      <w:r w:rsidR="00F466B1">
        <w:rPr>
          <w:lang w:eastAsia="zh-CN"/>
        </w:rPr>
        <w:t xml:space="preserve">as </w:t>
      </w:r>
      <w:r w:rsidR="00446DEC">
        <w:rPr>
          <w:lang w:eastAsia="zh-CN"/>
        </w:rPr>
        <w:t>data</w:t>
      </w:r>
      <w:r w:rsidR="00F466B1">
        <w:rPr>
          <w:lang w:eastAsia="zh-CN"/>
        </w:rPr>
        <w:t xml:space="preserve">, </w:t>
      </w:r>
      <w:r w:rsidR="005A2FBC">
        <w:rPr>
          <w:lang w:eastAsia="zh-CN"/>
        </w:rPr>
        <w:t>so were</w:t>
      </w:r>
      <w:r w:rsidR="00F466B1">
        <w:rPr>
          <w:lang w:eastAsia="zh-CN"/>
        </w:rPr>
        <w:t xml:space="preserve"> maturit</w:t>
      </w:r>
      <w:r w:rsidR="00446DEC">
        <w:rPr>
          <w:lang w:eastAsia="zh-CN"/>
        </w:rPr>
        <w:t xml:space="preserve">y and natural mortality at age. </w:t>
      </w:r>
      <w:r w:rsidR="000E6DB2">
        <w:t>Maturity</w:t>
      </w:r>
      <w:r w:rsidR="000E6DB2" w:rsidRPr="009A4919">
        <w:t xml:space="preserve"> </w:t>
      </w:r>
      <w:r w:rsidR="00243E34">
        <w:t xml:space="preserve">in the model </w:t>
      </w:r>
      <w:r w:rsidR="000E6DB2">
        <w:t>was</w:t>
      </w:r>
      <w:r w:rsidR="000E6DB2" w:rsidRPr="009A4919">
        <w:t xml:space="preserve"> </w:t>
      </w:r>
      <w:r w:rsidR="000E6DB2">
        <w:t xml:space="preserve">fixed at </w:t>
      </w:r>
      <w:r w:rsidR="000E6DB2" w:rsidRPr="009A4919">
        <w:t>0 for age 1, 0.</w:t>
      </w:r>
      <w:r w:rsidR="000E6DB2">
        <w:t>47 for age 2, and 1 for age 3-6</w:t>
      </w:r>
      <w:r w:rsidR="00243E34">
        <w:t xml:space="preserve"> </w:t>
      </w:r>
      <w:r w:rsidR="00243E34">
        <w:fldChar w:fldCharType="begin"/>
      </w:r>
      <w:r w:rsidR="00243E34">
        <w:instrText xml:space="preserve"> ADDIN EN.CITE &lt;EndNote&gt;&lt;Cite&gt;&lt;Author&gt;NEFSC&lt;/Author&gt;&lt;Year&gt;2012&lt;/Year&gt;&lt;RecNum&gt;120&lt;/RecNum&gt;&lt;DisplayText&gt;(NEFSC 2012)&lt;/DisplayText&gt;&lt;record&gt;&lt;rec-number&gt;120&lt;/rec-number&gt;&lt;foreign-keys&gt;&lt;key app="EN" db-id="sfrdfvtvbdax5de2svmvr9smwwas0vts2999" timestamp="1428001301"&gt;120&lt;/key&gt;&lt;/foreign-keys&gt;&lt;ref-type name="Journal Article"&gt;17&lt;/ref-type&gt;&lt;contributors&gt;&lt;authors&gt;&lt;author&gt;NEFSC&lt;/author&gt;&lt;/authors&gt;&lt;/contributors&gt;&lt;titles&gt;&lt;title&gt;54th Northeast Regional Stock Assessment Workshop (54th SAW) Assessment Report.&lt;/title&gt;&lt;secondary-title&gt;US Dept Commer, Northeast Fish Sci Cent Ref Doc. 12-18; 600 p&lt;/secondary-title&gt;&lt;/titles&gt;&lt;periodical&gt;&lt;full-title&gt;US Dept Commer, Northeast Fish Sci Cent Ref Doc. 12-18; 600 p&lt;/full-title&gt;&lt;/periodical&gt;&lt;dates&gt;&lt;year&gt;2012&lt;/year&gt;&lt;/dates&gt;&lt;urls&gt;&lt;/urls&gt;&lt;/record&gt;&lt;/Cite&gt;&lt;/EndNote&gt;</w:instrText>
      </w:r>
      <w:r w:rsidR="00243E34">
        <w:fldChar w:fldCharType="separate"/>
      </w:r>
      <w:r w:rsidR="00243E34">
        <w:rPr>
          <w:noProof/>
        </w:rPr>
        <w:t>(NEFSC 2012)</w:t>
      </w:r>
      <w:r w:rsidR="00243E34">
        <w:fldChar w:fldCharType="end"/>
      </w:r>
      <w:r w:rsidR="00243E34">
        <w:t>.</w:t>
      </w:r>
      <w:r w:rsidR="00190D85">
        <w:t xml:space="preserve"> </w:t>
      </w:r>
      <w:r w:rsidR="00A72A5C">
        <w:rPr>
          <w:lang w:eastAsia="zh-CN"/>
        </w:rPr>
        <w:t xml:space="preserve">All the observation data </w:t>
      </w:r>
      <w:r>
        <w:rPr>
          <w:lang w:eastAsia="zh-CN"/>
        </w:rPr>
        <w:t xml:space="preserve">mentioned </w:t>
      </w:r>
      <w:r w:rsidR="00914BDD">
        <w:rPr>
          <w:lang w:eastAsia="zh-CN"/>
        </w:rPr>
        <w:t>above</w:t>
      </w:r>
      <w:r w:rsidR="00A72A5C">
        <w:rPr>
          <w:lang w:eastAsia="zh-CN"/>
        </w:rPr>
        <w:t xml:space="preserve"> can be accessed at </w:t>
      </w:r>
      <w:hyperlink r:id="rId9" w:history="1">
        <w:r w:rsidR="00A72A5C" w:rsidRPr="00A61CDB">
          <w:rPr>
            <w:lang w:eastAsia="zh-CN"/>
          </w:rPr>
          <w:t>www.nefsc.noaa.gov/saw/sasi/sasi_report_options.php</w:t>
        </w:r>
      </w:hyperlink>
      <w:r w:rsidR="00A72A5C">
        <w:rPr>
          <w:lang w:eastAsia="zh-CN"/>
        </w:rPr>
        <w:t xml:space="preserve">. </w:t>
      </w:r>
      <w:r w:rsidR="007E760B">
        <w:rPr>
          <w:lang w:eastAsia="zh-CN"/>
        </w:rPr>
        <w:t xml:space="preserve">During prediction years, </w:t>
      </w:r>
      <m:oMath>
        <m:r>
          <w:rPr>
            <w:rFonts w:ascii="Cambria Math" w:hAnsi="Cambria Math"/>
            <w:lang w:eastAsia="zh-CN"/>
          </w:rPr>
          <m:t>F</m:t>
        </m:r>
      </m:oMath>
      <w:r w:rsidR="003A51CA">
        <w:rPr>
          <w:lang w:eastAsia="zh-CN"/>
        </w:rPr>
        <w:t xml:space="preserve"> </w:t>
      </w:r>
      <w:r w:rsidR="003644AC">
        <w:rPr>
          <w:lang w:eastAsia="zh-CN"/>
        </w:rPr>
        <w:t xml:space="preserve">was </w:t>
      </w:r>
      <w:r w:rsidR="002767EC" w:rsidRPr="009A4919">
        <w:rPr>
          <w:lang w:eastAsia="zh-CN"/>
        </w:rPr>
        <w:t xml:space="preserve">fixed at 0 </w:t>
      </w:r>
      <w:r w:rsidR="007E760B">
        <w:rPr>
          <w:lang w:eastAsia="zh-CN"/>
        </w:rPr>
        <w:t xml:space="preserve">and weight, maturity, as well as natural mortality at age were </w:t>
      </w:r>
      <w:r w:rsidR="00607576">
        <w:rPr>
          <w:lang w:eastAsia="zh-CN"/>
        </w:rPr>
        <w:t>fixed at</w:t>
      </w:r>
      <w:r w:rsidR="007E760B">
        <w:rPr>
          <w:lang w:eastAsia="zh-CN"/>
        </w:rPr>
        <w:t xml:space="preserve"> the values </w:t>
      </w:r>
      <w:r w:rsidR="004579EE">
        <w:rPr>
          <w:lang w:eastAsia="zh-CN"/>
        </w:rPr>
        <w:t>used for</w:t>
      </w:r>
      <w:r w:rsidR="007E760B">
        <w:rPr>
          <w:lang w:eastAsia="zh-CN"/>
        </w:rPr>
        <w:t xml:space="preserve"> the </w:t>
      </w:r>
      <w:r w:rsidR="007E760B">
        <w:rPr>
          <w:lang w:eastAsia="zh-CN"/>
        </w:rPr>
        <w:lastRenderedPageBreak/>
        <w:t>terminal year</w:t>
      </w:r>
      <w:r w:rsidR="00607576">
        <w:rPr>
          <w:lang w:eastAsia="zh-CN"/>
        </w:rPr>
        <w:t xml:space="preserve"> of the analysis. Hence,</w:t>
      </w:r>
      <w:r>
        <w:rPr>
          <w:lang w:eastAsia="zh-CN"/>
        </w:rPr>
        <w:t xml:space="preserve"> the difference</w:t>
      </w:r>
      <w:r w:rsidR="002767EC" w:rsidRPr="009A4919">
        <w:rPr>
          <w:lang w:eastAsia="zh-CN"/>
        </w:rPr>
        <w:t xml:space="preserve"> in </w:t>
      </w:r>
      <w:r w:rsidR="00A72A5C">
        <w:rPr>
          <w:lang w:eastAsia="zh-CN"/>
        </w:rPr>
        <w:t>SSB prediction</w:t>
      </w:r>
      <w:r w:rsidR="00F466B1">
        <w:rPr>
          <w:lang w:eastAsia="zh-CN"/>
        </w:rPr>
        <w:t>s</w:t>
      </w:r>
      <w:r w:rsidR="0009404F">
        <w:rPr>
          <w:lang w:eastAsia="zh-CN"/>
        </w:rPr>
        <w:t xml:space="preserve"> the </w:t>
      </w:r>
      <w:r>
        <w:rPr>
          <w:lang w:eastAsia="zh-CN"/>
        </w:rPr>
        <w:t>eight</w:t>
      </w:r>
      <w:r w:rsidR="0009404F">
        <w:rPr>
          <w:lang w:eastAsia="zh-CN"/>
        </w:rPr>
        <w:t xml:space="preserve"> </w:t>
      </w:r>
      <w:r w:rsidR="002767EC" w:rsidRPr="009A4919">
        <w:rPr>
          <w:lang w:eastAsia="zh-CN"/>
        </w:rPr>
        <w:t>models</w:t>
      </w:r>
      <w:r w:rsidR="004579EE">
        <w:rPr>
          <w:lang w:eastAsia="zh-CN"/>
        </w:rPr>
        <w:t xml:space="preserve"> made</w:t>
      </w:r>
      <w:r w:rsidR="002767EC" w:rsidRPr="009A4919">
        <w:rPr>
          <w:lang w:eastAsia="zh-CN"/>
        </w:rPr>
        <w:t xml:space="preserve"> should be solely </w:t>
      </w:r>
      <w:r>
        <w:rPr>
          <w:lang w:eastAsia="zh-CN"/>
        </w:rPr>
        <w:t>caused by</w:t>
      </w:r>
      <w:r w:rsidR="002767EC" w:rsidRPr="009A4919">
        <w:rPr>
          <w:lang w:eastAsia="zh-CN"/>
        </w:rPr>
        <w:t xml:space="preserve"> differing </w:t>
      </w:r>
      <w:r w:rsidR="007E760B">
        <w:rPr>
          <w:lang w:eastAsia="zh-CN"/>
        </w:rPr>
        <w:t xml:space="preserve">stock-recruit functions or/and </w:t>
      </w:r>
      <w:r w:rsidR="00A72A5C">
        <w:rPr>
          <w:lang w:eastAsia="zh-CN"/>
        </w:rPr>
        <w:t>autocorrelation structures</w:t>
      </w:r>
      <w:r w:rsidR="004F0DD9">
        <w:rPr>
          <w:lang w:eastAsia="zh-CN"/>
        </w:rPr>
        <w:t xml:space="preserve"> for survival</w:t>
      </w:r>
      <w:r w:rsidR="004579EE">
        <w:rPr>
          <w:lang w:eastAsia="zh-CN"/>
        </w:rPr>
        <w:t xml:space="preserve"> deviations</w:t>
      </w:r>
      <w:r w:rsidR="00A72A5C">
        <w:rPr>
          <w:lang w:eastAsia="zh-CN"/>
        </w:rPr>
        <w:t>.</w:t>
      </w:r>
      <w:r w:rsidR="007D6400" w:rsidRPr="00607576">
        <w:rPr>
          <w:lang w:eastAsia="zh-CN"/>
        </w:rPr>
        <w:t xml:space="preserve"> </w:t>
      </w:r>
    </w:p>
    <w:p w14:paraId="17F45AC5" w14:textId="560DABBD" w:rsidR="00163201" w:rsidRDefault="00CB6536" w:rsidP="00C92CBF">
      <w:pPr>
        <w:pStyle w:val="Chapterheading0"/>
        <w:ind w:firstLine="720"/>
        <w:rPr>
          <w:lang w:eastAsia="zh-CN"/>
        </w:rPr>
      </w:pPr>
      <w:r>
        <w:rPr>
          <w:lang w:eastAsia="zh-CN"/>
        </w:rPr>
        <w:t>P</w:t>
      </w:r>
      <w:r w:rsidR="004579EE">
        <w:rPr>
          <w:lang w:eastAsia="zh-CN"/>
        </w:rPr>
        <w:t>erformance</w:t>
      </w:r>
      <w:r w:rsidR="00471D84">
        <w:rPr>
          <w:lang w:eastAsia="zh-CN"/>
        </w:rPr>
        <w:t xml:space="preserve"> of t</w:t>
      </w:r>
      <w:r w:rsidR="00471D84">
        <w:rPr>
          <w:rFonts w:hint="eastAsia"/>
          <w:lang w:eastAsia="zh-CN"/>
        </w:rPr>
        <w:t>he</w:t>
      </w:r>
      <w:r w:rsidR="00053B7B">
        <w:t xml:space="preserve"> </w:t>
      </w:r>
      <w:r w:rsidR="00053B7B">
        <w:rPr>
          <w:rFonts w:hint="eastAsia"/>
          <w:lang w:eastAsia="zh-CN"/>
        </w:rPr>
        <w:t>eight</w:t>
      </w:r>
      <w:r w:rsidR="00471D84">
        <w:t xml:space="preserve"> models w</w:t>
      </w:r>
      <w:r w:rsidR="004579EE">
        <w:t>as</w:t>
      </w:r>
      <w:r w:rsidR="00471D84">
        <w:t xml:space="preserve"> compared </w:t>
      </w:r>
      <w:r w:rsidR="00994404">
        <w:t xml:space="preserve">quantitatively </w:t>
      </w:r>
      <w:r w:rsidR="00471D84">
        <w:t>with respective to model fit and retrosp</w:t>
      </w:r>
      <w:r>
        <w:t xml:space="preserve">ective </w:t>
      </w:r>
      <w:r w:rsidR="00053B7B">
        <w:t>pattern</w:t>
      </w:r>
      <w:r>
        <w:t>. Specifically,</w:t>
      </w:r>
      <w:r w:rsidR="00471D84">
        <w:t xml:space="preserve"> </w:t>
      </w:r>
      <w:r w:rsidR="000340D2">
        <w:t>model fit was</w:t>
      </w:r>
      <w:r w:rsidR="00471D84">
        <w:t xml:space="preserve"> compared </w:t>
      </w:r>
      <w:r w:rsidR="000340D2">
        <w:t>based on AIC</w:t>
      </w:r>
      <w:r w:rsidR="00F01F29">
        <w:t>,</w:t>
      </w:r>
      <w:r w:rsidR="000340D2">
        <w:t xml:space="preserve"> which is</w:t>
      </w:r>
      <w:r>
        <w:t xml:space="preserve"> a linear function of</w:t>
      </w:r>
      <w:r w:rsidR="00A61CDB">
        <w:t xml:space="preserve"> </w:t>
      </w:r>
      <w:r w:rsidR="00B56157">
        <w:t>the maximized</w:t>
      </w:r>
      <w:r w:rsidR="00471D84">
        <w:t xml:space="preserve"> marginal </w:t>
      </w:r>
      <w:r w:rsidR="00066523">
        <w:t>log-</w:t>
      </w:r>
      <w:r w:rsidR="00471D84">
        <w:t xml:space="preserve">likelihood and </w:t>
      </w:r>
      <w:r w:rsidR="002D09FD">
        <w:t xml:space="preserve">number of fixed </w:t>
      </w:r>
      <w:r w:rsidR="003A51CA">
        <w:t>effect parameters</w:t>
      </w:r>
      <w:r w:rsidR="00994404">
        <w:t xml:space="preserve"> </w:t>
      </w:r>
      <w:r>
        <w:t>in the state-space model</w:t>
      </w:r>
      <w:r w:rsidR="003A51CA">
        <w:t>.</w:t>
      </w:r>
      <w:r w:rsidR="008F45E6">
        <w:t xml:space="preserve"> </w:t>
      </w:r>
      <w:r w:rsidR="003A51CA">
        <w:t>In TMB,</w:t>
      </w:r>
      <w:r w:rsidR="003A51CA" w:rsidRPr="009A4919">
        <w:t xml:space="preserve"> the marginal likelihood of fixed effect parameters </w:t>
      </w:r>
      <w:r w:rsidR="003A51CA">
        <w:t xml:space="preserve">is calculated </w:t>
      </w:r>
      <w:r w:rsidR="003A51CA" w:rsidRPr="009A4919">
        <w:t>using the Laplace approximation to</w:t>
      </w:r>
      <w:r w:rsidR="00F930AA">
        <w:t xml:space="preserve"> integrate across random effect parameters</w:t>
      </w:r>
      <w:r w:rsidR="003A51CA">
        <w:t xml:space="preserve"> </w:t>
      </w:r>
      <w:r w:rsidR="00450312">
        <w:fldChar w:fldCharType="begin"/>
      </w:r>
      <w:r w:rsidR="004E092F">
        <w:instrText xml:space="preserve"> ADDIN EN.CITE &lt;EndNote&gt;&lt;Cite&gt;&lt;Author&gt;Kristensen&lt;/Author&gt;&lt;Year&gt;2015&lt;/Year&gt;&lt;RecNum&gt;209&lt;/RecNum&gt;&lt;DisplayText&gt;(Kristensen et al. 2015)&lt;/DisplayText&gt;&lt;record&gt;&lt;rec-number&gt;209&lt;/rec-number&gt;&lt;foreign-keys&gt;&lt;key app="EN" db-id="sfrdfvtvbdax5de2svmvr9smwwas0vts2999" timestamp="1473184135"&gt;209&lt;/key&gt;&lt;/foreign-keys&gt;&lt;ref-type name="Journal Article"&gt;17&lt;/ref-type&gt;&lt;contributors&gt;&lt;authors&gt;&lt;author&gt;Kristensen, K&lt;/author&gt;&lt;author&gt;Nielsen, A&lt;/author&gt;&lt;author&gt;Berg, CW&lt;/author&gt;&lt;author&gt;Skaug, H&lt;/author&gt;&lt;/authors&gt;&lt;/contributors&gt;&lt;titles&gt;&lt;title&gt;Template model builder TMB&lt;/title&gt;&lt;secondary-title&gt;J. Stat. Softw&lt;/secondary-title&gt;&lt;/titles&gt;&lt;periodical&gt;&lt;full-title&gt;J. Stat. Softw&lt;/full-title&gt;&lt;/periodical&gt;&lt;dates&gt;&lt;year&gt;2015&lt;/year&gt;&lt;/dates&gt;&lt;urls&gt;&lt;/urls&gt;&lt;/record&gt;&lt;/Cite&gt;&lt;/EndNote&gt;</w:instrText>
      </w:r>
      <w:r w:rsidR="00450312">
        <w:fldChar w:fldCharType="separate"/>
      </w:r>
      <w:r w:rsidR="004E092F">
        <w:rPr>
          <w:noProof/>
        </w:rPr>
        <w:t>(Kristensen et al. 2015)</w:t>
      </w:r>
      <w:r w:rsidR="00450312">
        <w:fldChar w:fldCharType="end"/>
      </w:r>
      <w:r w:rsidR="003A51CA">
        <w:t xml:space="preserve">, and </w:t>
      </w:r>
      <w:r w:rsidR="003A51CA" w:rsidRPr="009A4919">
        <w:t xml:space="preserve">fixed effect parameters </w:t>
      </w:r>
      <w:r w:rsidR="003A51CA">
        <w:t xml:space="preserve">are then estimated </w:t>
      </w:r>
      <w:r w:rsidR="003A51CA" w:rsidRPr="009A4919">
        <w:t>via maximizing the marginal likelihood within the R computing environment (R Core Team 2015)</w:t>
      </w:r>
      <w:r w:rsidR="00450312" w:rsidRPr="009A4919">
        <w:fldChar w:fldCharType="begin"/>
      </w:r>
      <w:r w:rsidR="00F4790A">
        <w:instrText xml:space="preserve"> ADDIN EN.CITE &lt;EndNote&gt;&lt;Cite Hidden="1"&gt;&lt;RecNum&gt;218&lt;/RecNum&gt;&lt;record&gt;&lt;rec-number&gt;218&lt;/rec-number&gt;&lt;foreign-keys&gt;&lt;key app="EN" db-id="sfrdfvtvbdax5de2svmvr9smwwas0vts2999" timestamp="1474900643"&gt;218&lt;/key&gt;&lt;/foreign-keys&gt;&lt;ref-type name="Journal Article"&gt;17&lt;/ref-type&gt;&lt;contributors&gt;&lt;authors&gt;&lt;author&gt;R Core Team,&lt;/author&gt;&lt;/authors&gt;&lt;/contributors&gt;&lt;titles&gt;&lt;title&gt;R: A language and environment for statistical computing. R Foundation for Statistical Computing, Vienna, Austria. URL https://www.R-project.org/.&lt;/title&gt;&lt;/titles&gt;&lt;dates&gt;&lt;year&gt;2015&lt;/year&gt;&lt;/dates&gt;&lt;urls&gt;&lt;/urls&gt;&lt;/record&gt;&lt;/Cite&gt;&lt;/EndNote&gt;</w:instrText>
      </w:r>
      <w:r w:rsidR="00450312" w:rsidRPr="009A4919">
        <w:fldChar w:fldCharType="end"/>
      </w:r>
      <w:r w:rsidR="00F4790A" w:rsidRPr="009A4919">
        <w:t xml:space="preserve"> </w:t>
      </w:r>
      <w:r w:rsidR="003A51CA" w:rsidRPr="009A4919">
        <w:t>.</w:t>
      </w:r>
      <w:r w:rsidR="00F930AA">
        <w:t xml:space="preserve"> In this study, t</w:t>
      </w:r>
      <w:r w:rsidR="003A51CA">
        <w:t>he “</w:t>
      </w:r>
      <w:r w:rsidR="003A51CA" w:rsidRPr="00F87661">
        <w:rPr>
          <w:noProof/>
        </w:rPr>
        <w:t>nlminb</w:t>
      </w:r>
      <w:r w:rsidR="003A51CA">
        <w:t>” function was used to minimize the negative of the marginal log-likelihood</w:t>
      </w:r>
      <w:r w:rsidR="00977BF3" w:rsidRPr="00977BF3">
        <w:t xml:space="preserve"> </w:t>
      </w:r>
      <w:r w:rsidR="00977BF3">
        <w:t>in R</w:t>
      </w:r>
      <w:r w:rsidR="003A51CA">
        <w:t xml:space="preserve">. </w:t>
      </w:r>
      <w:r w:rsidR="00F930AA">
        <w:t xml:space="preserve">After </w:t>
      </w:r>
      <w:r w:rsidR="00A72A5C">
        <w:t xml:space="preserve">the fixed effect parameters </w:t>
      </w:r>
      <w:r w:rsidR="00446505">
        <w:t>being</w:t>
      </w:r>
      <w:r w:rsidR="00A72A5C">
        <w:t xml:space="preserve"> </w:t>
      </w:r>
      <w:r w:rsidR="00446505">
        <w:t>estimated</w:t>
      </w:r>
      <w:r w:rsidR="00F930AA">
        <w:t xml:space="preserve">, </w:t>
      </w:r>
      <w:r w:rsidR="00C6599E">
        <w:t xml:space="preserve">TMB </w:t>
      </w:r>
      <w:r w:rsidR="006E1285">
        <w:t xml:space="preserve">predicts </w:t>
      </w:r>
      <w:r w:rsidR="00C6599E">
        <w:t xml:space="preserve">the random effect </w:t>
      </w:r>
      <w:r w:rsidR="006E1285">
        <w:t xml:space="preserve">coefficients </w:t>
      </w:r>
      <w:r w:rsidR="00C6599E" w:rsidRPr="009A4919">
        <w:t>using empirical Bayes</w:t>
      </w:r>
      <w:r w:rsidR="00C6599E">
        <w:t xml:space="preserve"> </w:t>
      </w:r>
      <w:r w:rsidR="00450312">
        <w:fldChar w:fldCharType="begin"/>
      </w:r>
      <w:r w:rsidR="00AD6C69">
        <w:instrText xml:space="preserve"> ADDIN EN.CITE &lt;EndNote&gt;&lt;Cite&gt;&lt;Author&gt;Kristensen&lt;/Author&gt;&lt;Year&gt;2015&lt;/Year&gt;&lt;RecNum&gt;209&lt;/RecNum&gt;&lt;DisplayText&gt;(Kristensen et al. 2015)&lt;/DisplayText&gt;&lt;record&gt;&lt;rec-number&gt;209&lt;/rec-number&gt;&lt;foreign-keys&gt;&lt;key app="EN" db-id="sfrdfvtvbdax5de2svmvr9smwwas0vts2999" timestamp="1473184135"&gt;209&lt;/key&gt;&lt;/foreign-keys&gt;&lt;ref-type name="Journal Article"&gt;17&lt;/ref-type&gt;&lt;contributors&gt;&lt;authors&gt;&lt;author&gt;Kristensen, K&lt;/author&gt;&lt;author&gt;Nielsen, A&lt;/author&gt;&lt;author&gt;Berg, CW&lt;/author&gt;&lt;author&gt;Skaug, H&lt;/author&gt;&lt;/authors&gt;&lt;/contributors&gt;&lt;titles&gt;&lt;title&gt;Template model builder TMB&lt;/title&gt;&lt;secondary-title&gt;J. Stat. Softw&lt;/secondary-title&gt;&lt;/titles&gt;&lt;periodical&gt;&lt;full-title&gt;J. Stat. Softw&lt;/full-title&gt;&lt;/periodical&gt;&lt;dates&gt;&lt;year&gt;2015&lt;/year&gt;&lt;/dates&gt;&lt;urls&gt;&lt;/urls&gt;&lt;/record&gt;&lt;/Cite&gt;&lt;/EndNote&gt;</w:instrText>
      </w:r>
      <w:r w:rsidR="00450312">
        <w:fldChar w:fldCharType="separate"/>
      </w:r>
      <w:r w:rsidR="00AD6C69">
        <w:rPr>
          <w:noProof/>
        </w:rPr>
        <w:t>(Kristensen et al. 2015)</w:t>
      </w:r>
      <w:r w:rsidR="00450312">
        <w:fldChar w:fldCharType="end"/>
      </w:r>
      <w:r w:rsidR="00C6599E">
        <w:t xml:space="preserve">. </w:t>
      </w:r>
      <w:r w:rsidR="0082074F">
        <w:t>The r</w:t>
      </w:r>
      <w:r w:rsidR="008F45E6">
        <w:t xml:space="preserve">etrospective </w:t>
      </w:r>
      <w:r w:rsidR="0082074F">
        <w:t>pattern</w:t>
      </w:r>
      <w:r w:rsidR="00E6546A">
        <w:t xml:space="preserve"> </w:t>
      </w:r>
      <w:r w:rsidR="008F45E6">
        <w:t>w</w:t>
      </w:r>
      <w:r w:rsidR="0082074F">
        <w:t>as</w:t>
      </w:r>
      <w:r w:rsidR="008F45E6">
        <w:t xml:space="preserve"> compared </w:t>
      </w:r>
      <w:r w:rsidR="00B85782">
        <w:t>according to</w:t>
      </w:r>
      <w:r w:rsidR="008F45E6">
        <w:t xml:space="preserve"> </w:t>
      </w:r>
      <w:r w:rsidR="008F45E6" w:rsidRPr="009A4919">
        <w:t xml:space="preserve">Mohn’s rho </w:t>
      </w:r>
      <w:r w:rsidR="00450312" w:rsidRPr="009A4919">
        <w:fldChar w:fldCharType="begin"/>
      </w:r>
      <w:r w:rsidR="008B06BB">
        <w:instrText xml:space="preserve"> ADDIN EN.CITE &lt;EndNote&gt;&lt;Cite&gt;&lt;Author&gt;Mohn&lt;/Author&gt;&lt;Year&gt;1999&lt;/Year&gt;&lt;RecNum&gt;149&lt;/RecNum&gt;&lt;DisplayText&gt;(Mohn 1999)&lt;/DisplayText&gt;&lt;record&gt;&lt;rec-number&gt;149&lt;/rec-number&gt;&lt;foreign-keys&gt;&lt;key app="EN" db-id="sfrdfvtvbdax5de2svmvr9smwwas0vts2999" timestamp="1447360520"&gt;149&lt;/key&gt;&lt;/foreign-keys&gt;&lt;ref-type name="Journal Article"&gt;17&lt;/ref-type&gt;&lt;contributors&gt;&lt;authors&gt;&lt;author&gt;Mohn, R&lt;/author&gt;&lt;/authors&gt;&lt;/contributors&gt;&lt;titles&gt;&lt;title&gt;The retrospective problem in sequential population analysis: An investigation using cod fishery and simulated data&lt;/title&gt;&lt;secondary-title&gt;ICES Journal of Marine Science: Journal du Conseil&lt;/secondary-title&gt;&lt;/titles&gt;&lt;periodical&gt;&lt;full-title&gt;ICES Journal of Marine Science: Journal du Conseil&lt;/full-title&gt;&lt;/periodical&gt;&lt;pages&gt;473-488&lt;/pages&gt;&lt;volume&gt;56&lt;/volume&gt;&lt;number&gt;4&lt;/number&gt;&lt;dates&gt;&lt;year&gt;1999&lt;/year&gt;&lt;/dates&gt;&lt;isbn&gt;1054-3139&lt;/isbn&gt;&lt;urls&gt;&lt;/urls&gt;&lt;/record&gt;&lt;/Cite&gt;&lt;/EndNote&gt;</w:instrText>
      </w:r>
      <w:r w:rsidR="00450312" w:rsidRPr="009A4919">
        <w:fldChar w:fldCharType="separate"/>
      </w:r>
      <w:r w:rsidR="008B06BB">
        <w:rPr>
          <w:noProof/>
        </w:rPr>
        <w:t>(Mohn 1999)</w:t>
      </w:r>
      <w:r w:rsidR="00450312" w:rsidRPr="009A4919">
        <w:fldChar w:fldCharType="end"/>
      </w:r>
      <w:r w:rsidR="00B85782">
        <w:t xml:space="preserve"> </w:t>
      </w:r>
      <w:r w:rsidR="00A61CDB">
        <w:t>of</w:t>
      </w:r>
      <w:r w:rsidR="002767EC" w:rsidRPr="009A4919">
        <w:t xml:space="preserve"> the seven retrospective peels</w:t>
      </w:r>
      <w:r w:rsidR="00AA36E3">
        <w:t xml:space="preserve"> for years 2004-2010</w:t>
      </w:r>
      <w:r w:rsidR="00AA32CE">
        <w:t xml:space="preserve">, which is consistent with the </w:t>
      </w:r>
      <w:r w:rsidR="002A3633">
        <w:t>process in the last benchmark assessment</w:t>
      </w:r>
      <w:r w:rsidR="00AD1EED">
        <w:t xml:space="preserve"> </w:t>
      </w:r>
      <w:r w:rsidR="00AD1EED">
        <w:fldChar w:fldCharType="begin"/>
      </w:r>
      <w:r w:rsidR="00AD1EED">
        <w:instrText xml:space="preserve"> ADDIN EN.CITE &lt;EndNote&gt;&lt;Cite&gt;&lt;Author&gt;NEFSC&lt;/Author&gt;&lt;Year&gt;2012&lt;/Year&gt;&lt;RecNum&gt;120&lt;/RecNum&gt;&lt;DisplayText&gt;(NEFSC 2012)&lt;/DisplayText&gt;&lt;record&gt;&lt;rec-number&gt;120&lt;/rec-number&gt;&lt;foreign-keys&gt;&lt;key app="EN" db-id="sfrdfvtvbdax5de2svmvr9smwwas0vts2999" timestamp="1428001301"&gt;120&lt;/key&gt;&lt;/foreign-keys&gt;&lt;ref-type name="Journal Article"&gt;17&lt;/ref-type&gt;&lt;contributors&gt;&lt;authors&gt;&lt;author&gt;NEFSC&lt;/author&gt;&lt;/authors&gt;&lt;/contributors&gt;&lt;titles&gt;&lt;title&gt;54th Northeast Regional Stock Assessment Workshop (54th SAW) Assessment Report.&lt;/title&gt;&lt;secondary-title&gt;US Dept Commer, Northeast Fish Sci Cent Ref Doc. 12-18; 600 p&lt;/secondary-title&gt;&lt;/titles&gt;&lt;periodical&gt;&lt;full-title&gt;US Dept Commer, Northeast Fish Sci Cent Ref Doc. 12-18; 600 p&lt;/full-title&gt;&lt;/periodical&gt;&lt;dates&gt;&lt;year&gt;2012&lt;/year&gt;&lt;/dates&gt;&lt;urls&gt;&lt;/urls&gt;&lt;/record&gt;&lt;/Cite&gt;&lt;/EndNote&gt;</w:instrText>
      </w:r>
      <w:r w:rsidR="00AD1EED">
        <w:fldChar w:fldCharType="separate"/>
      </w:r>
      <w:r w:rsidR="00AD1EED">
        <w:rPr>
          <w:noProof/>
        </w:rPr>
        <w:t>(NEFSC 2012)</w:t>
      </w:r>
      <w:r w:rsidR="00AD1EED">
        <w:fldChar w:fldCharType="end"/>
      </w:r>
      <w:r w:rsidR="00C92CBF">
        <w:rPr>
          <w:rFonts w:hint="eastAsia"/>
          <w:lang w:eastAsia="zh-CN"/>
        </w:rPr>
        <w:t>:</w:t>
      </w:r>
    </w:p>
    <w:p w14:paraId="1982B270" w14:textId="43FB2903" w:rsidR="00C92CBF" w:rsidRPr="00865061" w:rsidRDefault="009259B0" w:rsidP="00C92CBF">
      <w:pPr>
        <w:pStyle w:val="Chapterheading0"/>
        <w:ind w:firstLine="720"/>
        <w:rPr>
          <w:lang w:eastAsia="zh-CN"/>
        </w:rPr>
      </w:pPr>
      <m:oMathPara>
        <m:oMath>
          <m:r>
            <w:rPr>
              <w:rFonts w:ascii="Cambria Math" w:hAnsi="Cambria Math"/>
              <w:lang w:eastAsia="zh-CN"/>
            </w:rPr>
            <m:t>rho</m:t>
          </m:r>
          <m:d>
            <m:dPr>
              <m:ctrlPr>
                <w:rPr>
                  <w:rFonts w:ascii="Cambria Math" w:hAnsi="Cambria Math"/>
                  <w:lang w:eastAsia="zh-CN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  <w:lang w:eastAsia="zh-CN"/>
                    </w:rPr>
                  </m:ctrlPr>
                </m:accPr>
                <m:e>
                  <m:r>
                    <w:rPr>
                      <w:rFonts w:ascii="Cambria Math" w:hAnsi="Cambria Math"/>
                      <w:lang w:eastAsia="zh-CN"/>
                    </w:rPr>
                    <m:t>θ</m:t>
                  </m:r>
                </m:e>
              </m:acc>
            </m:e>
          </m:d>
          <m:r>
            <m:rPr>
              <m:sty m:val="p"/>
            </m:rPr>
            <w:rPr>
              <w:rFonts w:ascii="Cambria Math" w:hAnsi="Cambria Math"/>
              <w:lang w:eastAsia="zh-CN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eastAsia="zh-CN"/>
                </w:rPr>
              </m:ctrlPr>
            </m:fPr>
            <m:num>
              <m:r>
                <w:rPr>
                  <w:rFonts w:ascii="Cambria Math" w:hAnsi="Cambria Math"/>
                  <w:lang w:eastAsia="zh-CN"/>
                </w:rPr>
                <m:t>1</m:t>
              </m:r>
            </m:num>
            <m:den>
              <m:r>
                <w:rPr>
                  <w:rFonts w:ascii="Cambria Math" w:hAnsi="Cambria Math"/>
                  <w:lang w:eastAsia="zh-CN"/>
                </w:rPr>
                <m:t>7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lang w:eastAsia="zh-CN"/>
                </w:rPr>
              </m:ctrlPr>
            </m:naryPr>
            <m:sub>
              <m:r>
                <w:rPr>
                  <w:rFonts w:ascii="Cambria Math" w:hAnsi="Cambria Math"/>
                  <w:lang w:eastAsia="zh-CN"/>
                </w:rPr>
                <m:t>t=2004</m:t>
              </m:r>
            </m:sub>
            <m:sup>
              <m:r>
                <w:rPr>
                  <w:rFonts w:ascii="Cambria Math" w:hAnsi="Cambria Math"/>
                  <w:lang w:eastAsia="zh-CN"/>
                </w:rPr>
                <m:t>2010</m:t>
              </m:r>
            </m:sup>
            <m:e>
              <m:sSub>
                <m:sSubPr>
                  <m:ctrlPr>
                    <w:rPr>
                      <w:rFonts w:ascii="Cambria Math" w:hAnsi="Cambria Math"/>
                      <w:lang w:eastAsia="zh-CN"/>
                    </w:rPr>
                  </m:ctrlPr>
                </m:sSubPr>
                <m:e>
                  <m:r>
                    <w:rPr>
                      <w:rFonts w:ascii="Cambria Math" w:hAnsi="Cambria Math"/>
                      <w:lang w:eastAsia="zh-CN"/>
                    </w:rPr>
                    <m:t>rho</m:t>
                  </m:r>
                </m:e>
                <m:sub>
                  <m:r>
                    <w:rPr>
                      <w:rFonts w:ascii="Cambria Math" w:hAnsi="Cambria Math"/>
                      <w:lang w:eastAsia="zh-CN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dPr>
                <m:e>
                  <m:acc>
                    <m:accP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eastAsia="zh-CN"/>
                        </w:rPr>
                        <m:t>θ</m:t>
                      </m:r>
                    </m:e>
                  </m:acc>
                </m:e>
              </m:d>
            </m:e>
          </m:nary>
          <m:r>
            <w:rPr>
              <w:rFonts w:ascii="Cambria Math" w:hAnsi="Cambria Math"/>
              <w:lang w:eastAsia="zh-CN"/>
            </w:rPr>
            <m:t xml:space="preserve">   (8)</m:t>
          </m:r>
        </m:oMath>
      </m:oMathPara>
    </w:p>
    <w:p w14:paraId="335BEAA0" w14:textId="1DCC905B" w:rsidR="00865061" w:rsidRDefault="00865061" w:rsidP="00865061">
      <w:pPr>
        <w:pStyle w:val="Chapterheading0"/>
        <w:rPr>
          <w:lang w:eastAsia="zh-CN"/>
        </w:rPr>
      </w:pPr>
      <w:r>
        <w:rPr>
          <w:lang w:eastAsia="zh-CN"/>
        </w:rPr>
        <w:t>where</w:t>
      </w:r>
    </w:p>
    <w:p w14:paraId="2B9876FC" w14:textId="45FBFA6F" w:rsidR="005418DD" w:rsidRDefault="00A53D54" w:rsidP="00865061">
      <w:pPr>
        <w:pStyle w:val="Chapterheading0"/>
        <w:rPr>
          <w:lang w:eastAsia="zh-CN"/>
        </w:rPr>
      </w:pPr>
      <m:oMathPara>
        <m:oMath>
          <m:sSub>
            <m:sSubPr>
              <m:ctrlPr>
                <w:rPr>
                  <w:rFonts w:ascii="Cambria Math" w:hAnsi="Cambria Math"/>
                  <w:lang w:eastAsia="zh-CN"/>
                </w:rPr>
              </m:ctrlPr>
            </m:sSubPr>
            <m:e>
              <m:r>
                <w:rPr>
                  <w:rFonts w:ascii="Cambria Math" w:hAnsi="Cambria Math"/>
                  <w:lang w:eastAsia="zh-CN"/>
                </w:rPr>
                <m:t>rho</m:t>
              </m:r>
            </m:e>
            <m:sub>
              <m:r>
                <w:rPr>
                  <w:rFonts w:ascii="Cambria Math" w:hAnsi="Cambria Math"/>
                  <w:lang w:eastAsia="zh-CN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eastAsia="zh-CN"/>
                </w:rPr>
              </m:ctrlPr>
            </m:dPr>
            <m:e>
              <m:acc>
                <m:accPr>
                  <m:ctrlPr>
                    <w:rPr>
                      <w:rFonts w:ascii="Cambria Math" w:hAnsi="Cambria Math"/>
                      <w:lang w:eastAsia="zh-CN"/>
                    </w:rPr>
                  </m:ctrlPr>
                </m:accPr>
                <m:e>
                  <m:r>
                    <w:rPr>
                      <w:rFonts w:ascii="Cambria Math" w:hAnsi="Cambria Math"/>
                      <w:lang w:eastAsia="zh-CN"/>
                    </w:rPr>
                    <m:t>θ</m:t>
                  </m:r>
                </m:e>
              </m:acc>
            </m:e>
          </m:d>
          <m:r>
            <w:rPr>
              <w:rFonts w:ascii="Cambria Math" w:hAnsi="Cambria Math"/>
              <w:lang w:eastAsia="zh-CN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eastAsia="zh-CN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eastAsia="zh-CN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lang w:eastAsia="zh-CN"/>
                    </w:rPr>
                    <m:t>t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lang w:eastAsia="zh-CN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lang w:eastAsia="zh-CN"/>
                        </w:rPr>
                        <m:t>θ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lang w:eastAsia="zh-CN"/>
                    </w:rPr>
                    <m:t>2011</m:t>
                  </m:r>
                </m:sub>
              </m:sSub>
            </m:den>
          </m:f>
          <m:r>
            <w:rPr>
              <w:rFonts w:ascii="Cambria Math" w:hAnsi="Cambria Math"/>
              <w:lang w:eastAsia="zh-CN"/>
            </w:rPr>
            <m:t>-1.   (9)</m:t>
          </m:r>
        </m:oMath>
      </m:oMathPara>
    </w:p>
    <w:p w14:paraId="1A6E6ADD" w14:textId="31087E9A" w:rsidR="005418DD" w:rsidRPr="00C92CBF" w:rsidRDefault="00A53D54" w:rsidP="00865061">
      <w:pPr>
        <w:pStyle w:val="Chapterheading0"/>
        <w:rPr>
          <w:lang w:eastAsia="zh-CN"/>
        </w:rPr>
      </w:pP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lang w:eastAsia="zh-CN"/>
                  </w:rPr>
                </m:ctrlPr>
              </m:accPr>
              <m:e>
                <m:r>
                  <w:rPr>
                    <w:rFonts w:ascii="Cambria Math" w:hAnsi="Cambria Math"/>
                    <w:lang w:eastAsia="zh-CN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  <w:lang w:eastAsia="zh-CN"/>
              </w:rPr>
              <m:t>t</m:t>
            </m:r>
          </m:sub>
        </m:sSub>
      </m:oMath>
      <w:r w:rsidR="00096026">
        <w:rPr>
          <w:lang w:eastAsia="zh-CN"/>
        </w:rPr>
        <w:t xml:space="preserve"> is the estimate of </w:t>
      </w:r>
      <w:r w:rsidR="00096026">
        <w:t xml:space="preserve">SSB or </w:t>
      </w:r>
      <m:oMath>
        <m:r>
          <w:rPr>
            <w:rFonts w:ascii="Cambria Math" w:hAnsi="Cambria Math"/>
            <w:noProof/>
          </w:rPr>
          <m:t>F</m:t>
        </m:r>
      </m:oMath>
      <w:r w:rsidR="00096026">
        <w:t xml:space="preserve"> </w:t>
      </w:r>
      <w:r w:rsidR="00877265">
        <w:t>in</w:t>
      </w:r>
      <w:r w:rsidR="00442F8C">
        <w:t xml:space="preserve"> </w:t>
      </w:r>
      <w:r w:rsidR="00096026">
        <w:t xml:space="preserve">the last year of the data </w:t>
      </w:r>
      <w:r w:rsidR="007E5FC3">
        <w:t xml:space="preserve">used </w:t>
      </w:r>
      <w:r w:rsidR="00442F8C">
        <w:t xml:space="preserve">in </w:t>
      </w:r>
      <w:r w:rsidR="007E5FC3">
        <w:t>each</w:t>
      </w:r>
      <w:r w:rsidR="00442F8C">
        <w:t xml:space="preserve"> retrospective peel.</w:t>
      </w:r>
      <w:r w:rsidR="00AE2017">
        <w:t xml:space="preserve"> </w:t>
      </w:r>
    </w:p>
    <w:p w14:paraId="144AE68D" w14:textId="4A4B3DC4" w:rsidR="002767EC" w:rsidRPr="009A4919" w:rsidRDefault="00B56157" w:rsidP="003E679E">
      <w:pPr>
        <w:pStyle w:val="Chapterheading0"/>
        <w:ind w:firstLine="720"/>
      </w:pPr>
      <w:r>
        <w:lastRenderedPageBreak/>
        <w:t xml:space="preserve">For </w:t>
      </w:r>
      <w:r w:rsidRPr="009A4919">
        <w:t xml:space="preserve">the two </w:t>
      </w:r>
      <w:r>
        <w:t>models</w:t>
      </w:r>
      <w:r w:rsidRPr="009A4919">
        <w:t xml:space="preserve"> </w:t>
      </w:r>
      <w:r>
        <w:t>with (</w:t>
      </w:r>
      <w:r w:rsidRPr="003E679E">
        <w:t>S</w:t>
      </w:r>
      <w:r w:rsidRPr="003E679E">
        <w:rPr>
          <w:vertAlign w:val="subscript"/>
        </w:rPr>
        <w:t>0</w:t>
      </w:r>
      <w:r>
        <w:t>(age, year)) and without (S</w:t>
      </w:r>
      <w:r>
        <w:rPr>
          <w:vertAlign w:val="subscript"/>
        </w:rPr>
        <w:t>0</w:t>
      </w:r>
      <w:r>
        <w:t xml:space="preserve">(base)) the 2D AR(1) survival smoother </w:t>
      </w:r>
      <w:r>
        <w:rPr>
          <w:lang w:eastAsia="zh-CN"/>
        </w:rPr>
        <w:t>i</w:t>
      </w:r>
      <w:r w:rsidR="0061715A">
        <w:rPr>
          <w:lang w:eastAsia="zh-CN"/>
        </w:rPr>
        <w:t xml:space="preserve">n particular, </w:t>
      </w:r>
      <w:r w:rsidR="0061715A">
        <w:t>we compared the</w:t>
      </w:r>
      <w:r w:rsidR="0061715A" w:rsidRPr="009A4919">
        <w:t xml:space="preserve"> estimate</w:t>
      </w:r>
      <w:r w:rsidR="0061715A">
        <w:t>d</w:t>
      </w:r>
      <w:r w:rsidR="0061715A" w:rsidRPr="009A4919">
        <w:t xml:space="preserve"> and predict</w:t>
      </w:r>
      <w:r w:rsidR="0061715A">
        <w:t xml:space="preserve">ed </w:t>
      </w:r>
      <w:r w:rsidR="0061715A" w:rsidRPr="009A4919">
        <w:t xml:space="preserve">survival </w:t>
      </w:r>
      <w:r w:rsidR="0061715A">
        <w:t>deviations</w:t>
      </w:r>
      <w:r w:rsidR="0061715A" w:rsidRPr="009A4919">
        <w:t xml:space="preserve"> and </w:t>
      </w:r>
      <w:r w:rsidR="0061715A">
        <w:t>abundance</w:t>
      </w:r>
      <w:r w:rsidR="0061715A" w:rsidRPr="009A4919">
        <w:t xml:space="preserve"> at </w:t>
      </w:r>
      <w:r w:rsidR="0061715A" w:rsidRPr="006B291C">
        <w:rPr>
          <w:noProof/>
        </w:rPr>
        <w:t>age</w:t>
      </w:r>
      <w:r w:rsidR="0061715A">
        <w:rPr>
          <w:noProof/>
        </w:rPr>
        <w:t xml:space="preserve"> </w:t>
      </w:r>
      <w:r>
        <w:rPr>
          <w:noProof/>
        </w:rPr>
        <w:t>they provided</w:t>
      </w:r>
      <w:r w:rsidR="003E679E">
        <w:t xml:space="preserve">. </w:t>
      </w:r>
      <w:r w:rsidR="006958B4" w:rsidRPr="003E679E">
        <w:t>Also</w:t>
      </w:r>
      <w:r w:rsidR="00A61CDB">
        <w:t>, t</w:t>
      </w:r>
      <w:r w:rsidR="003E679E">
        <w:t>he</w:t>
      </w:r>
      <w:r w:rsidR="002767EC" w:rsidRPr="009A4919">
        <w:t xml:space="preserve"> estimate</w:t>
      </w:r>
      <w:r w:rsidR="003E679E">
        <w:t>d</w:t>
      </w:r>
      <w:r w:rsidR="002767EC" w:rsidRPr="009A4919">
        <w:t xml:space="preserve"> and pr</w:t>
      </w:r>
      <w:r w:rsidR="00A61CDB">
        <w:t>edict</w:t>
      </w:r>
      <w:r w:rsidR="003E679E">
        <w:t xml:space="preserve">ed </w:t>
      </w:r>
      <w:r w:rsidR="002767EC" w:rsidRPr="009A4919">
        <w:t xml:space="preserve">SSB and </w:t>
      </w:r>
      <m:oMath>
        <m:r>
          <w:rPr>
            <w:rFonts w:ascii="Cambria Math" w:hAnsi="Cambria Math"/>
            <w:noProof/>
          </w:rPr>
          <m:t>F</m:t>
        </m:r>
      </m:oMath>
      <w:r w:rsidR="003E679E">
        <w:t>,</w:t>
      </w:r>
      <w:r w:rsidR="002767EC" w:rsidRPr="001E7917">
        <w:rPr>
          <w:noProof/>
        </w:rPr>
        <w:t xml:space="preserve"> as well as the </w:t>
      </w:r>
      <w:r w:rsidR="00933352" w:rsidRPr="001E7917">
        <w:rPr>
          <w:noProof/>
        </w:rPr>
        <w:t xml:space="preserve">associated </w:t>
      </w:r>
      <w:r w:rsidR="00A61CDB" w:rsidRPr="001E7917">
        <w:rPr>
          <w:noProof/>
        </w:rPr>
        <w:t>un</w:t>
      </w:r>
      <w:r w:rsidR="00815BAA">
        <w:rPr>
          <w:noProof/>
        </w:rPr>
        <w:t>certainty intervals</w:t>
      </w:r>
      <w:r w:rsidR="003E679E">
        <w:rPr>
          <w:noProof/>
        </w:rPr>
        <w:t>,</w:t>
      </w:r>
      <w:r w:rsidR="002767EC" w:rsidRPr="009A4919">
        <w:t xml:space="preserve"> </w:t>
      </w:r>
      <w:r w:rsidR="0011194B">
        <w:t xml:space="preserve">from the two models </w:t>
      </w:r>
      <w:r w:rsidR="002767EC" w:rsidRPr="009A4919">
        <w:t xml:space="preserve">were compared to </w:t>
      </w:r>
      <w:r w:rsidR="003E679E">
        <w:t>evaluate</w:t>
      </w:r>
      <w:r w:rsidR="002767EC" w:rsidRPr="009A4919">
        <w:t xml:space="preserve"> the impact</w:t>
      </w:r>
      <w:r w:rsidR="00922719">
        <w:t>s</w:t>
      </w:r>
      <w:r w:rsidR="002767EC" w:rsidRPr="009A4919">
        <w:t xml:space="preserve"> of </w:t>
      </w:r>
      <w:r w:rsidR="00815BAA">
        <w:t>the 2D AR(1) survival smoother</w:t>
      </w:r>
      <w:r w:rsidR="00922719">
        <w:t xml:space="preserve"> on</w:t>
      </w:r>
      <w:r w:rsidR="002767EC" w:rsidRPr="009A4919">
        <w:t xml:space="preserve"> </w:t>
      </w:r>
      <w:r w:rsidR="00922719">
        <w:t xml:space="preserve">the two population attributes </w:t>
      </w:r>
      <w:r w:rsidR="006958B4">
        <w:t>that</w:t>
      </w:r>
      <w:r w:rsidR="00922719">
        <w:t xml:space="preserve"> determine stock and harvest status</w:t>
      </w:r>
      <w:r w:rsidR="00FC7F9E">
        <w:t>.</w:t>
      </w:r>
      <w:r w:rsidR="004F4D2F">
        <w:t xml:space="preserve"> </w:t>
      </w:r>
      <w:r w:rsidR="003E679E">
        <w:t xml:space="preserve">Considering that incorporating an environmental covariate into the stock-recruit function is rare </w:t>
      </w:r>
      <w:r w:rsidR="000C6DA2">
        <w:t>for</w:t>
      </w:r>
      <w:r w:rsidR="003E679E">
        <w:t xml:space="preserve"> stock assessments, we c</w:t>
      </w:r>
      <w:r w:rsidR="004F4D2F">
        <w:t>ompared</w:t>
      </w:r>
      <w:r w:rsidR="003E679E">
        <w:t xml:space="preserve"> </w:t>
      </w:r>
      <w:r w:rsidR="003E679E" w:rsidRPr="003E679E">
        <w:t>S</w:t>
      </w:r>
      <w:r w:rsidR="003E679E" w:rsidRPr="003E679E">
        <w:rPr>
          <w:vertAlign w:val="subscript"/>
        </w:rPr>
        <w:t>0</w:t>
      </w:r>
      <w:r w:rsidR="003E679E">
        <w:t>(base) and S</w:t>
      </w:r>
      <w:r w:rsidR="003E679E">
        <w:rPr>
          <w:vertAlign w:val="subscript"/>
        </w:rPr>
        <w:t>0</w:t>
      </w:r>
      <w:r w:rsidR="003E679E">
        <w:t>(age, year)</w:t>
      </w:r>
      <w:r w:rsidR="00963B7D">
        <w:t xml:space="preserve"> instead of </w:t>
      </w:r>
      <w:r w:rsidR="004F4D2F" w:rsidRPr="003E679E">
        <w:t>S</w:t>
      </w:r>
      <w:r w:rsidR="00963B7D">
        <w:t>(base) and S(age, year)</w:t>
      </w:r>
      <w:r w:rsidR="004F4D2F">
        <w:t xml:space="preserve"> </w:t>
      </w:r>
      <w:r w:rsidR="00006BD0">
        <w:t xml:space="preserve">in this section </w:t>
      </w:r>
      <w:r w:rsidR="00963B7D">
        <w:t>for more</w:t>
      </w:r>
      <w:r w:rsidR="003E679E">
        <w:t xml:space="preserve"> general conclusion</w:t>
      </w:r>
      <w:r w:rsidR="00996925">
        <w:t>s</w:t>
      </w:r>
      <w:r w:rsidR="003E679E">
        <w:t xml:space="preserve"> regarding </w:t>
      </w:r>
      <w:r w:rsidR="00996925">
        <w:t>how sensitive a stock</w:t>
      </w:r>
      <w:r w:rsidR="00B75C2E">
        <w:t xml:space="preserve"> assessment </w:t>
      </w:r>
      <w:r w:rsidR="00D64BD8">
        <w:t>could be</w:t>
      </w:r>
      <w:r w:rsidR="00996925">
        <w:t xml:space="preserve"> to the </w:t>
      </w:r>
      <w:r w:rsidR="00B75C2E">
        <w:t>autocorrelation structure of survival</w:t>
      </w:r>
      <w:r w:rsidR="00963B7D">
        <w:t xml:space="preserve"> deviations in the</w:t>
      </w:r>
      <w:r w:rsidR="00006BD0">
        <w:t xml:space="preserve"> state-space model</w:t>
      </w:r>
      <w:r w:rsidR="00B75C2E">
        <w:t xml:space="preserve">. </w:t>
      </w:r>
    </w:p>
    <w:p w14:paraId="373D258A" w14:textId="748223A0" w:rsidR="00ED3D0B" w:rsidRDefault="0031574F" w:rsidP="00D64BD8">
      <w:pPr>
        <w:pStyle w:val="Chapterheading0"/>
        <w:ind w:firstLine="720"/>
      </w:pPr>
      <w:r>
        <w:t>Finally, we</w:t>
      </w:r>
      <w:r w:rsidR="00BE5F08">
        <w:t xml:space="preserve"> compared </w:t>
      </w:r>
      <w:r w:rsidR="00D43250">
        <w:t xml:space="preserve">the </w:t>
      </w:r>
      <w:r w:rsidR="00BE5F08">
        <w:t xml:space="preserve">extent </w:t>
      </w:r>
      <w:r w:rsidR="00006BD0">
        <w:t>to which an</w:t>
      </w:r>
      <w:r w:rsidR="008522DC">
        <w:t xml:space="preserve"> environmental covariate for recruitment </w:t>
      </w:r>
      <w:r w:rsidR="0055531D">
        <w:t xml:space="preserve">(S(base)) </w:t>
      </w:r>
      <w:r w:rsidR="00D64BD8">
        <w:t>and</w:t>
      </w:r>
      <w:r w:rsidR="008522DC">
        <w:t xml:space="preserve"> the 2D AR(1) smoother for survival </w:t>
      </w:r>
      <w:r w:rsidR="00D64BD8">
        <w:t xml:space="preserve">deviations </w:t>
      </w:r>
      <w:r w:rsidR="0055531D">
        <w:t>(S</w:t>
      </w:r>
      <w:r w:rsidR="0055531D">
        <w:rPr>
          <w:vertAlign w:val="subscript"/>
        </w:rPr>
        <w:t>0</w:t>
      </w:r>
      <w:r w:rsidR="00D64BD8">
        <w:t>(age, year)) can influence</w:t>
      </w:r>
      <w:r w:rsidR="002767EC" w:rsidRPr="009A4919">
        <w:t xml:space="preserve"> m</w:t>
      </w:r>
      <w:r w:rsidR="00AB79F0">
        <w:t xml:space="preserve">odel estimates and predictions. </w:t>
      </w:r>
      <w:r w:rsidR="00886706">
        <w:t>This</w:t>
      </w:r>
      <w:r w:rsidR="002C1B4C">
        <w:t xml:space="preserve"> comparison </w:t>
      </w:r>
      <w:r w:rsidR="00006BD0">
        <w:t>was made based upon</w:t>
      </w:r>
      <w:r w:rsidR="00162313">
        <w:t xml:space="preserve"> </w:t>
      </w:r>
      <w:r w:rsidR="002767EC" w:rsidRPr="009A4919">
        <w:t>the relative difference</w:t>
      </w:r>
      <w:r w:rsidR="00611247">
        <w:t xml:space="preserve">,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Θ</m:t>
            </m:r>
          </m:e>
        </m:acc>
        <m:r>
          <m:rPr>
            <m:sty m:val="p"/>
          </m:rPr>
          <w:rPr>
            <w:rFonts w:ascii="Cambria Math" w:hAnsi="Cambria Math"/>
          </w:rPr>
          <m:t>/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Θ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1</m:t>
        </m:r>
      </m:oMath>
      <w:r w:rsidR="00611247">
        <w:t>,</w:t>
      </w:r>
      <w:r w:rsidR="002767EC" w:rsidRPr="009A4919">
        <w:t xml:space="preserve"> in SSB and </w:t>
      </w:r>
      <m:oMath>
        <m:r>
          <w:rPr>
            <w:rFonts w:ascii="Cambria Math" w:hAnsi="Cambria Math"/>
            <w:noProof/>
          </w:rPr>
          <m:t>F</m:t>
        </m:r>
      </m:oMath>
      <w:r w:rsidR="00611247">
        <w:t xml:space="preserve">. </w:t>
      </w:r>
      <m:oMath>
        <m:r>
          <w:rPr>
            <w:rFonts w:ascii="Cambria Math" w:hAnsi="Cambria Math"/>
          </w:rPr>
          <m:t>Θ</m:t>
        </m:r>
      </m:oMath>
      <w:r w:rsidR="00FD5E4A">
        <w:t xml:space="preserve"> is </w:t>
      </w:r>
      <w:r w:rsidR="00611247">
        <w:t>model estimate from</w:t>
      </w:r>
      <w:r w:rsidR="008670CA">
        <w:t xml:space="preserve"> S(base) or S</w:t>
      </w:r>
      <w:r w:rsidR="00611247">
        <w:rPr>
          <w:vertAlign w:val="subscript"/>
        </w:rPr>
        <w:t>0</w:t>
      </w:r>
      <w:r w:rsidR="008670CA">
        <w:t xml:space="preserve">(age, year)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8670CA">
        <w:t xml:space="preserve"> is </w:t>
      </w:r>
      <w:r w:rsidR="00EB274B">
        <w:t>model estimate from S</w:t>
      </w:r>
      <w:r w:rsidR="00EB274B">
        <w:rPr>
          <w:vertAlign w:val="subscript"/>
        </w:rPr>
        <w:t>0</w:t>
      </w:r>
      <w:r w:rsidR="00EB274B">
        <w:t>(base)</w:t>
      </w:r>
      <w:r w:rsidR="00FF68B9">
        <w:t xml:space="preserve">, </w:t>
      </w:r>
      <w:r w:rsidR="00D64BD8">
        <w:t xml:space="preserve">so </w:t>
      </w:r>
      <w:r w:rsidR="00FF68B9">
        <w:t xml:space="preserve">the relative difference </w:t>
      </w:r>
      <w:r w:rsidR="00BD01CE">
        <w:t xml:space="preserve">between </w:t>
      </w:r>
      <w:r w:rsidR="00F844A0">
        <w:t xml:space="preserve">S(base) and </w:t>
      </w:r>
      <w:r w:rsidR="004B7999">
        <w:t>S</w:t>
      </w:r>
      <w:r w:rsidR="004B7999">
        <w:rPr>
          <w:vertAlign w:val="subscript"/>
        </w:rPr>
        <w:t>0</w:t>
      </w:r>
      <w:r w:rsidR="004B7999">
        <w:t>(base)</w:t>
      </w:r>
      <w:r w:rsidR="002A5125">
        <w:t xml:space="preserve"> </w:t>
      </w:r>
      <w:bookmarkStart w:id="23" w:name="OLE_LINK25"/>
      <w:bookmarkStart w:id="24" w:name="OLE_LINK26"/>
      <w:r w:rsidR="00AC6994">
        <w:t>should be</w:t>
      </w:r>
      <w:r w:rsidR="00967FCA">
        <w:t xml:space="preserve"> solely due to</w:t>
      </w:r>
      <w:r w:rsidR="002A5125">
        <w:t xml:space="preserve"> </w:t>
      </w:r>
      <w:r w:rsidR="00417F41">
        <w:t>incorporating the GSI</w:t>
      </w:r>
      <w:bookmarkEnd w:id="23"/>
      <w:bookmarkEnd w:id="24"/>
      <w:r w:rsidR="004B7999">
        <w:t xml:space="preserve"> into the stock-recruit function and that</w:t>
      </w:r>
      <w:r w:rsidR="002A5125">
        <w:t xml:space="preserve"> </w:t>
      </w:r>
      <w:r w:rsidR="00BD01CE">
        <w:t>between</w:t>
      </w:r>
      <w:r w:rsidR="002A5125">
        <w:t xml:space="preserve"> </w:t>
      </w:r>
      <w:r w:rsidR="004B7999">
        <w:t>S</w:t>
      </w:r>
      <w:r w:rsidR="004B7999">
        <w:rPr>
          <w:vertAlign w:val="subscript"/>
        </w:rPr>
        <w:t>0</w:t>
      </w:r>
      <w:r w:rsidR="004B7999">
        <w:t xml:space="preserve">(age, year) </w:t>
      </w:r>
      <w:r w:rsidR="002A5125">
        <w:t xml:space="preserve">and </w:t>
      </w:r>
      <w:r w:rsidR="004B7999">
        <w:t>S</w:t>
      </w:r>
      <w:r w:rsidR="004B7999">
        <w:rPr>
          <w:vertAlign w:val="subscript"/>
        </w:rPr>
        <w:t>0</w:t>
      </w:r>
      <w:r w:rsidR="004B7999">
        <w:t>(base)</w:t>
      </w:r>
      <w:r w:rsidR="002A5125">
        <w:t xml:space="preserve"> </w:t>
      </w:r>
      <w:r w:rsidR="004B7999">
        <w:t>should be solely</w:t>
      </w:r>
      <w:r w:rsidR="002A5125">
        <w:t xml:space="preserve"> due to </w:t>
      </w:r>
      <w:r w:rsidR="00417F41">
        <w:t>implementing</w:t>
      </w:r>
      <w:r w:rsidR="004B7999">
        <w:t xml:space="preserve"> the 2D </w:t>
      </w:r>
      <w:r w:rsidR="00417F41">
        <w:t>AR(1)</w:t>
      </w:r>
      <w:r w:rsidR="001A7333">
        <w:t xml:space="preserve"> smoother</w:t>
      </w:r>
      <w:r w:rsidR="004B7999">
        <w:t xml:space="preserve"> for survival</w:t>
      </w:r>
      <w:r w:rsidR="00624EFE">
        <w:t>.</w:t>
      </w:r>
      <w:bookmarkStart w:id="25" w:name="_Toc465598052"/>
      <w:r w:rsidR="00014F49">
        <w:t xml:space="preserve"> </w:t>
      </w:r>
      <w:r w:rsidR="007E6086">
        <w:t xml:space="preserve">The </w:t>
      </w:r>
      <w:r w:rsidR="001A7333">
        <w:t xml:space="preserve">recruitment </w:t>
      </w:r>
      <w:r w:rsidR="00533D28">
        <w:t xml:space="preserve">variation </w:t>
      </w:r>
      <w:r w:rsidR="007E6086">
        <w:t xml:space="preserve">of SNEMA yellowtail flounder </w:t>
      </w:r>
      <w:r w:rsidR="001A7333">
        <w:t xml:space="preserve">has been found to be </w:t>
      </w:r>
      <w:r w:rsidR="00533D28">
        <w:t>strongly related to the environmental fluctuation caused by the latitudinal shift of the Gulf stream</w:t>
      </w:r>
      <w:r w:rsidR="00621532">
        <w:t xml:space="preserve"> (Xu et al. accepted)</w:t>
      </w:r>
      <w:r w:rsidR="00533D28">
        <w:t xml:space="preserve">. </w:t>
      </w:r>
      <w:r w:rsidR="001C1B6D">
        <w:t xml:space="preserve">Consequently, SNEMA yellowtail flounder </w:t>
      </w:r>
      <w:r w:rsidR="00380C94">
        <w:t>is an ideal stock for comparing</w:t>
      </w:r>
      <w:r w:rsidR="00C905D9">
        <w:t xml:space="preserve"> the relative importance of </w:t>
      </w:r>
      <w:r w:rsidR="00621532">
        <w:t>understanding the environment-</w:t>
      </w:r>
      <w:r w:rsidR="00C905D9">
        <w:t xml:space="preserve">recruitment </w:t>
      </w:r>
      <w:r w:rsidR="00621532">
        <w:t xml:space="preserve">relationship </w:t>
      </w:r>
      <w:r w:rsidR="00C905D9">
        <w:t xml:space="preserve">and </w:t>
      </w:r>
      <w:r w:rsidR="00380C94">
        <w:t xml:space="preserve">evaluating the autocorrelations in survival deviations </w:t>
      </w:r>
      <w:r w:rsidR="00C905D9">
        <w:t>to a stock assess</w:t>
      </w:r>
      <w:r w:rsidR="00380C94">
        <w:t>ment. The comparison aimed</w:t>
      </w:r>
      <w:r w:rsidR="006E7CDF">
        <w:t xml:space="preserve"> at providing</w:t>
      </w:r>
      <w:r w:rsidR="00C905D9">
        <w:t xml:space="preserve"> </w:t>
      </w:r>
      <w:r w:rsidR="00B407D4">
        <w:lastRenderedPageBreak/>
        <w:t>suggestions</w:t>
      </w:r>
      <w:r w:rsidR="00C905D9">
        <w:t xml:space="preserve"> </w:t>
      </w:r>
      <w:r w:rsidR="00380C94">
        <w:t>regarding</w:t>
      </w:r>
      <w:r w:rsidR="00C905D9">
        <w:t xml:space="preserve"> </w:t>
      </w:r>
      <w:r w:rsidR="006E7CDF">
        <w:t>the priorities</w:t>
      </w:r>
      <w:r w:rsidR="00C905D9">
        <w:t xml:space="preserve"> of </w:t>
      </w:r>
      <w:r w:rsidR="0050681E">
        <w:t>future</w:t>
      </w:r>
      <w:r w:rsidR="00DD6B07">
        <w:t xml:space="preserve"> </w:t>
      </w:r>
      <w:r w:rsidR="00380C94">
        <w:t>stock assessment</w:t>
      </w:r>
      <w:r w:rsidR="00DD6B07">
        <w:t xml:space="preserve"> research</w:t>
      </w:r>
      <w:r w:rsidR="00476510">
        <w:t xml:space="preserve"> for SNEMA yellowtail flounder and perhaps othe</w:t>
      </w:r>
      <w:r w:rsidR="00864523">
        <w:t xml:space="preserve">r </w:t>
      </w:r>
      <w:r w:rsidR="006E1145">
        <w:t>similar fish stocks</w:t>
      </w:r>
      <w:r w:rsidR="00476510">
        <w:t xml:space="preserve"> as well</w:t>
      </w:r>
      <w:r w:rsidR="00C905D9">
        <w:t>.</w:t>
      </w:r>
    </w:p>
    <w:p w14:paraId="3F9D990D" w14:textId="77777777" w:rsidR="004F3956" w:rsidRPr="00D64BD8" w:rsidRDefault="004F3956" w:rsidP="004F3956">
      <w:pPr>
        <w:pStyle w:val="Chapterheading0"/>
      </w:pPr>
    </w:p>
    <w:p w14:paraId="0DF6E30E" w14:textId="6B289044" w:rsidR="00BC621B" w:rsidRPr="00BC621B" w:rsidRDefault="002767EC" w:rsidP="00380C94">
      <w:pPr>
        <w:pStyle w:val="Heading1"/>
        <w:numPr>
          <w:ilvl w:val="0"/>
          <w:numId w:val="15"/>
        </w:numPr>
      </w:pPr>
      <w:r w:rsidRPr="009A4919">
        <w:t>Results</w:t>
      </w:r>
      <w:bookmarkEnd w:id="25"/>
    </w:p>
    <w:p w14:paraId="537152EC" w14:textId="77777777" w:rsidR="00CB6861" w:rsidRPr="009A4919" w:rsidRDefault="00BC621B" w:rsidP="00BC621B">
      <w:pPr>
        <w:pStyle w:val="Heading2"/>
      </w:pPr>
      <w:r>
        <w:t xml:space="preserve">3.1.  </w:t>
      </w:r>
      <w:r w:rsidR="00500450">
        <w:t>Goodness-of-fit</w:t>
      </w:r>
    </w:p>
    <w:p w14:paraId="04768D09" w14:textId="7A1868CA" w:rsidR="00446DEC" w:rsidRDefault="00F715C2" w:rsidP="00452E00">
      <w:pPr>
        <w:pStyle w:val="Chapterheading0"/>
        <w:ind w:firstLine="720"/>
      </w:pPr>
      <w:r>
        <w:t xml:space="preserve">In general, incorporating the GSI into the stock-recruit function and implementing the 2D AR(1) smoother for survival both resulted in better model fit, but the improvement in model fit (as measured by AIC) </w:t>
      </w:r>
      <w:r w:rsidR="004F3956">
        <w:t xml:space="preserve">that was </w:t>
      </w:r>
      <w:r>
        <w:t>due to implementing the 2D AR(1) survival smoother was considerably larger</w:t>
      </w:r>
      <w:r w:rsidR="000F5EFF">
        <w:t xml:space="preserve"> (Table 1).</w:t>
      </w:r>
      <w:r>
        <w:t xml:space="preserve"> Specifically, </w:t>
      </w:r>
      <w:r w:rsidR="004F3956">
        <w:t>relatively to S</w:t>
      </w:r>
      <w:r w:rsidR="004F3956">
        <w:rPr>
          <w:vertAlign w:val="subscript"/>
        </w:rPr>
        <w:t>0</w:t>
      </w:r>
      <w:r w:rsidR="004F3956">
        <w:t xml:space="preserve">(base) in which neither process was included, </w:t>
      </w:r>
      <w:r>
        <w:t xml:space="preserve">incorporating the GSI into the stock-recruit function </w:t>
      </w:r>
      <w:r w:rsidR="00EA4ABE">
        <w:t xml:space="preserve">(S(base)) </w:t>
      </w:r>
      <w:r>
        <w:t xml:space="preserve">reduced the AIC by </w:t>
      </w:r>
      <w:r w:rsidR="001B127E">
        <w:t xml:space="preserve">12.84, in contrast to by 32.48 </w:t>
      </w:r>
      <w:r w:rsidR="004F3956">
        <w:t>due to</w:t>
      </w:r>
      <w:r w:rsidR="001B127E">
        <w:t xml:space="preserve"> implementing the 2D AR(1) survival smoother </w:t>
      </w:r>
      <w:r w:rsidR="00EA4ABE">
        <w:t>(S</w:t>
      </w:r>
      <w:r w:rsidR="00EA4ABE">
        <w:rPr>
          <w:vertAlign w:val="subscript"/>
        </w:rPr>
        <w:t>0</w:t>
      </w:r>
      <w:r w:rsidR="00EA4ABE">
        <w:rPr>
          <w:rFonts w:hint="eastAsia"/>
          <w:lang w:eastAsia="zh-CN"/>
        </w:rPr>
        <w:t>(</w:t>
      </w:r>
      <w:r w:rsidR="00EA4ABE">
        <w:rPr>
          <w:lang w:eastAsia="zh-CN"/>
        </w:rPr>
        <w:t>age, year</w:t>
      </w:r>
      <w:r w:rsidR="00EA4ABE">
        <w:rPr>
          <w:rFonts w:hint="eastAsia"/>
          <w:lang w:eastAsia="zh-CN"/>
        </w:rPr>
        <w:t>))</w:t>
      </w:r>
      <w:r w:rsidR="001B127E">
        <w:t xml:space="preserve">. The model </w:t>
      </w:r>
      <w:r w:rsidR="005961B2">
        <w:t>in which</w:t>
      </w:r>
      <w:r w:rsidR="001B127E">
        <w:t xml:space="preserve"> both processes </w:t>
      </w:r>
      <w:r w:rsidR="005961B2">
        <w:t xml:space="preserve">were </w:t>
      </w:r>
      <w:r w:rsidR="001B127E">
        <w:t xml:space="preserve">included </w:t>
      </w:r>
      <w:r w:rsidR="005961B2">
        <w:t xml:space="preserve">(S(age, year)) </w:t>
      </w:r>
      <w:r w:rsidR="00AA5E49">
        <w:t>fitted the</w:t>
      </w:r>
      <w:r w:rsidR="001B127E">
        <w:t xml:space="preserve"> data best,</w:t>
      </w:r>
      <w:r w:rsidR="003A2DF4">
        <w:t xml:space="preserve"> as suggested by </w:t>
      </w:r>
      <w:r w:rsidR="000F5EFF">
        <w:t>more</w:t>
      </w:r>
      <w:r w:rsidR="00617F89">
        <w:t xml:space="preserve"> than</w:t>
      </w:r>
      <w:r w:rsidR="003A2DF4">
        <w:t xml:space="preserve"> 2</w:t>
      </w:r>
      <w:r w:rsidR="003D2B10">
        <w:t xml:space="preserve"> unit</w:t>
      </w:r>
      <w:r w:rsidR="003A2DF4">
        <w:t xml:space="preserve"> </w:t>
      </w:r>
      <w:r w:rsidR="000F5EFF">
        <w:t>decrease in</w:t>
      </w:r>
      <w:r w:rsidR="00617F89">
        <w:t xml:space="preserve"> </w:t>
      </w:r>
      <w:r w:rsidR="003A2DF4">
        <w:t>AIC</w:t>
      </w:r>
      <w:r w:rsidR="00617F89">
        <w:t xml:space="preserve"> </w:t>
      </w:r>
      <w:r w:rsidR="009054C5">
        <w:t>compared to</w:t>
      </w:r>
      <w:r w:rsidR="009409C4">
        <w:t xml:space="preserve"> </w:t>
      </w:r>
      <w:r w:rsidR="00AA5E49">
        <w:t xml:space="preserve">any </w:t>
      </w:r>
      <w:r w:rsidR="001B127E">
        <w:t xml:space="preserve">other </w:t>
      </w:r>
      <w:r w:rsidR="00AA5E49">
        <w:t>model</w:t>
      </w:r>
      <w:r w:rsidR="000F5EFF">
        <w:t>.</w:t>
      </w:r>
      <w:r w:rsidR="00617F89">
        <w:t xml:space="preserve"> </w:t>
      </w:r>
      <w:r w:rsidR="001155C7">
        <w:t>Regardless of</w:t>
      </w:r>
      <w:r w:rsidR="00F50640">
        <w:t xml:space="preserve"> </w:t>
      </w:r>
      <w:r w:rsidR="001155C7">
        <w:t>the form of</w:t>
      </w:r>
      <w:r w:rsidR="00F50640">
        <w:t xml:space="preserve"> the stock-recruit </w:t>
      </w:r>
      <w:r w:rsidR="009409C4">
        <w:t>function</w:t>
      </w:r>
      <w:r w:rsidR="00617F89">
        <w:t xml:space="preserve">, the </w:t>
      </w:r>
      <w:r w:rsidR="009409C4">
        <w:t>model</w:t>
      </w:r>
      <w:r w:rsidR="002767EC" w:rsidRPr="009A4919">
        <w:t xml:space="preserve"> </w:t>
      </w:r>
      <w:r w:rsidR="008E5C89">
        <w:t>assuming</w:t>
      </w:r>
      <w:r w:rsidR="00617F89">
        <w:t xml:space="preserve"> </w:t>
      </w:r>
      <w:r w:rsidR="002767EC" w:rsidRPr="009A4919">
        <w:t xml:space="preserve">2D </w:t>
      </w:r>
      <w:r w:rsidR="00952AF2">
        <w:t xml:space="preserve">autocorrelated </w:t>
      </w:r>
      <w:r w:rsidR="002767EC" w:rsidRPr="009A4919">
        <w:t xml:space="preserve">survival </w:t>
      </w:r>
      <w:r w:rsidR="00630E25">
        <w:t xml:space="preserve">deviations </w:t>
      </w:r>
      <w:r w:rsidR="001155C7">
        <w:t xml:space="preserve">fitted </w:t>
      </w:r>
      <w:r w:rsidR="00952AF2">
        <w:t>substantially</w:t>
      </w:r>
      <w:r w:rsidR="00617F89">
        <w:t xml:space="preserve"> better than </w:t>
      </w:r>
      <w:r w:rsidR="009409C4">
        <w:t xml:space="preserve">the two corresponding models assuming 1D autocorrelated survival, </w:t>
      </w:r>
      <w:r w:rsidR="001155C7">
        <w:t>indicating</w:t>
      </w:r>
      <w:r w:rsidR="009409C4">
        <w:t xml:space="preserve"> that </w:t>
      </w:r>
      <w:r w:rsidR="001155C7">
        <w:t xml:space="preserve">survival deviations </w:t>
      </w:r>
      <w:r w:rsidR="005A7A34">
        <w:t xml:space="preserve">for SNEMA yellowtail flounder </w:t>
      </w:r>
      <w:r w:rsidR="007D30DF">
        <w:t>were</w:t>
      </w:r>
      <w:r w:rsidR="009409C4">
        <w:t xml:space="preserve"> autocorrelated among both ages and years</w:t>
      </w:r>
      <w:r w:rsidR="00617F89">
        <w:t>.</w:t>
      </w:r>
      <w:r w:rsidR="003D2B10" w:rsidRPr="009A4919">
        <w:t xml:space="preserve"> </w:t>
      </w:r>
      <w:r w:rsidR="0054172D">
        <w:t xml:space="preserve">Moreover, the retrospective AIC value of the eight models showed that </w:t>
      </w:r>
      <w:r w:rsidR="009A48D5">
        <w:t xml:space="preserve">the </w:t>
      </w:r>
      <w:r w:rsidR="005A7A34">
        <w:t xml:space="preserve">ranking of </w:t>
      </w:r>
      <w:r w:rsidR="00FE0C4B">
        <w:t xml:space="preserve">eight </w:t>
      </w:r>
      <w:r w:rsidR="005A7A34">
        <w:t>model performance</w:t>
      </w:r>
      <w:r w:rsidR="00FE0C4B">
        <w:t>s</w:t>
      </w:r>
      <w:r w:rsidR="003E29ED">
        <w:t xml:space="preserve"> </w:t>
      </w:r>
      <w:r w:rsidR="0054172D">
        <w:t xml:space="preserve">in the terminal year </w:t>
      </w:r>
      <w:r w:rsidR="005A7A34">
        <w:t xml:space="preserve">of data </w:t>
      </w:r>
      <w:r w:rsidR="0054172D">
        <w:t>was persistent over</w:t>
      </w:r>
      <w:r w:rsidR="00E30B20">
        <w:t xml:space="preserve"> </w:t>
      </w:r>
      <w:r w:rsidR="00D449D3">
        <w:t xml:space="preserve">at least </w:t>
      </w:r>
      <w:r w:rsidR="00E30B20">
        <w:t xml:space="preserve">the </w:t>
      </w:r>
      <w:r w:rsidR="00D449D3">
        <w:t>last</w:t>
      </w:r>
      <w:r w:rsidR="00E30B20">
        <w:t xml:space="preserve"> eight years </w:t>
      </w:r>
      <w:r w:rsidR="00F24E7A">
        <w:t xml:space="preserve">(Table </w:t>
      </w:r>
      <w:r w:rsidR="00B00F2B">
        <w:t xml:space="preserve">2). </w:t>
      </w:r>
      <w:r w:rsidR="002767EC" w:rsidRPr="009A4919">
        <w:t xml:space="preserve">According to AIC and </w:t>
      </w:r>
      <w:r w:rsidR="0011200E">
        <w:t xml:space="preserve">the </w:t>
      </w:r>
      <w:r w:rsidR="009A48D5">
        <w:t>estimates of</w:t>
      </w:r>
      <w:r w:rsidR="002767EC" w:rsidRPr="009A4919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age</m:t>
            </m:r>
          </m:sub>
        </m:sSub>
      </m:oMath>
      <w:r w:rsidR="002767EC" w:rsidRPr="009A4919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year</m:t>
            </m:r>
          </m:sub>
        </m:sSub>
      </m:oMath>
      <w:r w:rsidR="002767EC" w:rsidRPr="009A4919">
        <w:t xml:space="preserve">, the </w:t>
      </w:r>
      <w:r w:rsidR="005E7129">
        <w:t xml:space="preserve">among-year </w:t>
      </w:r>
      <w:r w:rsidR="008F0598">
        <w:t>autocorrelation</w:t>
      </w:r>
      <w:r w:rsidR="005E7129">
        <w:t xml:space="preserve"> </w:t>
      </w:r>
      <w:r w:rsidR="00586190">
        <w:rPr>
          <w:rFonts w:hint="eastAsia"/>
          <w:lang w:eastAsia="zh-CN"/>
        </w:rPr>
        <w:t xml:space="preserve">in survival </w:t>
      </w:r>
      <w:r w:rsidR="0015564F">
        <w:rPr>
          <w:lang w:eastAsia="zh-CN"/>
        </w:rPr>
        <w:t xml:space="preserve">deviations </w:t>
      </w:r>
      <w:r w:rsidR="00913B70">
        <w:t>was</w:t>
      </w:r>
      <w:r w:rsidR="002767EC" w:rsidRPr="009A4919">
        <w:t xml:space="preserve"> </w:t>
      </w:r>
      <w:r w:rsidR="005E7129">
        <w:t xml:space="preserve">higher </w:t>
      </w:r>
      <w:r w:rsidR="001E4D79" w:rsidRPr="009A4919">
        <w:t xml:space="preserve">and </w:t>
      </w:r>
      <w:r w:rsidR="003A2DF4">
        <w:t>ha</w:t>
      </w:r>
      <w:r w:rsidR="00913B70">
        <w:t>d</w:t>
      </w:r>
      <w:r w:rsidR="003A2DF4">
        <w:t xml:space="preserve"> larger </w:t>
      </w:r>
      <w:r w:rsidR="00176D09">
        <w:t>impact</w:t>
      </w:r>
      <w:r w:rsidR="003A2DF4">
        <w:t xml:space="preserve"> on model fit</w:t>
      </w:r>
      <w:r w:rsidR="002767EC" w:rsidRPr="009A4919">
        <w:t xml:space="preserve"> than </w:t>
      </w:r>
      <w:r w:rsidR="005E7129" w:rsidRPr="009A4919">
        <w:t xml:space="preserve">the </w:t>
      </w:r>
      <w:r w:rsidR="005E7129">
        <w:t>among-age autocorrelation in survival</w:t>
      </w:r>
      <w:r w:rsidR="007475BE">
        <w:t xml:space="preserve"> deviations</w:t>
      </w:r>
      <w:r w:rsidR="00197011" w:rsidRPr="009A4919">
        <w:t>,</w:t>
      </w:r>
      <w:r w:rsidR="002767EC" w:rsidRPr="009A4919">
        <w:t xml:space="preserve"> which</w:t>
      </w:r>
      <w:r w:rsidR="009B17CC">
        <w:t>,</w:t>
      </w:r>
      <w:r w:rsidR="00CD2E29">
        <w:t xml:space="preserve"> how</w:t>
      </w:r>
      <w:r w:rsidR="00622765">
        <w:t>ever</w:t>
      </w:r>
      <w:r w:rsidR="009B17CC">
        <w:t>,</w:t>
      </w:r>
      <w:r w:rsidR="002767EC" w:rsidRPr="009A4919">
        <w:t xml:space="preserve"> </w:t>
      </w:r>
      <w:r w:rsidR="00913B70">
        <w:t>was</w:t>
      </w:r>
      <w:r w:rsidR="002767EC" w:rsidRPr="009A4919">
        <w:t xml:space="preserve"> </w:t>
      </w:r>
      <w:r w:rsidR="00F24E7A">
        <w:t xml:space="preserve">not negligible (Table </w:t>
      </w:r>
      <w:r w:rsidR="00197011" w:rsidRPr="009A4919">
        <w:t>1).</w:t>
      </w:r>
    </w:p>
    <w:p w14:paraId="07F846FC" w14:textId="77777777" w:rsidR="00E0138F" w:rsidRDefault="00E0138F" w:rsidP="00E0138F">
      <w:pPr>
        <w:pStyle w:val="Heading2"/>
      </w:pPr>
      <w:r>
        <w:lastRenderedPageBreak/>
        <w:t xml:space="preserve">3.2.  </w:t>
      </w:r>
      <w:r w:rsidRPr="00500450">
        <w:t xml:space="preserve">Retrospective </w:t>
      </w:r>
      <w:r>
        <w:t>pattern</w:t>
      </w:r>
    </w:p>
    <w:p w14:paraId="409BB502" w14:textId="5F9418D8" w:rsidR="00537DAD" w:rsidRDefault="00E0138F" w:rsidP="00452E00">
      <w:pPr>
        <w:pStyle w:val="Chapterheading0"/>
        <w:ind w:firstLine="720"/>
        <w:rPr>
          <w:lang w:eastAsia="zh-CN"/>
        </w:rPr>
      </w:pPr>
      <w:r w:rsidRPr="009A4919">
        <w:rPr>
          <w:lang w:eastAsia="zh-CN"/>
        </w:rPr>
        <w:t>I</w:t>
      </w:r>
      <w:r w:rsidRPr="009A4919">
        <w:t xml:space="preserve">n addition to </w:t>
      </w:r>
      <w:r w:rsidRPr="00314901">
        <w:rPr>
          <w:noProof/>
        </w:rPr>
        <w:t>improv</w:t>
      </w:r>
      <w:r>
        <w:rPr>
          <w:noProof/>
        </w:rPr>
        <w:t>ing</w:t>
      </w:r>
      <w:r w:rsidRPr="009A4919">
        <w:t xml:space="preserve"> </w:t>
      </w:r>
      <w:r w:rsidR="00A845A8">
        <w:t xml:space="preserve">model </w:t>
      </w:r>
      <w:r w:rsidRPr="009A4919">
        <w:t xml:space="preserve">fit, </w:t>
      </w:r>
      <w:r>
        <w:t xml:space="preserve">implementing the 2D AR(1) survival smoother into the state-space model also reduced </w:t>
      </w:r>
      <w:r>
        <w:rPr>
          <w:lang w:eastAsia="zh-CN"/>
        </w:rPr>
        <w:t>the</w:t>
      </w:r>
      <w:r w:rsidRPr="009A4919">
        <w:rPr>
          <w:lang w:eastAsia="zh-CN"/>
        </w:rPr>
        <w:t xml:space="preserve"> retrospective </w:t>
      </w:r>
      <w:r w:rsidR="00D77CD5">
        <w:rPr>
          <w:lang w:eastAsia="zh-CN"/>
        </w:rPr>
        <w:t>pattern</w:t>
      </w:r>
      <w:r w:rsidR="00C118C8">
        <w:rPr>
          <w:lang w:eastAsia="zh-CN"/>
        </w:rPr>
        <w:t>s</w:t>
      </w:r>
      <w:r w:rsidR="00CD2E29" w:rsidRPr="009A4919">
        <w:rPr>
          <w:lang w:eastAsia="zh-CN"/>
        </w:rPr>
        <w:t xml:space="preserve"> </w:t>
      </w:r>
      <w:r w:rsidR="00012215">
        <w:rPr>
          <w:lang w:eastAsia="zh-CN"/>
        </w:rPr>
        <w:t>for</w:t>
      </w:r>
      <w:r>
        <w:rPr>
          <w:lang w:eastAsia="zh-CN"/>
        </w:rPr>
        <w:t xml:space="preserve"> SSB and </w:t>
      </w:r>
      <m:oMath>
        <m:r>
          <w:rPr>
            <w:rFonts w:ascii="Cambria Math" w:hAnsi="Cambria Math"/>
            <w:noProof/>
          </w:rPr>
          <m:t>F</m:t>
        </m:r>
      </m:oMath>
      <w:r>
        <w:rPr>
          <w:lang w:eastAsia="zh-CN"/>
        </w:rPr>
        <w:t xml:space="preserve"> to a large extent</w:t>
      </w:r>
      <w:r w:rsidRPr="009A4919">
        <w:rPr>
          <w:lang w:eastAsia="zh-CN"/>
        </w:rPr>
        <w:t xml:space="preserve">. </w:t>
      </w:r>
      <w:r w:rsidR="00C118C8">
        <w:rPr>
          <w:lang w:eastAsia="zh-CN"/>
        </w:rPr>
        <w:t xml:space="preserve">In </w:t>
      </w:r>
      <w:r w:rsidR="00305D97">
        <w:rPr>
          <w:lang w:eastAsia="zh-CN"/>
        </w:rPr>
        <w:t>S</w:t>
      </w:r>
      <w:r w:rsidR="00305D97">
        <w:rPr>
          <w:vertAlign w:val="subscript"/>
          <w:lang w:eastAsia="zh-CN"/>
        </w:rPr>
        <w:t>0</w:t>
      </w:r>
      <w:r w:rsidR="00305D97">
        <w:rPr>
          <w:lang w:eastAsia="zh-CN"/>
        </w:rPr>
        <w:t xml:space="preserve">(base), </w:t>
      </w:r>
      <w:r w:rsidR="00C118C8">
        <w:rPr>
          <w:lang w:eastAsia="zh-CN"/>
        </w:rPr>
        <w:t>the model without the 2D AR(1) survival s</w:t>
      </w:r>
      <w:r w:rsidR="00305D97">
        <w:rPr>
          <w:lang w:eastAsia="zh-CN"/>
        </w:rPr>
        <w:t xml:space="preserve">moother, </w:t>
      </w:r>
      <w:r w:rsidR="00C118C8">
        <w:rPr>
          <w:lang w:eastAsia="zh-CN"/>
        </w:rPr>
        <w:t xml:space="preserve">the </w:t>
      </w:r>
      <w:r w:rsidR="00122534">
        <w:rPr>
          <w:lang w:eastAsia="zh-CN"/>
        </w:rPr>
        <w:t>Mohn’s rho</w:t>
      </w:r>
      <w:r w:rsidR="008575CD">
        <w:rPr>
          <w:lang w:eastAsia="zh-CN"/>
        </w:rPr>
        <w:t>s</w:t>
      </w:r>
      <w:r w:rsidR="00C118C8">
        <w:rPr>
          <w:lang w:eastAsia="zh-CN"/>
        </w:rPr>
        <w:t xml:space="preserve"> for</w:t>
      </w:r>
      <w:r>
        <w:rPr>
          <w:lang w:eastAsia="zh-CN"/>
        </w:rPr>
        <w:t xml:space="preserve"> SSB and </w:t>
      </w:r>
      <w:r w:rsidRPr="00C118C8">
        <w:rPr>
          <w:i/>
          <w:lang w:eastAsia="zh-CN"/>
        </w:rPr>
        <w:t>F</w:t>
      </w:r>
      <w:r>
        <w:rPr>
          <w:lang w:eastAsia="zh-CN"/>
        </w:rPr>
        <w:t xml:space="preserve"> </w:t>
      </w:r>
      <w:r w:rsidR="00094D6A">
        <w:rPr>
          <w:lang w:eastAsia="zh-CN"/>
        </w:rPr>
        <w:t>were notably positive (0.11) and negative (-0.14)</w:t>
      </w:r>
      <w:r>
        <w:rPr>
          <w:lang w:eastAsia="zh-CN"/>
        </w:rPr>
        <w:t>, respectively</w:t>
      </w:r>
      <w:r w:rsidR="002F19C8">
        <w:rPr>
          <w:lang w:eastAsia="zh-CN"/>
        </w:rPr>
        <w:t xml:space="preserve"> (</w:t>
      </w:r>
      <w:r w:rsidR="00BE7D99">
        <w:rPr>
          <w:lang w:eastAsia="zh-CN"/>
        </w:rPr>
        <w:t>Fig. 1</w:t>
      </w:r>
      <w:r w:rsidR="005B2341">
        <w:rPr>
          <w:lang w:eastAsia="zh-CN"/>
        </w:rPr>
        <w:t>, first row</w:t>
      </w:r>
      <w:r w:rsidR="002F19C8">
        <w:rPr>
          <w:lang w:eastAsia="zh-CN"/>
        </w:rPr>
        <w:t>)</w:t>
      </w:r>
      <w:r>
        <w:rPr>
          <w:lang w:eastAsia="zh-CN"/>
        </w:rPr>
        <w:t xml:space="preserve">. </w:t>
      </w:r>
      <w:r w:rsidR="00D419F2">
        <w:rPr>
          <w:lang w:eastAsia="zh-CN"/>
        </w:rPr>
        <w:t>By</w:t>
      </w:r>
      <w:r w:rsidR="00094D6A">
        <w:rPr>
          <w:lang w:eastAsia="zh-CN"/>
        </w:rPr>
        <w:t xml:space="preserve"> contrast, </w:t>
      </w:r>
      <w:r w:rsidR="00D419F2">
        <w:rPr>
          <w:lang w:eastAsia="zh-CN"/>
        </w:rPr>
        <w:t xml:space="preserve">in </w:t>
      </w:r>
      <w:r w:rsidR="00D419F2" w:rsidRPr="00D419F2">
        <w:rPr>
          <w:lang w:eastAsia="zh-CN"/>
        </w:rPr>
        <w:t>S</w:t>
      </w:r>
      <w:r w:rsidR="00D419F2">
        <w:rPr>
          <w:vertAlign w:val="subscript"/>
          <w:lang w:eastAsia="zh-CN"/>
        </w:rPr>
        <w:t>0</w:t>
      </w:r>
      <w:r w:rsidR="00D419F2">
        <w:rPr>
          <w:lang w:eastAsia="zh-CN"/>
        </w:rPr>
        <w:t xml:space="preserve">(age, year) </w:t>
      </w:r>
      <w:r w:rsidR="005B2341">
        <w:rPr>
          <w:lang w:eastAsia="zh-CN"/>
        </w:rPr>
        <w:t>where</w:t>
      </w:r>
      <w:r w:rsidR="00D419F2">
        <w:rPr>
          <w:lang w:eastAsia="zh-CN"/>
        </w:rPr>
        <w:t xml:space="preserve"> </w:t>
      </w:r>
      <w:r w:rsidR="00094D6A">
        <w:rPr>
          <w:lang w:eastAsia="zh-CN"/>
        </w:rPr>
        <w:t xml:space="preserve">the </w:t>
      </w:r>
      <w:r>
        <w:rPr>
          <w:lang w:eastAsia="zh-CN"/>
        </w:rPr>
        <w:t>2D AR(1) survival smoother</w:t>
      </w:r>
      <w:r w:rsidR="00D419F2">
        <w:rPr>
          <w:lang w:eastAsia="zh-CN"/>
        </w:rPr>
        <w:t xml:space="preserve"> was implemented</w:t>
      </w:r>
      <w:r w:rsidR="00BE7D99">
        <w:rPr>
          <w:lang w:eastAsia="zh-CN"/>
        </w:rPr>
        <w:t>,</w:t>
      </w:r>
      <w:r w:rsidR="008B2217">
        <w:rPr>
          <w:lang w:eastAsia="zh-CN"/>
        </w:rPr>
        <w:t xml:space="preserve"> </w:t>
      </w:r>
      <w:r w:rsidRPr="009A4919">
        <w:rPr>
          <w:lang w:eastAsia="zh-CN"/>
        </w:rPr>
        <w:t xml:space="preserve">the </w:t>
      </w:r>
      <w:r w:rsidR="00122534">
        <w:rPr>
          <w:lang w:eastAsia="zh-CN"/>
        </w:rPr>
        <w:t>Mohn’s rho</w:t>
      </w:r>
      <w:r w:rsidR="008575CD">
        <w:rPr>
          <w:lang w:eastAsia="zh-CN"/>
        </w:rPr>
        <w:t>s</w:t>
      </w:r>
      <w:r w:rsidR="00E9214F" w:rsidRPr="009A4919">
        <w:rPr>
          <w:lang w:eastAsia="zh-CN"/>
        </w:rPr>
        <w:t xml:space="preserve"> </w:t>
      </w:r>
      <w:r w:rsidR="00012215">
        <w:rPr>
          <w:lang w:eastAsia="zh-CN"/>
        </w:rPr>
        <w:t>for</w:t>
      </w:r>
      <w:r w:rsidR="00296319">
        <w:rPr>
          <w:lang w:eastAsia="zh-CN"/>
        </w:rPr>
        <w:t xml:space="preserve"> </w:t>
      </w:r>
      <w:r w:rsidRPr="009A4919">
        <w:rPr>
          <w:lang w:eastAsia="zh-CN"/>
        </w:rPr>
        <w:t xml:space="preserve">SSB </w:t>
      </w:r>
      <w:r w:rsidR="00D419F2">
        <w:rPr>
          <w:lang w:eastAsia="zh-CN"/>
        </w:rPr>
        <w:t xml:space="preserve">(0.02) </w:t>
      </w:r>
      <w:r w:rsidRPr="009A4919">
        <w:rPr>
          <w:lang w:eastAsia="zh-CN"/>
        </w:rPr>
        <w:t xml:space="preserve">and </w:t>
      </w:r>
      <m:oMath>
        <m:r>
          <w:rPr>
            <w:rFonts w:ascii="Cambria Math" w:hAnsi="Cambria Math"/>
            <w:noProof/>
          </w:rPr>
          <m:t>F</m:t>
        </m:r>
      </m:oMath>
      <w:r w:rsidR="00D419F2">
        <w:rPr>
          <w:lang w:eastAsia="zh-CN"/>
        </w:rPr>
        <w:t xml:space="preserve"> (-0.04) </w:t>
      </w:r>
      <w:r w:rsidR="00122534">
        <w:rPr>
          <w:lang w:eastAsia="zh-CN"/>
        </w:rPr>
        <w:t>became negligibly different from zero</w:t>
      </w:r>
      <w:r w:rsidR="005B2341">
        <w:rPr>
          <w:lang w:eastAsia="zh-CN"/>
        </w:rPr>
        <w:t xml:space="preserve"> (Fig. 1, last row)</w:t>
      </w:r>
      <w:r w:rsidRPr="009A4919">
        <w:rPr>
          <w:lang w:eastAsia="zh-CN"/>
        </w:rPr>
        <w:t>.</w:t>
      </w:r>
      <w:r>
        <w:rPr>
          <w:lang w:eastAsia="zh-CN"/>
        </w:rPr>
        <w:t xml:space="preserve"> </w:t>
      </w:r>
      <w:r w:rsidR="008575CD">
        <w:rPr>
          <w:lang w:eastAsia="zh-CN"/>
        </w:rPr>
        <w:t xml:space="preserve">In </w:t>
      </w:r>
      <w:r w:rsidR="008575CD" w:rsidRPr="00D419F2">
        <w:rPr>
          <w:lang w:eastAsia="zh-CN"/>
        </w:rPr>
        <w:t>S</w:t>
      </w:r>
      <w:r w:rsidR="008575CD">
        <w:rPr>
          <w:vertAlign w:val="subscript"/>
          <w:lang w:eastAsia="zh-CN"/>
        </w:rPr>
        <w:t>0</w:t>
      </w:r>
      <w:r w:rsidR="008575CD">
        <w:rPr>
          <w:lang w:eastAsia="zh-CN"/>
        </w:rPr>
        <w:t xml:space="preserve">(age) and </w:t>
      </w:r>
      <w:r w:rsidR="008575CD" w:rsidRPr="00D419F2">
        <w:rPr>
          <w:lang w:eastAsia="zh-CN"/>
        </w:rPr>
        <w:t>S</w:t>
      </w:r>
      <w:r w:rsidR="008575CD">
        <w:rPr>
          <w:vertAlign w:val="subscript"/>
          <w:lang w:eastAsia="zh-CN"/>
        </w:rPr>
        <w:t>0</w:t>
      </w:r>
      <w:r w:rsidR="008575CD">
        <w:rPr>
          <w:lang w:eastAsia="zh-CN"/>
        </w:rPr>
        <w:t xml:space="preserve">(year) where survival autocorrelation in only one </w:t>
      </w:r>
      <w:r w:rsidR="005B2341">
        <w:rPr>
          <w:lang w:eastAsia="zh-CN"/>
        </w:rPr>
        <w:t xml:space="preserve">of the two dimensions </w:t>
      </w:r>
      <w:r w:rsidR="008575CD">
        <w:rPr>
          <w:lang w:eastAsia="zh-CN"/>
        </w:rPr>
        <w:t xml:space="preserve">was accounted for, </w:t>
      </w:r>
      <w:r w:rsidR="008575CD">
        <w:rPr>
          <w:rFonts w:hint="eastAsia"/>
          <w:lang w:eastAsia="zh-CN"/>
        </w:rPr>
        <w:t>the</w:t>
      </w:r>
      <w:r w:rsidR="008575CD">
        <w:rPr>
          <w:lang w:eastAsia="zh-CN"/>
        </w:rPr>
        <w:t xml:space="preserve"> Mohn’s rhos (in absolute) for SSB and </w:t>
      </w:r>
      <w:r w:rsidR="008575CD" w:rsidRPr="008575CD">
        <w:rPr>
          <w:i/>
          <w:lang w:eastAsia="zh-CN"/>
        </w:rPr>
        <w:t>F</w:t>
      </w:r>
      <w:r w:rsidR="008575CD">
        <w:rPr>
          <w:lang w:eastAsia="zh-CN"/>
        </w:rPr>
        <w:t xml:space="preserve"> were smaller</w:t>
      </w:r>
      <w:r w:rsidR="00DD3E82">
        <w:rPr>
          <w:lang w:eastAsia="zh-CN"/>
        </w:rPr>
        <w:t xml:space="preserve"> than </w:t>
      </w:r>
      <w:r w:rsidR="005B2341">
        <w:rPr>
          <w:lang w:eastAsia="zh-CN"/>
        </w:rPr>
        <w:t xml:space="preserve">those </w:t>
      </w:r>
      <w:r w:rsidR="00DD3E82">
        <w:rPr>
          <w:lang w:eastAsia="zh-CN"/>
        </w:rPr>
        <w:t>in S</w:t>
      </w:r>
      <w:r w:rsidR="00DD3E82">
        <w:rPr>
          <w:vertAlign w:val="subscript"/>
          <w:lang w:eastAsia="zh-CN"/>
        </w:rPr>
        <w:t>0</w:t>
      </w:r>
      <w:r w:rsidR="00DD3E82">
        <w:rPr>
          <w:lang w:eastAsia="zh-CN"/>
        </w:rPr>
        <w:t xml:space="preserve">(base) </w:t>
      </w:r>
      <w:r w:rsidR="00DD3E82">
        <w:rPr>
          <w:rFonts w:hint="eastAsia"/>
          <w:lang w:eastAsia="zh-CN"/>
        </w:rPr>
        <w:t>but</w:t>
      </w:r>
      <w:r w:rsidR="00DD3E82">
        <w:rPr>
          <w:lang w:eastAsia="zh-CN"/>
        </w:rPr>
        <w:t xml:space="preserve"> larger than </w:t>
      </w:r>
      <w:r w:rsidR="005B2341">
        <w:rPr>
          <w:lang w:eastAsia="zh-CN"/>
        </w:rPr>
        <w:t xml:space="preserve">those </w:t>
      </w:r>
      <w:r w:rsidR="00DD3E82">
        <w:rPr>
          <w:lang w:eastAsia="zh-CN"/>
        </w:rPr>
        <w:t>in S</w:t>
      </w:r>
      <w:r w:rsidR="00DD3E82">
        <w:rPr>
          <w:vertAlign w:val="subscript"/>
          <w:lang w:eastAsia="zh-CN"/>
        </w:rPr>
        <w:t>0</w:t>
      </w:r>
      <w:r w:rsidR="00DD3E82">
        <w:rPr>
          <w:lang w:eastAsia="zh-CN"/>
        </w:rPr>
        <w:t xml:space="preserve">(age, year). </w:t>
      </w:r>
      <w:r w:rsidR="005B2341">
        <w:rPr>
          <w:lang w:eastAsia="zh-CN"/>
        </w:rPr>
        <w:t>The</w:t>
      </w:r>
      <w:r w:rsidR="009771BD">
        <w:rPr>
          <w:lang w:eastAsia="zh-CN"/>
        </w:rPr>
        <w:t xml:space="preserve"> retrospective patterns </w:t>
      </w:r>
      <w:r w:rsidR="005B2341">
        <w:rPr>
          <w:lang w:eastAsia="zh-CN"/>
        </w:rPr>
        <w:t>for</w:t>
      </w:r>
      <w:r w:rsidR="009771BD">
        <w:rPr>
          <w:lang w:eastAsia="zh-CN"/>
        </w:rPr>
        <w:t xml:space="preserve"> the four models with the</w:t>
      </w:r>
      <w:r w:rsidR="00480F46">
        <w:rPr>
          <w:lang w:eastAsia="zh-CN"/>
        </w:rPr>
        <w:t xml:space="preserve"> GSI effect on recruitment</w:t>
      </w:r>
      <w:r w:rsidR="009771BD">
        <w:rPr>
          <w:lang w:eastAsia="zh-CN"/>
        </w:rPr>
        <w:t xml:space="preserve"> </w:t>
      </w:r>
      <w:r w:rsidR="00480F46">
        <w:rPr>
          <w:lang w:eastAsia="zh-CN"/>
        </w:rPr>
        <w:t xml:space="preserve">were </w:t>
      </w:r>
      <w:r w:rsidR="00620492">
        <w:rPr>
          <w:lang w:eastAsia="zh-CN"/>
        </w:rPr>
        <w:t>quantitatively</w:t>
      </w:r>
      <w:r w:rsidR="00480F46">
        <w:rPr>
          <w:lang w:eastAsia="zh-CN"/>
        </w:rPr>
        <w:t xml:space="preserve"> similar (result not shown): </w:t>
      </w:r>
      <w:r w:rsidR="005B2341">
        <w:rPr>
          <w:lang w:eastAsia="zh-CN"/>
        </w:rPr>
        <w:t xml:space="preserve">the Mohn’s rhos for SSB and </w:t>
      </w:r>
      <w:r w:rsidR="005B2341" w:rsidRPr="005B2341">
        <w:rPr>
          <w:i/>
          <w:lang w:eastAsia="zh-CN"/>
        </w:rPr>
        <w:t>F</w:t>
      </w:r>
      <w:r w:rsidR="005B2341">
        <w:rPr>
          <w:lang w:eastAsia="zh-CN"/>
        </w:rPr>
        <w:t xml:space="preserve"> </w:t>
      </w:r>
      <w:r w:rsidR="00576C0F">
        <w:rPr>
          <w:lang w:eastAsia="zh-CN"/>
        </w:rPr>
        <w:t xml:space="preserve">were relatively large </w:t>
      </w:r>
      <w:r w:rsidR="00480F46">
        <w:rPr>
          <w:lang w:eastAsia="zh-CN"/>
        </w:rPr>
        <w:t>when the 2D AR(1) survival smoother</w:t>
      </w:r>
      <w:r w:rsidR="00576C0F">
        <w:rPr>
          <w:lang w:eastAsia="zh-CN"/>
        </w:rPr>
        <w:t xml:space="preserve"> was not implemented, but became negligible otherwise</w:t>
      </w:r>
      <w:r w:rsidR="00480F46">
        <w:rPr>
          <w:lang w:eastAsia="zh-CN"/>
        </w:rPr>
        <w:t xml:space="preserve">. </w:t>
      </w:r>
      <w:r w:rsidR="00620492">
        <w:rPr>
          <w:lang w:eastAsia="zh-CN"/>
        </w:rPr>
        <w:t xml:space="preserve">The retrospective patterns for SSB and </w:t>
      </w:r>
      <w:r w:rsidR="00620492" w:rsidRPr="00620492">
        <w:rPr>
          <w:i/>
          <w:lang w:eastAsia="zh-CN"/>
        </w:rPr>
        <w:t>F</w:t>
      </w:r>
      <w:r w:rsidR="00337599">
        <w:rPr>
          <w:lang w:eastAsia="zh-CN"/>
        </w:rPr>
        <w:t xml:space="preserve"> </w:t>
      </w:r>
      <w:r w:rsidR="007A7E1E">
        <w:rPr>
          <w:lang w:eastAsia="zh-CN"/>
        </w:rPr>
        <w:t xml:space="preserve">further </w:t>
      </w:r>
      <w:r w:rsidR="002E753B">
        <w:rPr>
          <w:lang w:eastAsia="zh-CN"/>
        </w:rPr>
        <w:t>emphasize</w:t>
      </w:r>
      <w:r w:rsidR="00122534">
        <w:rPr>
          <w:lang w:eastAsia="zh-CN"/>
        </w:rPr>
        <w:t>d</w:t>
      </w:r>
      <w:r w:rsidR="002E753B">
        <w:rPr>
          <w:lang w:eastAsia="zh-CN"/>
        </w:rPr>
        <w:t xml:space="preserve"> </w:t>
      </w:r>
      <w:r w:rsidR="008C7D14">
        <w:rPr>
          <w:lang w:eastAsia="zh-CN"/>
        </w:rPr>
        <w:t>t</w:t>
      </w:r>
      <w:r w:rsidR="007A7E1E">
        <w:rPr>
          <w:lang w:eastAsia="zh-CN"/>
        </w:rPr>
        <w:t>he necessity of</w:t>
      </w:r>
      <w:r w:rsidR="008C7D14">
        <w:rPr>
          <w:lang w:eastAsia="zh-CN"/>
        </w:rPr>
        <w:t xml:space="preserve"> implementing the 2D AR(1) survival smoother </w:t>
      </w:r>
      <w:r w:rsidR="007A7E1E">
        <w:rPr>
          <w:lang w:eastAsia="zh-CN"/>
        </w:rPr>
        <w:t xml:space="preserve">into the state-space model </w:t>
      </w:r>
      <w:r w:rsidR="00FA244F">
        <w:rPr>
          <w:lang w:eastAsia="zh-CN"/>
        </w:rPr>
        <w:t>to account for</w:t>
      </w:r>
      <w:r w:rsidR="00812A56">
        <w:rPr>
          <w:lang w:eastAsia="zh-CN"/>
        </w:rPr>
        <w:t xml:space="preserve"> autocorrelated survival of</w:t>
      </w:r>
      <w:r w:rsidR="007A7E1E">
        <w:rPr>
          <w:lang w:eastAsia="zh-CN"/>
        </w:rPr>
        <w:t xml:space="preserve"> SNEMA yellowtail flounder.</w:t>
      </w:r>
      <w:r w:rsidR="00122534">
        <w:rPr>
          <w:lang w:eastAsia="zh-CN"/>
        </w:rPr>
        <w:t xml:space="preserve"> </w:t>
      </w:r>
    </w:p>
    <w:p w14:paraId="307BEADD" w14:textId="5D3DD9DF" w:rsidR="00500450" w:rsidRPr="009A4919" w:rsidRDefault="00A557DD" w:rsidP="00500450">
      <w:pPr>
        <w:pStyle w:val="Heading2"/>
      </w:pPr>
      <w:r>
        <w:t>3.3</w:t>
      </w:r>
      <w:r w:rsidR="00BC621B">
        <w:t xml:space="preserve">.  </w:t>
      </w:r>
      <w:r w:rsidR="00830482">
        <w:t>The</w:t>
      </w:r>
      <w:r w:rsidR="00576DD1">
        <w:t xml:space="preserve"> </w:t>
      </w:r>
      <w:r w:rsidR="00E0138F">
        <w:t xml:space="preserve">2D </w:t>
      </w:r>
      <w:r w:rsidR="002C1304">
        <w:t xml:space="preserve">AR(1) </w:t>
      </w:r>
      <w:r w:rsidR="00116CF2">
        <w:t xml:space="preserve">survival </w:t>
      </w:r>
      <w:r w:rsidR="00E0138F">
        <w:t>smoother</w:t>
      </w:r>
      <w:r w:rsidR="00500450">
        <w:t xml:space="preserve"> </w:t>
      </w:r>
      <w:r w:rsidR="00830482">
        <w:t>changes</w:t>
      </w:r>
      <w:r w:rsidR="008B260D">
        <w:t xml:space="preserve"> </w:t>
      </w:r>
      <w:r w:rsidR="004074B0">
        <w:t>model estimates and predictions</w:t>
      </w:r>
    </w:p>
    <w:p w14:paraId="1CEDF1A9" w14:textId="2D37322A" w:rsidR="00996B32" w:rsidRDefault="008B260D" w:rsidP="00624EFE">
      <w:pPr>
        <w:pStyle w:val="Chapterheading0"/>
        <w:ind w:firstLine="720"/>
      </w:pPr>
      <w:r>
        <w:t xml:space="preserve">In </w:t>
      </w:r>
      <w:r w:rsidR="00D01B08">
        <w:rPr>
          <w:lang w:eastAsia="zh-CN"/>
        </w:rPr>
        <w:t xml:space="preserve">this section </w:t>
      </w:r>
      <w:r w:rsidR="00867A45">
        <w:rPr>
          <w:lang w:eastAsia="zh-CN"/>
        </w:rPr>
        <w:t xml:space="preserve">we </w:t>
      </w:r>
      <w:r w:rsidR="00D01B08">
        <w:rPr>
          <w:lang w:eastAsia="zh-CN"/>
        </w:rPr>
        <w:t>e</w:t>
      </w:r>
      <w:r w:rsidR="00867A45">
        <w:rPr>
          <w:lang w:eastAsia="zh-CN"/>
        </w:rPr>
        <w:t>xamined</w:t>
      </w:r>
      <w:r w:rsidR="00D01B08">
        <w:rPr>
          <w:lang w:eastAsia="zh-CN"/>
        </w:rPr>
        <w:t xml:space="preserve"> </w:t>
      </w:r>
      <w:r w:rsidR="00195496">
        <w:rPr>
          <w:lang w:eastAsia="zh-CN"/>
        </w:rPr>
        <w:t>the extent to which</w:t>
      </w:r>
      <w:r w:rsidR="00D01B08">
        <w:rPr>
          <w:lang w:eastAsia="zh-CN"/>
        </w:rPr>
        <w:t xml:space="preserve"> the 2D AR(1) survival smoother </w:t>
      </w:r>
      <w:r w:rsidR="00D272A3">
        <w:rPr>
          <w:lang w:eastAsia="zh-CN"/>
        </w:rPr>
        <w:t>impacts</w:t>
      </w:r>
      <w:r w:rsidR="00D01B08">
        <w:rPr>
          <w:lang w:eastAsia="zh-CN"/>
        </w:rPr>
        <w:t xml:space="preserve"> model estimates and predictions. First, </w:t>
      </w:r>
      <w:r w:rsidR="00830482">
        <w:rPr>
          <w:lang w:eastAsia="zh-CN"/>
        </w:rPr>
        <w:t>we compared</w:t>
      </w:r>
      <w:r w:rsidR="002767EC" w:rsidRPr="009A4919">
        <w:t xml:space="preserve"> </w:t>
      </w:r>
      <w:r w:rsidR="00830482">
        <w:t xml:space="preserve">the </w:t>
      </w:r>
      <w:r w:rsidR="002767EC" w:rsidRPr="009A4919">
        <w:t>estimate</w:t>
      </w:r>
      <w:r w:rsidR="00830482">
        <w:t>d</w:t>
      </w:r>
      <w:r w:rsidR="002767EC" w:rsidRPr="009A4919">
        <w:t xml:space="preserve"> and predic</w:t>
      </w:r>
      <w:r w:rsidR="00830482">
        <w:t>ted</w:t>
      </w:r>
      <w:r w:rsidR="002767EC" w:rsidRPr="009A4919">
        <w:t xml:space="preserve"> survival </w:t>
      </w:r>
      <w:r w:rsidR="00537DAD">
        <w:t>deviation</w:t>
      </w:r>
      <w:r w:rsidR="002767EC" w:rsidRPr="009A4919">
        <w:t xml:space="preserve"> </w:t>
      </w:r>
      <w:r w:rsidR="00830482">
        <w:t xml:space="preserve">at age </w:t>
      </w:r>
      <w:r w:rsidR="00116CF2">
        <w:rPr>
          <w:rFonts w:hint="eastAsia"/>
          <w:lang w:eastAsia="zh-CN"/>
        </w:rPr>
        <w:t>from</w:t>
      </w:r>
      <w:r w:rsidR="00116CF2">
        <w:t xml:space="preserve"> </w:t>
      </w:r>
      <w:r w:rsidR="007F78C1">
        <w:t>S</w:t>
      </w:r>
      <w:r w:rsidR="00830482">
        <w:rPr>
          <w:vertAlign w:val="subscript"/>
        </w:rPr>
        <w:t>0</w:t>
      </w:r>
      <w:r w:rsidR="007F78C1">
        <w:t>(base)</w:t>
      </w:r>
      <w:r w:rsidR="002767EC" w:rsidRPr="009A4919">
        <w:t xml:space="preserve"> and </w:t>
      </w:r>
      <w:r w:rsidR="007F78C1">
        <w:t>S</w:t>
      </w:r>
      <w:r w:rsidR="00830482">
        <w:rPr>
          <w:vertAlign w:val="subscript"/>
        </w:rPr>
        <w:t>0</w:t>
      </w:r>
      <w:r w:rsidR="007F78C1">
        <w:t>(age, year)</w:t>
      </w:r>
      <w:r w:rsidR="002767EC" w:rsidRPr="009A4919">
        <w:t xml:space="preserve"> </w:t>
      </w:r>
      <w:r w:rsidR="00D01B08">
        <w:t xml:space="preserve">to </w:t>
      </w:r>
      <w:r w:rsidR="00830482">
        <w:t xml:space="preserve">understand how </w:t>
      </w:r>
      <w:r w:rsidR="002767EC" w:rsidRPr="009A4919">
        <w:t>the 2</w:t>
      </w:r>
      <w:r w:rsidR="00537DAD">
        <w:t xml:space="preserve">D </w:t>
      </w:r>
      <w:r w:rsidR="00D01B08">
        <w:t xml:space="preserve">AR(1) </w:t>
      </w:r>
      <w:r w:rsidR="00F4417B">
        <w:t>survival s</w:t>
      </w:r>
      <w:r w:rsidR="00D01B08">
        <w:t>moother</w:t>
      </w:r>
      <w:r w:rsidR="002E65F1">
        <w:t xml:space="preserve"> </w:t>
      </w:r>
      <w:r w:rsidR="00830482">
        <w:t xml:space="preserve">affects the </w:t>
      </w:r>
      <w:r w:rsidR="00452E00">
        <w:t>pattern of survival deviations</w:t>
      </w:r>
      <w:r w:rsidR="00047EC0">
        <w:t xml:space="preserve"> on the age-time surface</w:t>
      </w:r>
      <w:r w:rsidR="002767EC" w:rsidRPr="009A4919">
        <w:t xml:space="preserve">. </w:t>
      </w:r>
      <w:r w:rsidR="00F42A57">
        <w:t>Despite</w:t>
      </w:r>
      <w:r w:rsidR="002E65F1">
        <w:t xml:space="preserve"> survival deviation</w:t>
      </w:r>
      <w:r w:rsidR="00D272A3">
        <w:t>s</w:t>
      </w:r>
      <w:r w:rsidR="00F42A57">
        <w:t xml:space="preserve"> </w:t>
      </w:r>
      <w:r w:rsidR="0002195B">
        <w:t>in S</w:t>
      </w:r>
      <w:r w:rsidR="0002195B">
        <w:rPr>
          <w:vertAlign w:val="subscript"/>
        </w:rPr>
        <w:t>0</w:t>
      </w:r>
      <w:r w:rsidR="0002195B">
        <w:t>(base)</w:t>
      </w:r>
      <w:r w:rsidR="00F42A57">
        <w:t>was</w:t>
      </w:r>
      <w:r w:rsidR="002E65F1">
        <w:t xml:space="preserve"> assumed </w:t>
      </w:r>
      <w:r w:rsidR="00D272A3">
        <w:t>be independent</w:t>
      </w:r>
      <w:r w:rsidR="002E65F1">
        <w:t>, t</w:t>
      </w:r>
      <w:r w:rsidR="002767EC" w:rsidRPr="009A4919">
        <w:t>he estimate</w:t>
      </w:r>
      <w:r w:rsidR="00403FEF">
        <w:t xml:space="preserve">d </w:t>
      </w:r>
      <w:r w:rsidR="002767EC" w:rsidRPr="009A4919">
        <w:t xml:space="preserve">survival </w:t>
      </w:r>
      <w:r w:rsidR="00E959E9">
        <w:t>deviation</w:t>
      </w:r>
      <w:r w:rsidR="0002195B">
        <w:t>s</w:t>
      </w:r>
      <w:r w:rsidR="002767EC" w:rsidRPr="009A4919">
        <w:t xml:space="preserve"> </w:t>
      </w:r>
      <w:r w:rsidR="00E959E9">
        <w:t>tend</w:t>
      </w:r>
      <w:r w:rsidR="00F42A57">
        <w:t>ed</w:t>
      </w:r>
      <w:r w:rsidR="00E959E9">
        <w:t xml:space="preserve"> to have the same sign</w:t>
      </w:r>
      <w:r w:rsidR="00AE7318">
        <w:t xml:space="preserve"> in adjacent </w:t>
      </w:r>
      <w:r w:rsidR="00F42A57">
        <w:t>ages and years</w:t>
      </w:r>
      <w:r w:rsidR="00BB2D17">
        <w:t xml:space="preserve"> (Fid. 2a)</w:t>
      </w:r>
      <w:r w:rsidR="00AE7318">
        <w:t xml:space="preserve">, implying </w:t>
      </w:r>
      <w:r w:rsidR="00F42A57">
        <w:t>that</w:t>
      </w:r>
      <w:r w:rsidR="002767EC" w:rsidRPr="009A4919">
        <w:t xml:space="preserve"> </w:t>
      </w:r>
      <w:r w:rsidR="00D443B5">
        <w:t xml:space="preserve">survival was </w:t>
      </w:r>
      <w:r w:rsidR="0002195B">
        <w:rPr>
          <w:rFonts w:hint="eastAsia"/>
          <w:lang w:eastAsia="zh-CN"/>
        </w:rPr>
        <w:t>like</w:t>
      </w:r>
      <w:r w:rsidR="0002195B">
        <w:t xml:space="preserve">ly </w:t>
      </w:r>
      <w:r w:rsidR="00D443B5">
        <w:t>autocorrelated among both ages and years</w:t>
      </w:r>
      <w:r w:rsidR="00AE7318">
        <w:rPr>
          <w:noProof/>
        </w:rPr>
        <w:t>.</w:t>
      </w:r>
      <w:r w:rsidR="002767EC" w:rsidRPr="009A4919">
        <w:t xml:space="preserve"> </w:t>
      </w:r>
      <w:r w:rsidR="00C6599E">
        <w:t xml:space="preserve">As expected, </w:t>
      </w:r>
      <w:r w:rsidR="00403FEF">
        <w:t>the estimated</w:t>
      </w:r>
      <w:r w:rsidR="0084710D">
        <w:t xml:space="preserve"> </w:t>
      </w:r>
      <w:r w:rsidR="00C6599E">
        <w:t>survival deviation</w:t>
      </w:r>
      <w:r w:rsidR="001B1829">
        <w:t>s</w:t>
      </w:r>
      <w:r w:rsidR="00C6599E">
        <w:t xml:space="preserve"> </w:t>
      </w:r>
      <w:r w:rsidR="0084710D">
        <w:t xml:space="preserve">from </w:t>
      </w:r>
      <w:r w:rsidR="0084710D">
        <w:lastRenderedPageBreak/>
        <w:t>S</w:t>
      </w:r>
      <w:r w:rsidR="00FC4F63">
        <w:rPr>
          <w:vertAlign w:val="subscript"/>
        </w:rPr>
        <w:t>0</w:t>
      </w:r>
      <w:r w:rsidR="0084710D">
        <w:t>(age, year) varied</w:t>
      </w:r>
      <w:r w:rsidR="0005651D">
        <w:t xml:space="preserve"> more smoothly over </w:t>
      </w:r>
      <w:r w:rsidR="00B439F2">
        <w:t xml:space="preserve">both </w:t>
      </w:r>
      <w:r w:rsidR="00403FEF">
        <w:t xml:space="preserve">age and </w:t>
      </w:r>
      <w:r w:rsidR="0005651D">
        <w:t>time</w:t>
      </w:r>
      <w:r w:rsidR="00BB2D17">
        <w:t xml:space="preserve"> (Fig. 2b)</w:t>
      </w:r>
      <w:r w:rsidR="00C6599E">
        <w:t>.</w:t>
      </w:r>
      <w:r w:rsidR="001C3011">
        <w:t xml:space="preserve"> </w:t>
      </w:r>
      <w:r w:rsidR="001B1829">
        <w:t>S</w:t>
      </w:r>
      <w:r w:rsidR="002767EC" w:rsidRPr="009A4919">
        <w:t xml:space="preserve">urvival </w:t>
      </w:r>
      <w:r w:rsidR="00B439F2">
        <w:t>deviation</w:t>
      </w:r>
      <w:r w:rsidR="001B1829">
        <w:t>s</w:t>
      </w:r>
      <w:r w:rsidR="001C3011">
        <w:t xml:space="preserve"> </w:t>
      </w:r>
      <w:r w:rsidR="0084710D">
        <w:t>in S</w:t>
      </w:r>
      <w:r w:rsidR="00B439F2">
        <w:rPr>
          <w:vertAlign w:val="subscript"/>
        </w:rPr>
        <w:t>0</w:t>
      </w:r>
      <w:r w:rsidR="0084710D">
        <w:t xml:space="preserve">(base) </w:t>
      </w:r>
      <w:r w:rsidR="001C3011">
        <w:t xml:space="preserve">were assumed to be </w:t>
      </w:r>
      <w:r w:rsidR="0084710D">
        <w:t xml:space="preserve">mutually </w:t>
      </w:r>
      <w:r w:rsidR="001C3011" w:rsidRPr="009A4919">
        <w:t xml:space="preserve">independent </w:t>
      </w:r>
      <w:r w:rsidR="0084710D">
        <w:t xml:space="preserve">and </w:t>
      </w:r>
      <w:r w:rsidR="001C3011" w:rsidRPr="009A4919">
        <w:t>normally distributed</w:t>
      </w:r>
      <w:r w:rsidR="001C3011">
        <w:t xml:space="preserve"> </w:t>
      </w:r>
      <w:r w:rsidR="00FB2CD6">
        <w:t>with</w:t>
      </w:r>
      <w:r w:rsidR="001C3011">
        <w:t xml:space="preserve"> </w:t>
      </w:r>
      <w:r w:rsidR="00FB2CD6">
        <w:t>mean</w:t>
      </w:r>
      <w:r w:rsidR="00B439F2" w:rsidRPr="00B439F2">
        <w:t xml:space="preserve"> </w:t>
      </w:r>
      <w:r w:rsidR="00B439F2">
        <w:t>zero</w:t>
      </w:r>
      <w:r w:rsidR="002767EC" w:rsidRPr="009A4919">
        <w:t xml:space="preserve">, </w:t>
      </w:r>
      <w:r w:rsidR="0084710D">
        <w:t xml:space="preserve">so </w:t>
      </w:r>
      <w:r w:rsidR="004B684B">
        <w:t>their</w:t>
      </w:r>
      <w:r w:rsidR="00B439F2">
        <w:t xml:space="preserve"> best prediction</w:t>
      </w:r>
      <w:r w:rsidR="007B406F">
        <w:t xml:space="preserve"> </w:t>
      </w:r>
      <w:r w:rsidR="005060B6">
        <w:t>from S</w:t>
      </w:r>
      <w:r w:rsidR="005060B6">
        <w:rPr>
          <w:vertAlign w:val="subscript"/>
        </w:rPr>
        <w:t>0</w:t>
      </w:r>
      <w:r w:rsidR="005060B6">
        <w:t xml:space="preserve">(base) </w:t>
      </w:r>
      <w:r w:rsidR="00B439F2">
        <w:t>should be zero in 2012-2014</w:t>
      </w:r>
      <w:r w:rsidR="00B07534">
        <w:t xml:space="preserve"> </w:t>
      </w:r>
      <w:r w:rsidR="004B684B">
        <w:t xml:space="preserve">for all age classes </w:t>
      </w:r>
      <w:r w:rsidR="00B07534">
        <w:t>(Fig. 2a)</w:t>
      </w:r>
      <w:r w:rsidR="009925F6" w:rsidRPr="009A4919">
        <w:t>.</w:t>
      </w:r>
      <w:r w:rsidR="002767EC" w:rsidRPr="009A4919">
        <w:t xml:space="preserve"> </w:t>
      </w:r>
      <w:r w:rsidR="00B439F2">
        <w:t>The survival deviation</w:t>
      </w:r>
      <w:r w:rsidR="004B684B">
        <w:t>s</w:t>
      </w:r>
      <w:r w:rsidR="001C3011" w:rsidRPr="001C3011">
        <w:t xml:space="preserve"> </w:t>
      </w:r>
      <w:r w:rsidR="001C3011">
        <w:t>in S</w:t>
      </w:r>
      <w:r w:rsidR="00B439F2">
        <w:rPr>
          <w:vertAlign w:val="subscript"/>
        </w:rPr>
        <w:t>0</w:t>
      </w:r>
      <w:r w:rsidR="001C3011">
        <w:t xml:space="preserve">(age, year), </w:t>
      </w:r>
      <w:r w:rsidR="009925F6" w:rsidRPr="009A4919">
        <w:t xml:space="preserve">however, </w:t>
      </w:r>
      <w:r w:rsidR="00913B70">
        <w:t>w</w:t>
      </w:r>
      <w:r w:rsidR="004B684B">
        <w:t>ere</w:t>
      </w:r>
      <w:r w:rsidR="002767EC" w:rsidRPr="009A4919">
        <w:t xml:space="preserve"> </w:t>
      </w:r>
      <w:r w:rsidR="002131DC">
        <w:t>estimated</w:t>
      </w:r>
      <w:r w:rsidR="0082539A">
        <w:t xml:space="preserve"> to be</w:t>
      </w:r>
      <w:r w:rsidR="00DE454E">
        <w:t xml:space="preserve"> </w:t>
      </w:r>
      <w:r w:rsidR="00E540E2">
        <w:t xml:space="preserve">highly </w:t>
      </w:r>
      <w:r w:rsidR="002767EC" w:rsidRPr="009A4919">
        <w:t xml:space="preserve">autocorrelated </w:t>
      </w:r>
      <w:r w:rsidR="00B439F2">
        <w:t>among years</w:t>
      </w:r>
      <w:r w:rsidR="00E540E2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year</m:t>
            </m:r>
          </m:sub>
        </m:sSub>
        <m:r>
          <w:rPr>
            <w:rFonts w:ascii="Cambria Math" w:hAnsi="Cambria Math"/>
          </w:rPr>
          <m:t>=0.60</m:t>
        </m:r>
      </m:oMath>
      <w:r w:rsidR="00E540E2">
        <w:t>)</w:t>
      </w:r>
      <w:r w:rsidR="00DE454E">
        <w:t>, so</w:t>
      </w:r>
      <w:r w:rsidR="009925F6" w:rsidRPr="009A4919">
        <w:t xml:space="preserve"> </w:t>
      </w:r>
      <w:r w:rsidR="005060B6">
        <w:t>the best prediction</w:t>
      </w:r>
      <w:r w:rsidR="0086315D">
        <w:t xml:space="preserve"> </w:t>
      </w:r>
      <w:r w:rsidR="0041617B">
        <w:t>for survival deviations</w:t>
      </w:r>
      <w:r w:rsidR="005060B6">
        <w:t xml:space="preserve"> </w:t>
      </w:r>
      <w:r w:rsidR="0086315D">
        <w:t>h</w:t>
      </w:r>
      <w:r w:rsidR="002767EC" w:rsidRPr="009A4919">
        <w:t>a</w:t>
      </w:r>
      <w:r w:rsidR="005060B6">
        <w:t>d</w:t>
      </w:r>
      <w:r w:rsidR="002767EC" w:rsidRPr="009A4919">
        <w:t xml:space="preserve"> the same sign </w:t>
      </w:r>
      <w:r w:rsidR="001C3011">
        <w:t xml:space="preserve">(negative) </w:t>
      </w:r>
      <w:r w:rsidR="002767EC" w:rsidRPr="009A4919">
        <w:t xml:space="preserve">as </w:t>
      </w:r>
      <w:r w:rsidR="00DE454E">
        <w:t xml:space="preserve">the </w:t>
      </w:r>
      <w:r w:rsidR="002767EC" w:rsidRPr="009A4919">
        <w:t>terminal year</w:t>
      </w:r>
      <w:r w:rsidR="001A57C9">
        <w:t xml:space="preserve"> estimate</w:t>
      </w:r>
      <w:r w:rsidR="00E540E2">
        <w:t xml:space="preserve"> </w:t>
      </w:r>
      <w:r w:rsidR="00E540E2">
        <w:rPr>
          <w:lang w:eastAsia="zh-CN"/>
        </w:rPr>
        <w:t>and</w:t>
      </w:r>
      <w:r w:rsidR="00C02FE5">
        <w:t xml:space="preserve"> </w:t>
      </w:r>
      <w:r w:rsidR="00AB455C" w:rsidRPr="009A4919">
        <w:t>a</w:t>
      </w:r>
      <w:hyperlink r:id="rId10" w:history="1">
        <w:r w:rsidR="00AB455C" w:rsidRPr="009A4919">
          <w:t>symptot</w:t>
        </w:r>
      </w:hyperlink>
      <w:r w:rsidR="00AB455C" w:rsidRPr="009A4919">
        <w:t>ically</w:t>
      </w:r>
      <w:r w:rsidR="00AB455C">
        <w:t xml:space="preserve"> </w:t>
      </w:r>
      <w:r w:rsidR="00C02FE5">
        <w:t>approach</w:t>
      </w:r>
      <w:r w:rsidR="004D6A30">
        <w:t>ed</w:t>
      </w:r>
      <w:r w:rsidR="00C02FE5" w:rsidRPr="009A4919">
        <w:t xml:space="preserve"> zero</w:t>
      </w:r>
      <w:r w:rsidR="0086315D">
        <w:t xml:space="preserve"> over</w:t>
      </w:r>
      <w:r w:rsidR="00E540E2">
        <w:t xml:space="preserve"> time</w:t>
      </w:r>
      <w:r w:rsidR="00B07534">
        <w:t xml:space="preserve"> (Fig. 2b)</w:t>
      </w:r>
      <w:r w:rsidR="002767EC" w:rsidRPr="009A4919">
        <w:t xml:space="preserve">. </w:t>
      </w:r>
      <w:r w:rsidR="00FA5D5A">
        <w:t>That is to say</w:t>
      </w:r>
      <w:r w:rsidR="00734549">
        <w:t xml:space="preserve">, the </w:t>
      </w:r>
      <w:r w:rsidR="004E25F4">
        <w:t xml:space="preserve">predicted </w:t>
      </w:r>
      <w:r w:rsidR="00FA5D5A">
        <w:t>survival</w:t>
      </w:r>
      <w:r w:rsidR="00734549">
        <w:t xml:space="preserve"> at age from S</w:t>
      </w:r>
      <w:r w:rsidR="000568EB">
        <w:rPr>
          <w:vertAlign w:val="subscript"/>
        </w:rPr>
        <w:t>0</w:t>
      </w:r>
      <w:r w:rsidR="00734549">
        <w:t xml:space="preserve">(age, year) </w:t>
      </w:r>
      <w:r w:rsidR="00FA5D5A">
        <w:t>was</w:t>
      </w:r>
      <w:r w:rsidR="004E25F4">
        <w:t xml:space="preserve"> lower </w:t>
      </w:r>
      <w:r w:rsidR="0086315D">
        <w:t>than</w:t>
      </w:r>
      <w:r w:rsidR="00734549">
        <w:t xml:space="preserve"> </w:t>
      </w:r>
      <w:r w:rsidR="004E25F4">
        <w:t>th</w:t>
      </w:r>
      <w:r w:rsidR="000568EB">
        <w:t xml:space="preserve">at </w:t>
      </w:r>
      <w:r w:rsidR="00734549">
        <w:t>from S</w:t>
      </w:r>
      <w:r w:rsidR="000568EB">
        <w:rPr>
          <w:vertAlign w:val="subscript"/>
        </w:rPr>
        <w:t>0</w:t>
      </w:r>
      <w:r w:rsidR="00734549">
        <w:t xml:space="preserve">(base). </w:t>
      </w:r>
      <w:r w:rsidR="000568EB">
        <w:t>Considering that the estimates of abundance at age from S</w:t>
      </w:r>
      <w:r w:rsidR="000568EB">
        <w:rPr>
          <w:vertAlign w:val="subscript"/>
        </w:rPr>
        <w:t>0</w:t>
      </w:r>
      <w:r w:rsidR="000568EB">
        <w:t>(base) and S</w:t>
      </w:r>
      <w:r w:rsidR="000568EB">
        <w:rPr>
          <w:vertAlign w:val="subscript"/>
        </w:rPr>
        <w:t>0</w:t>
      </w:r>
      <w:r w:rsidR="000568EB">
        <w:t>(age, year) were similar</w:t>
      </w:r>
      <w:r w:rsidR="000F2A77">
        <w:t xml:space="preserve"> in the terminal year, 2011</w:t>
      </w:r>
      <w:r w:rsidR="000568EB">
        <w:t xml:space="preserve">, the lower survival at age prediction </w:t>
      </w:r>
      <w:r w:rsidR="000F2A77">
        <w:t>in</w:t>
      </w:r>
      <w:r w:rsidR="000568EB">
        <w:t xml:space="preserve"> S</w:t>
      </w:r>
      <w:r w:rsidR="000568EB">
        <w:rPr>
          <w:vertAlign w:val="subscript"/>
        </w:rPr>
        <w:t>0</w:t>
      </w:r>
      <w:r w:rsidR="000568EB">
        <w:t xml:space="preserve">(age, year) </w:t>
      </w:r>
      <w:r w:rsidR="000F2A77">
        <w:t>corresponded</w:t>
      </w:r>
      <w:r w:rsidR="000568EB">
        <w:t xml:space="preserve"> to lower </w:t>
      </w:r>
      <w:r w:rsidR="00605AB5">
        <w:rPr>
          <w:noProof/>
        </w:rPr>
        <w:t>abu</w:t>
      </w:r>
      <w:r w:rsidR="00DE454E">
        <w:rPr>
          <w:noProof/>
        </w:rPr>
        <w:t>n</w:t>
      </w:r>
      <w:r w:rsidR="00605AB5">
        <w:rPr>
          <w:noProof/>
        </w:rPr>
        <w:t>dance</w:t>
      </w:r>
      <w:r w:rsidR="0024329B">
        <w:rPr>
          <w:noProof/>
        </w:rPr>
        <w:t xml:space="preserve"> at age</w:t>
      </w:r>
      <w:r w:rsidR="002767EC" w:rsidRPr="009A4919">
        <w:t xml:space="preserve"> </w:t>
      </w:r>
      <w:r w:rsidR="000568EB">
        <w:t xml:space="preserve">prediction </w:t>
      </w:r>
      <w:r w:rsidR="001C5223">
        <w:t>in</w:t>
      </w:r>
      <w:r w:rsidR="00734549">
        <w:t xml:space="preserve"> </w:t>
      </w:r>
      <w:r w:rsidR="001C5223">
        <w:t>S</w:t>
      </w:r>
      <w:r w:rsidR="001C5223">
        <w:rPr>
          <w:vertAlign w:val="subscript"/>
        </w:rPr>
        <w:t>0</w:t>
      </w:r>
      <w:r w:rsidR="00BB2D17">
        <w:t xml:space="preserve">(age, year) </w:t>
      </w:r>
      <w:r w:rsidR="00F4417B">
        <w:t xml:space="preserve">(Fig. </w:t>
      </w:r>
      <w:r w:rsidR="004E25F4">
        <w:t>3</w:t>
      </w:r>
      <w:r w:rsidR="000568EB">
        <w:t>).</w:t>
      </w:r>
    </w:p>
    <w:p w14:paraId="6F5C9DE8" w14:textId="217F6315" w:rsidR="00624EFE" w:rsidRDefault="00E605D0" w:rsidP="00743BD5">
      <w:pPr>
        <w:pStyle w:val="Chapterheading0"/>
        <w:ind w:firstLine="720"/>
      </w:pPr>
      <w:r>
        <w:t xml:space="preserve">The 2D AR(1) survival smoother also had </w:t>
      </w:r>
      <w:r w:rsidR="00B75FEE">
        <w:t>substantial</w:t>
      </w:r>
      <w:r>
        <w:t xml:space="preserve"> impacts on </w:t>
      </w:r>
      <w:r w:rsidR="00B75FEE">
        <w:t xml:space="preserve">SSB and </w:t>
      </w:r>
      <w:r w:rsidR="00B75FEE" w:rsidRPr="00B75FEE">
        <w:rPr>
          <w:i/>
        </w:rPr>
        <w:t>F</w:t>
      </w:r>
      <w:r w:rsidR="00B75FEE">
        <w:t xml:space="preserve">. </w:t>
      </w:r>
      <w:r w:rsidR="002D6353">
        <w:t xml:space="preserve">The estimates of </w:t>
      </w:r>
      <w:r w:rsidR="002767EC" w:rsidRPr="009A4919">
        <w:t xml:space="preserve">SSB and </w:t>
      </w:r>
      <m:oMath>
        <m:r>
          <w:rPr>
            <w:rFonts w:ascii="Cambria Math" w:hAnsi="Cambria Math"/>
            <w:noProof/>
          </w:rPr>
          <m:t>F</m:t>
        </m:r>
      </m:oMath>
      <w:r w:rsidR="002767EC" w:rsidRPr="009A4919">
        <w:t xml:space="preserve"> </w:t>
      </w:r>
      <w:r w:rsidR="00B52903">
        <w:t>from</w:t>
      </w:r>
      <w:r w:rsidR="002767EC" w:rsidRPr="009A4919">
        <w:t xml:space="preserve"> </w:t>
      </w:r>
      <w:r w:rsidR="007F78C1">
        <w:t>S</w:t>
      </w:r>
      <w:r w:rsidR="007C796D">
        <w:rPr>
          <w:vertAlign w:val="subscript"/>
        </w:rPr>
        <w:t>0</w:t>
      </w:r>
      <w:r w:rsidR="007F78C1">
        <w:t>(base)</w:t>
      </w:r>
      <w:r w:rsidR="002767EC" w:rsidRPr="009A4919">
        <w:t xml:space="preserve"> and </w:t>
      </w:r>
      <w:r w:rsidR="007F78C1">
        <w:t>S</w:t>
      </w:r>
      <w:r w:rsidR="007C796D">
        <w:rPr>
          <w:vertAlign w:val="subscript"/>
        </w:rPr>
        <w:t>0</w:t>
      </w:r>
      <w:r w:rsidR="007F78C1">
        <w:t>(age, year</w:t>
      </w:r>
      <w:r w:rsidR="009265E4">
        <w:t>)</w:t>
      </w:r>
      <w:r w:rsidR="002767EC" w:rsidRPr="009A4919">
        <w:t xml:space="preserve"> </w:t>
      </w:r>
      <w:r w:rsidR="00913B70">
        <w:t>were</w:t>
      </w:r>
      <w:r w:rsidR="002767EC" w:rsidRPr="009A4919">
        <w:t xml:space="preserve"> </w:t>
      </w:r>
      <w:r>
        <w:t xml:space="preserve">similar before 1990 but notably </w:t>
      </w:r>
      <w:r w:rsidR="002767EC" w:rsidRPr="009A4919">
        <w:t xml:space="preserve">different </w:t>
      </w:r>
      <w:r>
        <w:t>thereafter</w:t>
      </w:r>
      <w:r w:rsidR="00B75FEE">
        <w:t xml:space="preserve"> </w:t>
      </w:r>
      <w:r w:rsidR="002767EC" w:rsidRPr="009A4919">
        <w:t>(Fig</w:t>
      </w:r>
      <w:r w:rsidR="00F4417B">
        <w:t xml:space="preserve">. </w:t>
      </w:r>
      <w:r w:rsidR="00C11290">
        <w:t>4</w:t>
      </w:r>
      <w:r w:rsidR="002767EC" w:rsidRPr="009A4919">
        <w:t xml:space="preserve">). </w:t>
      </w:r>
      <w:r w:rsidR="0096098D">
        <w:t>In comparison with</w:t>
      </w:r>
      <w:r w:rsidR="00B75FEE">
        <w:t xml:space="preserve"> </w:t>
      </w:r>
      <w:r w:rsidR="0096098D">
        <w:t>S</w:t>
      </w:r>
      <w:r w:rsidR="0096098D">
        <w:rPr>
          <w:vertAlign w:val="subscript"/>
        </w:rPr>
        <w:t>0</w:t>
      </w:r>
      <w:r w:rsidR="00B75FEE">
        <w:t>(base)</w:t>
      </w:r>
      <w:r w:rsidR="002767EC" w:rsidRPr="009A4919">
        <w:t>,</w:t>
      </w:r>
      <w:r w:rsidR="00160CD1">
        <w:t xml:space="preserve"> </w:t>
      </w:r>
      <w:r w:rsidR="007F78C1">
        <w:t>S</w:t>
      </w:r>
      <w:r w:rsidR="00B75FEE">
        <w:rPr>
          <w:vertAlign w:val="subscript"/>
        </w:rPr>
        <w:t>0</w:t>
      </w:r>
      <w:r w:rsidR="007F78C1">
        <w:t>(age, year)</w:t>
      </w:r>
      <w:r w:rsidR="002767EC" w:rsidRPr="009A4919">
        <w:t xml:space="preserve"> provide</w:t>
      </w:r>
      <w:r w:rsidR="00913B70">
        <w:t>d</w:t>
      </w:r>
      <w:r w:rsidR="002767EC" w:rsidRPr="009A4919">
        <w:t xml:space="preserve"> higher SSB estimates and lower </w:t>
      </w:r>
      <m:oMath>
        <m:r>
          <w:rPr>
            <w:rFonts w:ascii="Cambria Math" w:hAnsi="Cambria Math"/>
            <w:noProof/>
          </w:rPr>
          <m:t>F</m:t>
        </m:r>
      </m:oMath>
      <w:r w:rsidR="002767EC" w:rsidRPr="009A4919">
        <w:t xml:space="preserve"> estimates </w:t>
      </w:r>
      <w:r w:rsidR="00B75FEE">
        <w:t>for 1990-2011</w:t>
      </w:r>
      <w:r w:rsidR="00160CD1">
        <w:t>.</w:t>
      </w:r>
      <w:r w:rsidR="00B75FEE">
        <w:t xml:space="preserve"> </w:t>
      </w:r>
      <w:r w:rsidR="00743BD5">
        <w:t>Although the terminal year SSB estimate from S</w:t>
      </w:r>
      <w:r w:rsidR="00743BD5">
        <w:rPr>
          <w:vertAlign w:val="subscript"/>
        </w:rPr>
        <w:t>0</w:t>
      </w:r>
      <w:r w:rsidR="00743BD5">
        <w:t>(age, year) was slightly higher than that from S</w:t>
      </w:r>
      <w:r w:rsidR="00743BD5">
        <w:rPr>
          <w:vertAlign w:val="subscript"/>
        </w:rPr>
        <w:t>0</w:t>
      </w:r>
      <w:r w:rsidR="00743BD5">
        <w:t xml:space="preserve">(base), the SSB </w:t>
      </w:r>
      <w:r w:rsidR="002004C3">
        <w:t xml:space="preserve">prediction </w:t>
      </w:r>
      <w:r w:rsidR="00743BD5">
        <w:t>from S</w:t>
      </w:r>
      <w:r w:rsidR="00743BD5">
        <w:rPr>
          <w:vertAlign w:val="subscript"/>
        </w:rPr>
        <w:t>0</w:t>
      </w:r>
      <w:r w:rsidR="00743BD5">
        <w:t>(age, year) was considerably lower than that from S</w:t>
      </w:r>
      <w:r w:rsidR="00743BD5">
        <w:rPr>
          <w:vertAlign w:val="subscript"/>
        </w:rPr>
        <w:t>0</w:t>
      </w:r>
      <w:r w:rsidR="00743BD5">
        <w:t>(base). Again, this was due to that S</w:t>
      </w:r>
      <w:r w:rsidR="00743BD5">
        <w:rPr>
          <w:vertAlign w:val="subscript"/>
        </w:rPr>
        <w:t>0</w:t>
      </w:r>
      <w:r w:rsidR="00743BD5">
        <w:t xml:space="preserve">(age, year) </w:t>
      </w:r>
      <w:r w:rsidR="0021105F">
        <w:t>accounted for the high among-year autocorrelation in survival</w:t>
      </w:r>
      <w:r w:rsidR="0000150C">
        <w:t xml:space="preserve"> deviations</w:t>
      </w:r>
      <w:r w:rsidR="0021105F">
        <w:t xml:space="preserve"> and thereby </w:t>
      </w:r>
      <w:r w:rsidR="00743BD5">
        <w:t>provided lower survival prediction than S</w:t>
      </w:r>
      <w:r w:rsidR="00743BD5">
        <w:rPr>
          <w:vertAlign w:val="subscript"/>
        </w:rPr>
        <w:t>0</w:t>
      </w:r>
      <w:r w:rsidR="00743BD5">
        <w:t>(base)</w:t>
      </w:r>
      <w:r w:rsidR="0000150C">
        <w:t xml:space="preserve"> did</w:t>
      </w:r>
      <w:r w:rsidR="00743BD5">
        <w:t>.</w:t>
      </w:r>
      <w:r w:rsidR="00FA0765">
        <w:t xml:space="preserve"> </w:t>
      </w:r>
      <w:r w:rsidR="00B41A1B">
        <w:t>Interestingly,</w:t>
      </w:r>
      <w:r w:rsidR="000619E8">
        <w:t xml:space="preserve"> </w:t>
      </w:r>
      <w:r w:rsidR="00095F85">
        <w:t xml:space="preserve">although </w:t>
      </w:r>
      <w:r w:rsidR="000619E8">
        <w:t>the SSB prediction from S</w:t>
      </w:r>
      <w:r w:rsidR="000619E8">
        <w:rPr>
          <w:vertAlign w:val="subscript"/>
        </w:rPr>
        <w:t>0</w:t>
      </w:r>
      <w:r w:rsidR="000619E8">
        <w:t>(age, year) was lower</w:t>
      </w:r>
      <w:r w:rsidR="006719F5">
        <w:t xml:space="preserve"> than that from S</w:t>
      </w:r>
      <w:r w:rsidR="006719F5">
        <w:rPr>
          <w:vertAlign w:val="subscript"/>
        </w:rPr>
        <w:t>0</w:t>
      </w:r>
      <w:r w:rsidR="006719F5">
        <w:t>(base)</w:t>
      </w:r>
      <w:r w:rsidR="006719F5" w:rsidRPr="009A4919">
        <w:t>,</w:t>
      </w:r>
      <w:r w:rsidR="00BB675D">
        <w:t xml:space="preserve"> the</w:t>
      </w:r>
      <w:r w:rsidR="000619E8">
        <w:t xml:space="preserve"> </w:t>
      </w:r>
      <w:r w:rsidR="00955050">
        <w:t xml:space="preserve">associated </w:t>
      </w:r>
      <w:r w:rsidR="00D176AC">
        <w:t xml:space="preserve">uncertainty </w:t>
      </w:r>
      <w:r w:rsidR="00095F85">
        <w:t>was larger</w:t>
      </w:r>
      <w:r w:rsidR="006719F5">
        <w:t>.</w:t>
      </w:r>
    </w:p>
    <w:p w14:paraId="4F22D25A" w14:textId="77777777" w:rsidR="007A0843" w:rsidRDefault="007A0843" w:rsidP="00E540E2">
      <w:pPr>
        <w:pStyle w:val="Chapterheading0"/>
        <w:rPr>
          <w:lang w:eastAsia="zh-CN"/>
        </w:rPr>
      </w:pPr>
    </w:p>
    <w:p w14:paraId="05ECB751" w14:textId="6D818634" w:rsidR="00500450" w:rsidRPr="00500450" w:rsidRDefault="00BC621B" w:rsidP="00500450">
      <w:pPr>
        <w:pStyle w:val="Heading2"/>
      </w:pPr>
      <w:r>
        <w:lastRenderedPageBreak/>
        <w:t xml:space="preserve">3.4.  </w:t>
      </w:r>
      <w:r w:rsidR="001E05E1">
        <w:t xml:space="preserve">Relative impact of recruitment </w:t>
      </w:r>
      <w:r w:rsidR="00195496">
        <w:t>covariate</w:t>
      </w:r>
      <w:r w:rsidR="001E05E1">
        <w:t xml:space="preserve"> vs. survival smoother</w:t>
      </w:r>
    </w:p>
    <w:p w14:paraId="65415220" w14:textId="59E33684" w:rsidR="000C6169" w:rsidRDefault="002767EC" w:rsidP="000C6169">
      <w:pPr>
        <w:pStyle w:val="Chapterheading0"/>
        <w:ind w:firstLine="720"/>
      </w:pPr>
      <w:r w:rsidRPr="0025627F">
        <w:t>Fin</w:t>
      </w:r>
      <w:r w:rsidR="0077660D" w:rsidRPr="0025627F">
        <w:t xml:space="preserve">ally, </w:t>
      </w:r>
      <w:r w:rsidR="000274BD">
        <w:t xml:space="preserve">we compared </w:t>
      </w:r>
      <w:r w:rsidR="00195496">
        <w:t>the extent to which</w:t>
      </w:r>
      <w:r w:rsidR="008A3E19">
        <w:t xml:space="preserve"> model estimates and predictions are </w:t>
      </w:r>
      <w:r w:rsidR="000274BD">
        <w:t>impact</w:t>
      </w:r>
      <w:r w:rsidR="008A3E19">
        <w:t>ed</w:t>
      </w:r>
      <w:r w:rsidR="000274BD">
        <w:t xml:space="preserve"> </w:t>
      </w:r>
      <w:r w:rsidR="008A3E19">
        <w:t xml:space="preserve">by </w:t>
      </w:r>
      <w:r w:rsidR="0025627F">
        <w:rPr>
          <w:rFonts w:hint="eastAsia"/>
        </w:rPr>
        <w:t>incorporating</w:t>
      </w:r>
      <w:r w:rsidR="0025627F">
        <w:t xml:space="preserve"> an environmental covariate into the stock-recruit function </w:t>
      </w:r>
      <w:r w:rsidR="00B742E0">
        <w:t>versus</w:t>
      </w:r>
      <w:r w:rsidRPr="0025627F">
        <w:t xml:space="preserve"> </w:t>
      </w:r>
      <w:r w:rsidR="0025627F">
        <w:t xml:space="preserve">implementing </w:t>
      </w:r>
      <w:r w:rsidR="00B93964">
        <w:t>the</w:t>
      </w:r>
      <w:r w:rsidR="0025627F">
        <w:t xml:space="preserve"> </w:t>
      </w:r>
      <w:r w:rsidRPr="0025627F">
        <w:t xml:space="preserve">2D AR(1) </w:t>
      </w:r>
      <w:r w:rsidR="00322234">
        <w:t xml:space="preserve">survival </w:t>
      </w:r>
      <w:r w:rsidR="000274BD">
        <w:t>smoother</w:t>
      </w:r>
      <w:r w:rsidR="0025627F">
        <w:t xml:space="preserve"> </w:t>
      </w:r>
      <w:r w:rsidR="00DD5593" w:rsidRPr="0025627F">
        <w:t>(Fig</w:t>
      </w:r>
      <w:r w:rsidR="00F4417B">
        <w:t xml:space="preserve">. </w:t>
      </w:r>
      <w:r w:rsidR="00DD5593" w:rsidRPr="0025627F">
        <w:t xml:space="preserve">5). </w:t>
      </w:r>
      <w:r w:rsidR="00277083">
        <w:t>I</w:t>
      </w:r>
      <w:r w:rsidR="00DD5593" w:rsidRPr="0025627F">
        <w:t>ncorporati</w:t>
      </w:r>
      <w:r w:rsidR="00C83950">
        <w:t>ng the</w:t>
      </w:r>
      <w:r w:rsidRPr="0025627F">
        <w:t xml:space="preserve"> GSI </w:t>
      </w:r>
      <w:r w:rsidR="00DD5593" w:rsidRPr="0025627F">
        <w:t>in</w:t>
      </w:r>
      <w:r w:rsidR="0025627F">
        <w:t>to</w:t>
      </w:r>
      <w:r w:rsidR="00DD5593" w:rsidRPr="0025627F">
        <w:t xml:space="preserve"> the stock-recruit function </w:t>
      </w:r>
      <w:r w:rsidR="00CE7327">
        <w:t xml:space="preserve">(S(base)) </w:t>
      </w:r>
      <w:r w:rsidR="0025627F">
        <w:t xml:space="preserve">minimally </w:t>
      </w:r>
      <w:r w:rsidR="00B9192C">
        <w:t>impacted</w:t>
      </w:r>
      <w:r w:rsidR="00B93964">
        <w:t xml:space="preserve"> </w:t>
      </w:r>
      <w:r w:rsidR="00B416EA">
        <w:t xml:space="preserve">the estimates of </w:t>
      </w:r>
      <w:r w:rsidR="000274BD">
        <w:t>SSB and F, and its effect</w:t>
      </w:r>
      <w:r w:rsidRPr="0025627F">
        <w:t xml:space="preserve"> on SSB prediction</w:t>
      </w:r>
      <w:r w:rsidR="00B9192C">
        <w:t xml:space="preserve"> </w:t>
      </w:r>
      <w:r w:rsidR="004D236E">
        <w:t>was only</w:t>
      </w:r>
      <w:r w:rsidR="00B9192C">
        <w:t xml:space="preserve"> </w:t>
      </w:r>
      <w:r w:rsidR="00931674">
        <w:t>noticeable</w:t>
      </w:r>
      <w:r w:rsidR="00B416EA">
        <w:t xml:space="preserve"> in the second and </w:t>
      </w:r>
      <w:r w:rsidRPr="0025627F">
        <w:t>third prediction yea</w:t>
      </w:r>
      <w:r w:rsidR="00B9192C">
        <w:t>r</w:t>
      </w:r>
      <w:r w:rsidR="00392B57">
        <w:t>s</w:t>
      </w:r>
      <w:r w:rsidRPr="0025627F">
        <w:t xml:space="preserve">. Conversely, </w:t>
      </w:r>
      <w:r w:rsidR="003E4310">
        <w:t xml:space="preserve">to compensate for the lower survival estimates after 1990 due to implementing the 2D AR(1) </w:t>
      </w:r>
      <w:r w:rsidR="00CE7327">
        <w:t xml:space="preserve">survival </w:t>
      </w:r>
      <w:r w:rsidR="003E4310">
        <w:t>smoother</w:t>
      </w:r>
      <w:r w:rsidR="00CE7327">
        <w:t>,</w:t>
      </w:r>
      <w:r w:rsidR="0053530E">
        <w:t xml:space="preserve"> </w:t>
      </w:r>
      <w:r w:rsidR="0086527B">
        <w:t>the estimates of</w:t>
      </w:r>
      <w:r w:rsidR="00B9192C">
        <w:t xml:space="preserve"> </w:t>
      </w:r>
      <w:r w:rsidRPr="0025627F">
        <w:t xml:space="preserve">SSB and </w:t>
      </w:r>
      <w:r w:rsidRPr="00CE7327">
        <w:rPr>
          <w:i/>
        </w:rPr>
        <w:t>F</w:t>
      </w:r>
      <w:r w:rsidRPr="0025627F">
        <w:t xml:space="preserve"> </w:t>
      </w:r>
      <w:r w:rsidR="00CE7327">
        <w:t>from S</w:t>
      </w:r>
      <w:r w:rsidR="00CE7327">
        <w:rPr>
          <w:vertAlign w:val="subscript"/>
        </w:rPr>
        <w:t>0</w:t>
      </w:r>
      <w:r w:rsidR="00CE7327">
        <w:t>(age, year) were</w:t>
      </w:r>
      <w:r w:rsidR="00C30006">
        <w:t xml:space="preserve"> </w:t>
      </w:r>
      <w:r w:rsidR="005F512F">
        <w:t xml:space="preserve">as much as </w:t>
      </w:r>
      <w:r w:rsidR="0086527B">
        <w:t xml:space="preserve">60% </w:t>
      </w:r>
      <w:r w:rsidR="00CE7327">
        <w:t xml:space="preserve">higher </w:t>
      </w:r>
      <w:r w:rsidR="0086527B">
        <w:t xml:space="preserve">and </w:t>
      </w:r>
      <w:r w:rsidR="005F512F">
        <w:t>40%</w:t>
      </w:r>
      <w:r w:rsidR="00CE7327">
        <w:t xml:space="preserve"> lower than those from S</w:t>
      </w:r>
      <w:r w:rsidR="00CE7327">
        <w:rPr>
          <w:vertAlign w:val="subscript"/>
        </w:rPr>
        <w:t>0</w:t>
      </w:r>
      <w:r w:rsidR="00CE7327">
        <w:t>(base)</w:t>
      </w:r>
      <w:r w:rsidR="0086527B">
        <w:t>, respectively</w:t>
      </w:r>
      <w:r w:rsidR="00AA0579">
        <w:t>.</w:t>
      </w:r>
      <w:r w:rsidR="00B01079">
        <w:t xml:space="preserve"> </w:t>
      </w:r>
      <w:r w:rsidR="00277083">
        <w:t>Furthermore, i</w:t>
      </w:r>
      <w:r w:rsidR="003E60DA">
        <w:t>mplementing</w:t>
      </w:r>
      <w:r w:rsidR="001E05E1">
        <w:t xml:space="preserve"> the 2D AR(1) survival smoother </w:t>
      </w:r>
      <w:r w:rsidR="00277083">
        <w:t>(S</w:t>
      </w:r>
      <w:r w:rsidR="00277083">
        <w:rPr>
          <w:vertAlign w:val="subscript"/>
        </w:rPr>
        <w:t>0</w:t>
      </w:r>
      <w:r w:rsidR="00277083">
        <w:t xml:space="preserve">(age, year)) </w:t>
      </w:r>
      <w:r w:rsidR="005F512F">
        <w:t xml:space="preserve">also </w:t>
      </w:r>
      <w:r w:rsidRPr="0025627F">
        <w:t>ha</w:t>
      </w:r>
      <w:r w:rsidR="00A8602A">
        <w:t>d</w:t>
      </w:r>
      <w:r w:rsidRPr="0025627F">
        <w:t xml:space="preserve"> </w:t>
      </w:r>
      <w:r w:rsidR="001E05E1">
        <w:t xml:space="preserve">a larger </w:t>
      </w:r>
      <w:r w:rsidR="004D236E">
        <w:t>effect</w:t>
      </w:r>
      <w:r w:rsidRPr="0025627F">
        <w:t xml:space="preserve"> on </w:t>
      </w:r>
      <w:r w:rsidR="00A80C69">
        <w:t xml:space="preserve">SSB in </w:t>
      </w:r>
      <w:r w:rsidR="00B9192C">
        <w:t xml:space="preserve">all three </w:t>
      </w:r>
      <w:r w:rsidR="00A80C69" w:rsidRPr="0025627F">
        <w:t>prediction</w:t>
      </w:r>
      <w:r w:rsidR="00A80C69">
        <w:t xml:space="preserve"> years </w:t>
      </w:r>
      <w:r w:rsidR="005F512F">
        <w:t>compared to incorporati</w:t>
      </w:r>
      <w:r w:rsidR="001E05E1">
        <w:t xml:space="preserve">ng a climate </w:t>
      </w:r>
      <w:r w:rsidR="00277083">
        <w:t>covariate into the stock-recruit function (S(base))</w:t>
      </w:r>
      <w:r w:rsidR="000C6169">
        <w:t>.</w:t>
      </w:r>
    </w:p>
    <w:p w14:paraId="46868F41" w14:textId="77777777" w:rsidR="00A72734" w:rsidRDefault="004D236E" w:rsidP="00996B32">
      <w:pPr>
        <w:pStyle w:val="Chapterheading0"/>
        <w:ind w:firstLine="720"/>
      </w:pPr>
      <w:r>
        <w:t>To</w:t>
      </w:r>
      <w:r w:rsidR="000C6169">
        <w:t xml:space="preserve"> understand </w:t>
      </w:r>
      <w:r w:rsidR="00801DA0">
        <w:t xml:space="preserve">why the </w:t>
      </w:r>
      <w:r w:rsidR="00277083">
        <w:t>recruitment covariate</w:t>
      </w:r>
      <w:r w:rsidR="001E05E1">
        <w:t xml:space="preserve"> and survival smoother</w:t>
      </w:r>
      <w:r w:rsidR="00801DA0">
        <w:t xml:space="preserve"> ha</w:t>
      </w:r>
      <w:r w:rsidR="000714C2">
        <w:t>d</w:t>
      </w:r>
      <w:r w:rsidR="000C6169">
        <w:t xml:space="preserve"> </w:t>
      </w:r>
      <w:r w:rsidR="00BB7A13">
        <w:t>considerably different</w:t>
      </w:r>
      <w:r w:rsidR="00801DA0">
        <w:t xml:space="preserve"> impacts on</w:t>
      </w:r>
      <w:r w:rsidR="000C6169">
        <w:t xml:space="preserve"> model estimate</w:t>
      </w:r>
      <w:r w:rsidR="00AF7BD0">
        <w:t>s and predictions, we compared</w:t>
      </w:r>
      <w:r w:rsidR="000C6169">
        <w:t xml:space="preserve"> the </w:t>
      </w:r>
      <w:r w:rsidR="00AF7BD0">
        <w:t xml:space="preserve">estimated and predicted </w:t>
      </w:r>
      <w:r w:rsidR="000C6169">
        <w:t xml:space="preserve">SSB proportion at </w:t>
      </w:r>
      <w:r w:rsidR="00AF7BD0">
        <w:t xml:space="preserve">each </w:t>
      </w:r>
      <w:r w:rsidR="000C6169">
        <w:t>age</w:t>
      </w:r>
      <w:r w:rsidR="00AF7BD0">
        <w:t xml:space="preserve"> from S(age, year)</w:t>
      </w:r>
      <w:r w:rsidR="006F0B66">
        <w:t>, the best fitting model previously found</w:t>
      </w:r>
      <w:r w:rsidR="000C6169">
        <w:t xml:space="preserve">. </w:t>
      </w:r>
      <w:r w:rsidR="002767EC" w:rsidRPr="0025627F">
        <w:t>Although interannual varia</w:t>
      </w:r>
      <w:r w:rsidR="000C6169">
        <w:t>tion</w:t>
      </w:r>
      <w:r w:rsidR="00BB7A13">
        <w:t>s</w:t>
      </w:r>
      <w:r w:rsidR="002767EC" w:rsidRPr="0025627F">
        <w:t xml:space="preserve"> </w:t>
      </w:r>
      <w:r w:rsidR="002767EC" w:rsidRPr="0025627F">
        <w:rPr>
          <w:noProof/>
        </w:rPr>
        <w:t>exis</w:t>
      </w:r>
      <w:r w:rsidR="00DD5593" w:rsidRPr="0025627F">
        <w:rPr>
          <w:noProof/>
        </w:rPr>
        <w:t>t</w:t>
      </w:r>
      <w:r w:rsidR="00C30006">
        <w:rPr>
          <w:noProof/>
        </w:rPr>
        <w:t>e</w:t>
      </w:r>
      <w:r w:rsidR="00B416EA">
        <w:rPr>
          <w:noProof/>
        </w:rPr>
        <w:t>d</w:t>
      </w:r>
      <w:r w:rsidR="002767EC" w:rsidRPr="0025627F">
        <w:t xml:space="preserve"> in SSB </w:t>
      </w:r>
      <w:r w:rsidR="0053530E">
        <w:t>proportion at</w:t>
      </w:r>
      <w:r w:rsidR="002767EC" w:rsidRPr="0025627F">
        <w:t xml:space="preserve"> age, </w:t>
      </w:r>
      <w:r w:rsidR="00634A0A">
        <w:t xml:space="preserve">age </w:t>
      </w:r>
      <w:r w:rsidR="00C753FF">
        <w:t>3</w:t>
      </w:r>
      <w:r w:rsidR="00AF7BD0">
        <w:t>-</w:t>
      </w:r>
      <w:r w:rsidR="00BB7A13">
        <w:t>5</w:t>
      </w:r>
      <w:r w:rsidR="002767EC" w:rsidRPr="0025627F">
        <w:t xml:space="preserve"> generally ma</w:t>
      </w:r>
      <w:r w:rsidR="0053530E">
        <w:t>d</w:t>
      </w:r>
      <w:r w:rsidR="00AF7BD0">
        <w:t>e the largest contributions to</w:t>
      </w:r>
      <w:r w:rsidR="000C6169">
        <w:t xml:space="preserve"> </w:t>
      </w:r>
      <w:r w:rsidR="002767EC" w:rsidRPr="0025627F">
        <w:rPr>
          <w:noProof/>
        </w:rPr>
        <w:t>SSB</w:t>
      </w:r>
      <w:r w:rsidR="00C753FF" w:rsidRPr="00C753FF">
        <w:t xml:space="preserve"> </w:t>
      </w:r>
      <w:r w:rsidR="00AF7BD0">
        <w:t xml:space="preserve">around the terminal year </w:t>
      </w:r>
      <w:r w:rsidR="00634A0A">
        <w:t xml:space="preserve">of the data used in the assessment </w:t>
      </w:r>
      <w:r w:rsidR="00F4417B">
        <w:t xml:space="preserve">(Fig. </w:t>
      </w:r>
      <w:r w:rsidR="002767EC" w:rsidRPr="0025627F">
        <w:t>6). Age 1 contribute</w:t>
      </w:r>
      <w:r w:rsidR="0053530E">
        <w:t>d</w:t>
      </w:r>
      <w:r w:rsidR="00AF7BD0">
        <w:t xml:space="preserve"> </w:t>
      </w:r>
      <w:r w:rsidR="0026338A" w:rsidRPr="0025627F">
        <w:t>negligibly</w:t>
      </w:r>
      <w:r w:rsidR="0026338A">
        <w:t xml:space="preserve"> </w:t>
      </w:r>
      <w:r w:rsidR="00AF7BD0">
        <w:t xml:space="preserve">to </w:t>
      </w:r>
      <w:r w:rsidR="002767EC" w:rsidRPr="0025627F">
        <w:t xml:space="preserve">SSB because few </w:t>
      </w:r>
      <w:r w:rsidR="007B123F" w:rsidRPr="0025627F">
        <w:t>SNEMA yellowtail</w:t>
      </w:r>
      <w:r w:rsidR="00AF7BD0">
        <w:t xml:space="preserve"> flounder </w:t>
      </w:r>
      <w:r w:rsidR="00677555">
        <w:t xml:space="preserve">become </w:t>
      </w:r>
      <w:r w:rsidR="00671985" w:rsidRPr="0025627F">
        <w:t>ma</w:t>
      </w:r>
      <w:r w:rsidR="000C6169">
        <w:t>ture within their</w:t>
      </w:r>
      <w:r w:rsidR="0053530E">
        <w:t xml:space="preserve"> first year</w:t>
      </w:r>
      <w:r w:rsidR="007F3CFE">
        <w:t xml:space="preserve"> and the weight </w:t>
      </w:r>
      <w:r w:rsidR="00380332">
        <w:t>of each of these young fish is much less than older individuals</w:t>
      </w:r>
      <w:r w:rsidR="002767EC" w:rsidRPr="0025627F">
        <w:t xml:space="preserve">. </w:t>
      </w:r>
    </w:p>
    <w:p w14:paraId="15F87C34" w14:textId="38F3E144" w:rsidR="00537DAD" w:rsidRPr="00734549" w:rsidRDefault="002767EC" w:rsidP="00A72734">
      <w:pPr>
        <w:pStyle w:val="Chapterheading0"/>
        <w:ind w:firstLine="720"/>
      </w:pPr>
      <w:r w:rsidRPr="0025627F">
        <w:t>As a result of the historically low F around the ter</w:t>
      </w:r>
      <w:r w:rsidR="00634A0A">
        <w:t>minal year and zero F in</w:t>
      </w:r>
      <w:r w:rsidRPr="0025627F">
        <w:t xml:space="preserve"> prediction years, the contributions</w:t>
      </w:r>
      <w:r w:rsidR="0053530E">
        <w:t xml:space="preserve"> of old (</w:t>
      </w:r>
      <w:r w:rsidR="00634A0A">
        <w:t xml:space="preserve">or </w:t>
      </w:r>
      <w:r w:rsidR="0053530E">
        <w:t>young) age classes beca</w:t>
      </w:r>
      <w:r w:rsidRPr="0025627F">
        <w:t>me increasingly high (</w:t>
      </w:r>
      <w:r w:rsidR="00634A0A">
        <w:t xml:space="preserve">or </w:t>
      </w:r>
      <w:r w:rsidRPr="0025627F">
        <w:t xml:space="preserve">low) after 2007. </w:t>
      </w:r>
      <w:r w:rsidRPr="009A4919">
        <w:t>I</w:t>
      </w:r>
      <w:r w:rsidR="000772BB">
        <w:t>n the first prediction year</w:t>
      </w:r>
      <w:r w:rsidRPr="009A4919">
        <w:t xml:space="preserve"> </w:t>
      </w:r>
      <w:r w:rsidR="000772BB">
        <w:rPr>
          <w:lang w:eastAsia="zh-CN"/>
        </w:rPr>
        <w:t>(</w:t>
      </w:r>
      <w:r w:rsidR="000772BB">
        <w:t>2012),</w:t>
      </w:r>
      <w:r w:rsidR="00CB557B">
        <w:t xml:space="preserve"> </w:t>
      </w:r>
      <w:r w:rsidRPr="009A4919">
        <w:t>incorporati</w:t>
      </w:r>
      <w:r w:rsidR="0026338A">
        <w:t xml:space="preserve">ng </w:t>
      </w:r>
      <w:r w:rsidR="0053530E">
        <w:t xml:space="preserve">the GSI </w:t>
      </w:r>
      <w:r w:rsidR="00CE43E5">
        <w:t xml:space="preserve">into the stock-recruit function </w:t>
      </w:r>
      <w:r w:rsidRPr="009A4919">
        <w:t>le</w:t>
      </w:r>
      <w:r w:rsidR="00A8602A">
        <w:t>d</w:t>
      </w:r>
      <w:r w:rsidRPr="009A4919">
        <w:t xml:space="preserve"> to lower recruitme</w:t>
      </w:r>
      <w:r w:rsidR="00996B32">
        <w:t xml:space="preserve">nt prediction </w:t>
      </w:r>
      <w:r w:rsidR="00E03284">
        <w:t>due to</w:t>
      </w:r>
      <w:r w:rsidRPr="009A4919">
        <w:t xml:space="preserve"> unfavorable environmental condition</w:t>
      </w:r>
      <w:r w:rsidR="00DD5593" w:rsidRPr="009A4919">
        <w:t>s</w:t>
      </w:r>
      <w:r w:rsidRPr="009A4919">
        <w:t xml:space="preserve"> </w:t>
      </w:r>
      <w:r w:rsidR="00996B32">
        <w:t xml:space="preserve">as suggested by the </w:t>
      </w:r>
      <w:r w:rsidR="00DD5593" w:rsidRPr="009A4919">
        <w:t xml:space="preserve">high GSI </w:t>
      </w:r>
      <w:r w:rsidRPr="009A4919">
        <w:t>in 2011 (</w:t>
      </w:r>
      <w:r w:rsidR="00996B32">
        <w:t>Fig. 3a in</w:t>
      </w:r>
      <w:r w:rsidRPr="009A4919">
        <w:t xml:space="preserve"> </w:t>
      </w:r>
      <w:r w:rsidR="000772BB">
        <w:t>Xu et al.</w:t>
      </w:r>
      <w:r w:rsidR="002C7296" w:rsidRPr="009A4919">
        <w:t xml:space="preserve"> </w:t>
      </w:r>
      <w:r w:rsidR="00996B32">
        <w:t>accepted</w:t>
      </w:r>
      <w:r w:rsidRPr="009A4919">
        <w:t xml:space="preserve">). However, </w:t>
      </w:r>
      <w:r w:rsidR="00B93964">
        <w:t xml:space="preserve">the SSB proportion at age pattern </w:t>
      </w:r>
      <w:r w:rsidR="00B93964">
        <w:lastRenderedPageBreak/>
        <w:t xml:space="preserve">showed that </w:t>
      </w:r>
      <w:r w:rsidR="00CE43E5">
        <w:t>the first age class</w:t>
      </w:r>
      <w:r w:rsidRPr="009A4919">
        <w:t xml:space="preserve"> </w:t>
      </w:r>
      <w:r w:rsidR="00996B32">
        <w:t xml:space="preserve">made </w:t>
      </w:r>
      <w:r w:rsidR="00C30006">
        <w:t xml:space="preserve">a </w:t>
      </w:r>
      <w:r w:rsidR="00996B32">
        <w:t>negligible contribution</w:t>
      </w:r>
      <w:r w:rsidR="000B5957">
        <w:t xml:space="preserve"> to SSB, so </w:t>
      </w:r>
      <w:r w:rsidR="00CE43E5">
        <w:t>the first SSB prediction S(base)</w:t>
      </w:r>
      <w:r w:rsidR="00CB557B">
        <w:t xml:space="preserve"> </w:t>
      </w:r>
      <w:r w:rsidR="0026338A">
        <w:t xml:space="preserve">provided </w:t>
      </w:r>
      <w:r w:rsidR="00A8602A">
        <w:t>was</w:t>
      </w:r>
      <w:r w:rsidR="00CB557B">
        <w:t xml:space="preserve"> </w:t>
      </w:r>
      <w:r w:rsidR="005B077F">
        <w:t>negligibly</w:t>
      </w:r>
      <w:r w:rsidR="00CB557B">
        <w:t xml:space="preserve"> affected by</w:t>
      </w:r>
      <w:r w:rsidRPr="009A4919">
        <w:t xml:space="preserve"> </w:t>
      </w:r>
      <w:r w:rsidR="00CE43E5">
        <w:t xml:space="preserve">the </w:t>
      </w:r>
      <w:r w:rsidR="00F4698D">
        <w:t>recruitment covariate</w:t>
      </w:r>
      <w:r w:rsidRPr="009A4919">
        <w:t xml:space="preserve">. </w:t>
      </w:r>
      <w:r w:rsidR="00CE43E5">
        <w:t>Later on, this negative</w:t>
      </w:r>
      <w:r w:rsidR="00B93964">
        <w:t xml:space="preserve"> recruitment </w:t>
      </w:r>
      <w:r w:rsidR="000B5957">
        <w:t xml:space="preserve">signal </w:t>
      </w:r>
      <w:r w:rsidR="00C01815">
        <w:t xml:space="preserve">due to the recruitment covariate </w:t>
      </w:r>
      <w:r w:rsidR="00D9190C" w:rsidRPr="009A4919">
        <w:t>propagate</w:t>
      </w:r>
      <w:r w:rsidR="00AB455C">
        <w:t>d</w:t>
      </w:r>
      <w:r w:rsidR="00D9190C" w:rsidRPr="009A4919">
        <w:t xml:space="preserve"> to age 2 and </w:t>
      </w:r>
      <w:r w:rsidR="00CE43E5">
        <w:t xml:space="preserve">age </w:t>
      </w:r>
      <w:r w:rsidR="00D9190C" w:rsidRPr="009A4919">
        <w:t xml:space="preserve">3 in </w:t>
      </w:r>
      <w:r w:rsidR="00D9190C">
        <w:t>the second and third prediction years</w:t>
      </w:r>
      <w:r w:rsidR="00D9190C" w:rsidRPr="009A4919">
        <w:t xml:space="preserve">, respectively, leading to increasingly lower SSB predictions </w:t>
      </w:r>
      <w:r w:rsidR="00202357">
        <w:t>compared to</w:t>
      </w:r>
      <w:r w:rsidR="00D9190C" w:rsidRPr="009A4919">
        <w:t xml:space="preserve"> </w:t>
      </w:r>
      <w:r w:rsidR="00F844A0">
        <w:t>S</w:t>
      </w:r>
      <w:r w:rsidR="00D9190C" w:rsidRPr="009A4919">
        <w:rPr>
          <w:vertAlign w:val="subscript"/>
        </w:rPr>
        <w:t>0</w:t>
      </w:r>
      <w:r w:rsidR="00202357">
        <w:t>(base)</w:t>
      </w:r>
      <w:r w:rsidR="00D9190C" w:rsidRPr="009A4919">
        <w:t>.</w:t>
      </w:r>
      <w:r w:rsidR="00D9190C">
        <w:t xml:space="preserve"> </w:t>
      </w:r>
      <w:r w:rsidR="00A72734">
        <w:t xml:space="preserve">Owing to that </w:t>
      </w:r>
      <w:r w:rsidR="00202357">
        <w:t>negative survival deviations</w:t>
      </w:r>
      <w:r w:rsidR="00CE43E5">
        <w:t xml:space="preserve"> </w:t>
      </w:r>
      <w:r w:rsidR="00202357">
        <w:t xml:space="preserve">were predicted for </w:t>
      </w:r>
      <w:r w:rsidR="004F00B4">
        <w:t xml:space="preserve">the </w:t>
      </w:r>
      <w:r w:rsidR="00202357">
        <w:t>oldest</w:t>
      </w:r>
      <w:r w:rsidR="002B0718">
        <w:t xml:space="preserve"> age classes</w:t>
      </w:r>
      <w:r w:rsidR="00A8602A">
        <w:t>,</w:t>
      </w:r>
      <w:r w:rsidR="00204BFA">
        <w:t xml:space="preserve"> </w:t>
      </w:r>
      <w:r w:rsidR="004F00B4">
        <w:t xml:space="preserve">which are </w:t>
      </w:r>
      <w:r w:rsidR="00714E30">
        <w:t>the primary</w:t>
      </w:r>
      <w:r w:rsidR="000B5957">
        <w:t xml:space="preserve"> SSB</w:t>
      </w:r>
      <w:r w:rsidR="002B0718">
        <w:t xml:space="preserve"> contribut</w:t>
      </w:r>
      <w:r w:rsidR="00714E30">
        <w:t>ors</w:t>
      </w:r>
      <w:r w:rsidR="00A8602A">
        <w:t xml:space="preserve">, </w:t>
      </w:r>
      <w:r w:rsidR="00202357">
        <w:t>the</w:t>
      </w:r>
      <w:r w:rsidR="00023C78">
        <w:t xml:space="preserve"> </w:t>
      </w:r>
      <w:r w:rsidR="00204BFA">
        <w:t>survival smoother</w:t>
      </w:r>
      <w:r w:rsidR="00023C78">
        <w:t xml:space="preserve"> </w:t>
      </w:r>
      <w:r w:rsidR="004F00B4">
        <w:t>(S</w:t>
      </w:r>
      <w:r w:rsidR="004F00B4">
        <w:rPr>
          <w:vertAlign w:val="subscript"/>
        </w:rPr>
        <w:t>0</w:t>
      </w:r>
      <w:r w:rsidR="004F00B4">
        <w:t xml:space="preserve">(age, year)) </w:t>
      </w:r>
      <w:r w:rsidR="00A72734">
        <w:t xml:space="preserve">immediately </w:t>
      </w:r>
      <w:r w:rsidRPr="009A4919">
        <w:t xml:space="preserve">lower </w:t>
      </w:r>
      <w:r w:rsidR="00A72734">
        <w:t xml:space="preserve">the </w:t>
      </w:r>
      <w:r w:rsidR="00204BFA">
        <w:t xml:space="preserve">first </w:t>
      </w:r>
      <w:r w:rsidR="00023C78">
        <w:t>SSB prediction</w:t>
      </w:r>
      <w:r w:rsidR="00D9190C">
        <w:t xml:space="preserve"> </w:t>
      </w:r>
      <w:r w:rsidR="004F00B4">
        <w:t>compared to</w:t>
      </w:r>
      <w:r w:rsidR="00AB455C">
        <w:t xml:space="preserve"> </w:t>
      </w:r>
      <w:r w:rsidR="008F3279">
        <w:t>S</w:t>
      </w:r>
      <w:r w:rsidR="004F00B4">
        <w:rPr>
          <w:vertAlign w:val="subscript"/>
        </w:rPr>
        <w:t>0</w:t>
      </w:r>
      <w:r w:rsidR="008F3279">
        <w:t>(base)</w:t>
      </w:r>
      <w:r w:rsidR="00A72734">
        <w:t xml:space="preserve"> (Fig. 5)</w:t>
      </w:r>
      <w:r w:rsidR="000772BB">
        <w:t xml:space="preserve">. </w:t>
      </w:r>
      <w:r w:rsidR="00204BFA">
        <w:t>Note that t</w:t>
      </w:r>
      <w:r w:rsidR="00714E30">
        <w:t>he</w:t>
      </w:r>
      <w:r w:rsidRPr="009A4919">
        <w:t xml:space="preserve"> survival </w:t>
      </w:r>
      <w:r w:rsidR="00204BFA">
        <w:t>deviation</w:t>
      </w:r>
      <w:r w:rsidRPr="009A4919">
        <w:t xml:space="preserve"> at age</w:t>
      </w:r>
      <w:r w:rsidR="00714E30">
        <w:t xml:space="preserve"> </w:t>
      </w:r>
      <w:r w:rsidR="00A8602A">
        <w:t>w</w:t>
      </w:r>
      <w:r w:rsidR="00204BFA">
        <w:t>as</w:t>
      </w:r>
      <w:r w:rsidR="00714E30">
        <w:t xml:space="preserve"> predicted to</w:t>
      </w:r>
      <w:r w:rsidRPr="009A4919">
        <w:t xml:space="preserve"> </w:t>
      </w:r>
      <w:bookmarkStart w:id="26" w:name="OLE_LINK7"/>
      <w:bookmarkStart w:id="27" w:name="OLE_LINK8"/>
      <w:r w:rsidR="00AB455C" w:rsidRPr="009A4919">
        <w:t>a</w:t>
      </w:r>
      <w:hyperlink r:id="rId11" w:history="1">
        <w:r w:rsidR="00AB455C" w:rsidRPr="009A4919">
          <w:t>symptot</w:t>
        </w:r>
      </w:hyperlink>
      <w:r w:rsidR="00AB455C" w:rsidRPr="009A4919">
        <w:t>ically</w:t>
      </w:r>
      <w:bookmarkEnd w:id="26"/>
      <w:bookmarkEnd w:id="27"/>
      <w:r w:rsidR="00AB455C">
        <w:t xml:space="preserve"> </w:t>
      </w:r>
      <w:r w:rsidR="0083479F">
        <w:t>approach</w:t>
      </w:r>
      <w:r w:rsidRPr="009A4919">
        <w:t xml:space="preserve"> zero </w:t>
      </w:r>
      <w:r w:rsidR="00564B87">
        <w:t xml:space="preserve">over time </w:t>
      </w:r>
      <w:r w:rsidR="00A009CD">
        <w:t>(see Fig</w:t>
      </w:r>
      <w:r w:rsidRPr="009A4919">
        <w:t>.</w:t>
      </w:r>
      <w:r w:rsidR="00A009CD">
        <w:t xml:space="preserve"> </w:t>
      </w:r>
      <w:r w:rsidR="00AB455C">
        <w:t>2</w:t>
      </w:r>
      <w:r w:rsidRPr="009A4919">
        <w:t xml:space="preserve">), so the </w:t>
      </w:r>
      <w:r w:rsidR="00CB557B">
        <w:t xml:space="preserve">direct influence of </w:t>
      </w:r>
      <w:r w:rsidR="00A72734">
        <w:t>the survival smoother</w:t>
      </w:r>
      <w:r w:rsidR="00204BFA">
        <w:t xml:space="preserve"> on SSB prediction</w:t>
      </w:r>
      <w:r w:rsidR="00564B87">
        <w:t>s</w:t>
      </w:r>
      <w:r w:rsidRPr="009A4919">
        <w:t xml:space="preserve"> </w:t>
      </w:r>
      <w:r w:rsidR="00A72734">
        <w:t>are</w:t>
      </w:r>
      <w:r w:rsidR="00564B87">
        <w:t xml:space="preserve"> expected to be</w:t>
      </w:r>
      <w:r w:rsidR="00204BFA">
        <w:rPr>
          <w:noProof/>
        </w:rPr>
        <w:t xml:space="preserve"> </w:t>
      </w:r>
      <w:r w:rsidR="006E5961" w:rsidRPr="006B291C">
        <w:rPr>
          <w:noProof/>
        </w:rPr>
        <w:t>increasingly weak</w:t>
      </w:r>
      <w:r w:rsidR="006B291C">
        <w:rPr>
          <w:noProof/>
        </w:rPr>
        <w:t>er</w:t>
      </w:r>
      <w:r w:rsidR="006E5961">
        <w:t xml:space="preserve"> </w:t>
      </w:r>
      <w:r w:rsidR="00564B87">
        <w:t>over</w:t>
      </w:r>
      <w:r w:rsidR="006E5961">
        <w:t xml:space="preserve"> time</w:t>
      </w:r>
      <w:r w:rsidRPr="009A4919">
        <w:t xml:space="preserve">. </w:t>
      </w:r>
      <w:r w:rsidR="006E5961">
        <w:t xml:space="preserve">However, the </w:t>
      </w:r>
      <w:r w:rsidR="00996972">
        <w:t xml:space="preserve">predicted </w:t>
      </w:r>
      <w:r w:rsidR="001D31E9">
        <w:t xml:space="preserve">negative survival </w:t>
      </w:r>
      <w:r w:rsidR="00F4784D">
        <w:t xml:space="preserve">deviations in the first prediction year still </w:t>
      </w:r>
      <w:r w:rsidR="000B5957">
        <w:t>propagate</w:t>
      </w:r>
      <w:r w:rsidR="001D31E9">
        <w:t xml:space="preserve"> to older age classes </w:t>
      </w:r>
      <w:r w:rsidR="00BB1624">
        <w:t xml:space="preserve">over time and </w:t>
      </w:r>
      <w:r w:rsidR="00185F4B">
        <w:t xml:space="preserve">indirectly </w:t>
      </w:r>
      <w:r w:rsidR="00BB1624">
        <w:t>influence SSB predictions in the second and third prediction years.</w:t>
      </w:r>
      <w:r w:rsidR="00185F4B">
        <w:t xml:space="preserve"> </w:t>
      </w:r>
      <w:r w:rsidR="00E175A3">
        <w:t>In this case, t</w:t>
      </w:r>
      <w:r w:rsidR="00BB1624">
        <w:t xml:space="preserve">he </w:t>
      </w:r>
      <w:r w:rsidR="00E175A3">
        <w:t>direct and indirect</w:t>
      </w:r>
      <w:r w:rsidR="00185F4B">
        <w:t xml:space="preserve"> impact</w:t>
      </w:r>
      <w:r w:rsidR="00E72FD5">
        <w:t>s</w:t>
      </w:r>
      <w:r w:rsidR="00185F4B">
        <w:t xml:space="preserve"> of</w:t>
      </w:r>
      <w:r w:rsidR="001D31E9">
        <w:t xml:space="preserve"> </w:t>
      </w:r>
      <w:r w:rsidR="00E175A3">
        <w:t xml:space="preserve">the survival smoother </w:t>
      </w:r>
      <w:r w:rsidR="00185F4B">
        <w:t xml:space="preserve">on SSB predictions </w:t>
      </w:r>
      <w:r w:rsidR="00E175A3">
        <w:rPr>
          <w:lang w:eastAsia="zh-CN"/>
        </w:rPr>
        <w:t>both lead to</w:t>
      </w:r>
      <w:r w:rsidR="00003840">
        <w:t xml:space="preserve"> </w:t>
      </w:r>
      <w:r w:rsidR="001D31E9">
        <w:t>increasingly lower SSB</w:t>
      </w:r>
      <w:r w:rsidR="00CB557B">
        <w:t xml:space="preserve"> predictions </w:t>
      </w:r>
      <w:r w:rsidR="0071448C">
        <w:t>from</w:t>
      </w:r>
      <w:r w:rsidR="001D31E9">
        <w:t xml:space="preserve"> S</w:t>
      </w:r>
      <w:r w:rsidR="00F4784D">
        <w:rPr>
          <w:vertAlign w:val="subscript"/>
        </w:rPr>
        <w:t>0</w:t>
      </w:r>
      <w:bookmarkStart w:id="28" w:name="_Toc465598053"/>
      <w:r w:rsidR="00185F4B">
        <w:t>(age, year)</w:t>
      </w:r>
      <w:r w:rsidR="00E72FD5">
        <w:t xml:space="preserve"> compared to S</w:t>
      </w:r>
      <w:r w:rsidR="00E72FD5" w:rsidRPr="00E72FD5">
        <w:t xml:space="preserve"> </w:t>
      </w:r>
      <w:r w:rsidR="00E72FD5">
        <w:t>S</w:t>
      </w:r>
      <w:r w:rsidR="00E72FD5">
        <w:rPr>
          <w:vertAlign w:val="subscript"/>
        </w:rPr>
        <w:t>0</w:t>
      </w:r>
      <w:r w:rsidR="00E72FD5">
        <w:t>(base) and even S(</w:t>
      </w:r>
      <w:r w:rsidR="00F232EF">
        <w:t>base)</w:t>
      </w:r>
      <w:r w:rsidR="00185F4B">
        <w:t>.</w:t>
      </w:r>
    </w:p>
    <w:p w14:paraId="78C1A3EA" w14:textId="77777777" w:rsidR="00A72B56" w:rsidRDefault="00A72B56" w:rsidP="00C75086">
      <w:pPr>
        <w:pStyle w:val="Chapterheading0"/>
        <w:ind w:firstLine="720"/>
        <w:rPr>
          <w:rFonts w:eastAsiaTheme="majorEastAsia"/>
          <w:b/>
          <w:color w:val="000000" w:themeColor="text1"/>
          <w:sz w:val="26"/>
          <w:szCs w:val="26"/>
        </w:rPr>
      </w:pPr>
    </w:p>
    <w:p w14:paraId="37BA3DB9" w14:textId="77777777" w:rsidR="0019695A" w:rsidRPr="009A4919" w:rsidRDefault="002767EC" w:rsidP="00BC621B">
      <w:pPr>
        <w:pStyle w:val="Heading1"/>
        <w:numPr>
          <w:ilvl w:val="0"/>
          <w:numId w:val="15"/>
        </w:numPr>
      </w:pPr>
      <w:r w:rsidRPr="004074B0">
        <w:t>Discussion</w:t>
      </w:r>
      <w:bookmarkEnd w:id="28"/>
    </w:p>
    <w:p w14:paraId="2E295D35" w14:textId="26A28CF4" w:rsidR="00F575A4" w:rsidRDefault="0088167E" w:rsidP="00A26164">
      <w:pPr>
        <w:pStyle w:val="Chapterheading0"/>
        <w:ind w:firstLine="720"/>
      </w:pPr>
      <w:r>
        <w:t>Using a state-space</w:t>
      </w:r>
      <w:r w:rsidR="00647823">
        <w:t>,</w:t>
      </w:r>
      <w:r>
        <w:t xml:space="preserve"> </w:t>
      </w:r>
      <w:r w:rsidR="001D6209">
        <w:t xml:space="preserve">age-structured assessment </w:t>
      </w:r>
      <w:r>
        <w:t xml:space="preserve">model developed for SNEMA yellowtail flounder, we showed </w:t>
      </w:r>
      <w:r w:rsidR="006C6D17" w:rsidRPr="00097DD1">
        <w:t xml:space="preserve">that implementing </w:t>
      </w:r>
      <w:r w:rsidR="00602AA3">
        <w:t>the</w:t>
      </w:r>
      <w:r w:rsidR="006C6D17" w:rsidRPr="00097DD1">
        <w:t xml:space="preserve"> 2D AR</w:t>
      </w:r>
      <w:r w:rsidR="006C6D17" w:rsidRPr="00097DD1">
        <w:rPr>
          <w:lang w:eastAsia="zh-CN"/>
        </w:rPr>
        <w:t>(1)</w:t>
      </w:r>
      <w:r w:rsidR="006C6D17" w:rsidRPr="00097DD1">
        <w:t xml:space="preserve"> </w:t>
      </w:r>
      <w:r>
        <w:rPr>
          <w:lang w:eastAsia="zh-CN"/>
        </w:rPr>
        <w:t xml:space="preserve">survival </w:t>
      </w:r>
      <w:r w:rsidR="00602AA3">
        <w:rPr>
          <w:lang w:eastAsia="zh-CN"/>
        </w:rPr>
        <w:t xml:space="preserve">smoother </w:t>
      </w:r>
      <w:r>
        <w:rPr>
          <w:lang w:eastAsia="zh-CN"/>
        </w:rPr>
        <w:t>co</w:t>
      </w:r>
      <w:r w:rsidR="006C6D17" w:rsidRPr="00097DD1">
        <w:t xml:space="preserve">nsiderably </w:t>
      </w:r>
      <w:r w:rsidR="00044BA9" w:rsidRPr="00097DD1">
        <w:t>improved model f</w:t>
      </w:r>
      <w:r w:rsidR="006C6D17" w:rsidRPr="00097DD1">
        <w:t xml:space="preserve">it </w:t>
      </w:r>
      <w:r w:rsidR="00602AA3">
        <w:t>and</w:t>
      </w:r>
      <w:r w:rsidR="00605AAE">
        <w:t xml:space="preserve"> </w:t>
      </w:r>
      <w:r w:rsidR="006C6D17" w:rsidRPr="00097DD1">
        <w:t xml:space="preserve">reduced </w:t>
      </w:r>
      <w:r w:rsidR="00900CA9">
        <w:t xml:space="preserve">the </w:t>
      </w:r>
      <w:r w:rsidR="006C6D17" w:rsidRPr="00097DD1">
        <w:t xml:space="preserve">retrospective </w:t>
      </w:r>
      <w:r w:rsidR="00647823">
        <w:t>patterns for</w:t>
      </w:r>
      <w:r w:rsidR="006C6D17" w:rsidRPr="00097DD1">
        <w:t xml:space="preserve"> SSB and </w:t>
      </w:r>
      <m:oMath>
        <m:r>
          <w:rPr>
            <w:rFonts w:ascii="Cambria Math" w:hAnsi="Cambria Math"/>
          </w:rPr>
          <m:t>F</m:t>
        </m:r>
      </m:oMath>
      <w:r w:rsidR="00097DD1">
        <w:t xml:space="preserve">. </w:t>
      </w:r>
      <w:r w:rsidR="009F3A14">
        <w:t>Different f</w:t>
      </w:r>
      <w:r w:rsidR="00865591">
        <w:t>rom some</w:t>
      </w:r>
      <w:r w:rsidR="009F3A14">
        <w:t xml:space="preserve"> p</w:t>
      </w:r>
      <w:r w:rsidR="00097DD1">
        <w:t xml:space="preserve">revious studies </w:t>
      </w:r>
      <w:r w:rsidR="009F3A14">
        <w:t xml:space="preserve">which </w:t>
      </w:r>
      <w:r w:rsidR="00A7735F">
        <w:t xml:space="preserve">addressed </w:t>
      </w:r>
      <w:r w:rsidR="003A263E">
        <w:t xml:space="preserve">the </w:t>
      </w:r>
      <w:r w:rsidR="00A7735F">
        <w:t>retrospective problem</w:t>
      </w:r>
      <w:r w:rsidR="003A263E">
        <w:t xml:space="preserve"> </w:t>
      </w:r>
      <w:r w:rsidR="00D62874">
        <w:t>in New England stock assessments</w:t>
      </w:r>
      <w:r w:rsidR="00A7735F">
        <w:t xml:space="preserve"> by </w:t>
      </w:r>
      <w:r w:rsidR="001301D0">
        <w:t xml:space="preserve">applying </w:t>
      </w:r>
      <w:r w:rsidR="00A7735F">
        <w:t>the</w:t>
      </w:r>
      <w:r w:rsidR="0093309F">
        <w:t xml:space="preserve"> temporal trend in</w:t>
      </w:r>
      <w:r w:rsidR="00097DD1">
        <w:t xml:space="preserve"> </w:t>
      </w:r>
      <m:oMath>
        <m:r>
          <w:rPr>
            <w:rFonts w:ascii="Cambria Math" w:hAnsi="Cambria Math"/>
          </w:rPr>
          <m:t>M</m:t>
        </m:r>
      </m:oMath>
      <w:r w:rsidR="00A7735F">
        <w:t xml:space="preserve">, </w:t>
      </w:r>
      <w:r w:rsidR="00865591">
        <w:t>this paper provides</w:t>
      </w:r>
      <w:r w:rsidR="00A7735F">
        <w:t xml:space="preserve"> a</w:t>
      </w:r>
      <w:r w:rsidR="00A7735F" w:rsidRPr="00097DD1">
        <w:t xml:space="preserve"> </w:t>
      </w:r>
      <w:r w:rsidR="00A7735F">
        <w:t xml:space="preserve">more objective, flexible, and generic </w:t>
      </w:r>
      <w:r w:rsidR="00865591">
        <w:t>approach to reduce retrospective pattern in stock assessments</w:t>
      </w:r>
      <w:r w:rsidR="00097073">
        <w:t>. P</w:t>
      </w:r>
      <w:r w:rsidR="00A7735F">
        <w:t>articular</w:t>
      </w:r>
      <w:r w:rsidR="00097073">
        <w:t>ly</w:t>
      </w:r>
      <w:r w:rsidR="00A7735F">
        <w:t xml:space="preserve">, </w:t>
      </w:r>
      <w:r w:rsidR="003C2776">
        <w:t xml:space="preserve">both </w:t>
      </w:r>
      <w:r w:rsidR="00A7735F">
        <w:t xml:space="preserve">the two AR(1) </w:t>
      </w:r>
      <w:r w:rsidR="00A7735F">
        <w:lastRenderedPageBreak/>
        <w:t xml:space="preserve">coefficients </w:t>
      </w:r>
      <w:r w:rsidR="003C2776">
        <w:t xml:space="preserve">for the survival smoother </w:t>
      </w:r>
      <w:r w:rsidR="00A7735F">
        <w:t xml:space="preserve">can be pre-specified as a constant or estimated in the state-space model </w:t>
      </w:r>
      <w:r w:rsidR="00B96A98">
        <w:t xml:space="preserve">as </w:t>
      </w:r>
      <w:r w:rsidR="008E4589">
        <w:t>fixed effect parameter</w:t>
      </w:r>
      <w:r w:rsidR="00B96A98">
        <w:t>s</w:t>
      </w:r>
      <w:r w:rsidR="008E4589">
        <w:t xml:space="preserve">. </w:t>
      </w:r>
      <w:r w:rsidR="00F05B8E">
        <w:rPr>
          <w:lang w:eastAsia="zh-CN"/>
        </w:rPr>
        <w:t>By comparing</w:t>
      </w:r>
      <w:r w:rsidR="00605AAE">
        <w:rPr>
          <w:lang w:eastAsia="zh-CN"/>
        </w:rPr>
        <w:t xml:space="preserve"> </w:t>
      </w:r>
      <w:r w:rsidR="002C36A2">
        <w:rPr>
          <w:lang w:eastAsia="zh-CN"/>
        </w:rPr>
        <w:t xml:space="preserve">the </w:t>
      </w:r>
      <w:r w:rsidR="005B69C0">
        <w:rPr>
          <w:lang w:eastAsia="zh-CN"/>
        </w:rPr>
        <w:t xml:space="preserve">AIC of </w:t>
      </w:r>
      <w:r w:rsidR="006B575A">
        <w:rPr>
          <w:lang w:eastAsia="zh-CN"/>
        </w:rPr>
        <w:t xml:space="preserve">four </w:t>
      </w:r>
      <w:r w:rsidR="007E560D">
        <w:rPr>
          <w:lang w:eastAsia="zh-CN"/>
        </w:rPr>
        <w:t xml:space="preserve">alternative </w:t>
      </w:r>
      <w:r w:rsidR="00FB16F6">
        <w:rPr>
          <w:lang w:eastAsia="zh-CN"/>
        </w:rPr>
        <w:t xml:space="preserve">models with differing </w:t>
      </w:r>
      <w:r w:rsidR="00BC4CCF">
        <w:rPr>
          <w:lang w:eastAsia="zh-CN"/>
        </w:rPr>
        <w:t xml:space="preserve">autocorrelation </w:t>
      </w:r>
      <w:r w:rsidR="007E560D">
        <w:rPr>
          <w:lang w:eastAsia="zh-CN"/>
        </w:rPr>
        <w:t>assumption</w:t>
      </w:r>
      <w:r w:rsidR="00BC4CCF">
        <w:rPr>
          <w:lang w:eastAsia="zh-CN"/>
        </w:rPr>
        <w:t>s</w:t>
      </w:r>
      <w:r w:rsidR="007E560D">
        <w:rPr>
          <w:lang w:eastAsia="zh-CN"/>
        </w:rPr>
        <w:t xml:space="preserve"> for survival deviations</w:t>
      </w:r>
      <w:r w:rsidR="00F05B8E">
        <w:rPr>
          <w:lang w:eastAsia="zh-CN"/>
        </w:rPr>
        <w:t>, we</w:t>
      </w:r>
      <w:r w:rsidR="00BC4CCF">
        <w:rPr>
          <w:lang w:eastAsia="zh-CN"/>
        </w:rPr>
        <w:t xml:space="preserve"> showed</w:t>
      </w:r>
      <w:r w:rsidR="00FB16F6">
        <w:rPr>
          <w:lang w:eastAsia="zh-CN"/>
        </w:rPr>
        <w:t xml:space="preserve"> that</w:t>
      </w:r>
      <w:r w:rsidR="0093309F">
        <w:rPr>
          <w:lang w:eastAsia="zh-CN"/>
        </w:rPr>
        <w:t xml:space="preserve"> </w:t>
      </w:r>
      <w:r w:rsidR="006B575A">
        <w:rPr>
          <w:lang w:eastAsia="zh-CN"/>
        </w:rPr>
        <w:t>it is more important to estimate</w:t>
      </w:r>
      <w:r w:rsidR="00E259A4">
        <w:rPr>
          <w:lang w:eastAsia="zh-CN"/>
        </w:rPr>
        <w:t xml:space="preserve"> the </w:t>
      </w:r>
      <w:r w:rsidR="00954DC1">
        <w:rPr>
          <w:lang w:eastAsia="zh-CN"/>
        </w:rPr>
        <w:t>among-year</w:t>
      </w:r>
      <w:r w:rsidR="00F05B8E">
        <w:rPr>
          <w:lang w:eastAsia="zh-CN"/>
        </w:rPr>
        <w:t xml:space="preserve"> than </w:t>
      </w:r>
      <w:r w:rsidR="00954DC1">
        <w:rPr>
          <w:lang w:eastAsia="zh-CN"/>
        </w:rPr>
        <w:t>among-</w:t>
      </w:r>
      <w:r w:rsidR="006B575A">
        <w:rPr>
          <w:lang w:eastAsia="zh-CN"/>
        </w:rPr>
        <w:t>age</w:t>
      </w:r>
      <w:r w:rsidR="00F05B8E">
        <w:rPr>
          <w:lang w:eastAsia="zh-CN"/>
        </w:rPr>
        <w:t xml:space="preserve"> autocorrelation </w:t>
      </w:r>
      <w:r w:rsidR="00E259A4">
        <w:rPr>
          <w:lang w:eastAsia="zh-CN"/>
        </w:rPr>
        <w:t xml:space="preserve">in survival </w:t>
      </w:r>
      <w:r w:rsidR="00F05B8E">
        <w:rPr>
          <w:lang w:eastAsia="zh-CN"/>
        </w:rPr>
        <w:t>deviations</w:t>
      </w:r>
      <w:r w:rsidR="00FD34E4">
        <w:rPr>
          <w:lang w:eastAsia="zh-CN"/>
        </w:rPr>
        <w:t xml:space="preserve"> of SNEMA yellowtail flounder</w:t>
      </w:r>
      <w:r w:rsidR="00FB16F6">
        <w:rPr>
          <w:lang w:eastAsia="zh-CN"/>
        </w:rPr>
        <w:t>.</w:t>
      </w:r>
      <w:r w:rsidR="002C36A2">
        <w:rPr>
          <w:lang w:eastAsia="zh-CN"/>
        </w:rPr>
        <w:t xml:space="preserve"> </w:t>
      </w:r>
      <w:r w:rsidR="006F18F0">
        <w:rPr>
          <w:lang w:eastAsia="zh-CN"/>
        </w:rPr>
        <w:t>The</w:t>
      </w:r>
      <w:r w:rsidR="000E23C6">
        <w:rPr>
          <w:lang w:eastAsia="zh-CN"/>
        </w:rPr>
        <w:t xml:space="preserve"> </w:t>
      </w:r>
      <w:r w:rsidR="00F05B8E">
        <w:rPr>
          <w:lang w:eastAsia="zh-CN"/>
        </w:rPr>
        <w:t>among-year</w:t>
      </w:r>
      <w:r w:rsidR="000E23C6">
        <w:rPr>
          <w:lang w:eastAsia="zh-CN"/>
        </w:rPr>
        <w:t xml:space="preserve"> autocorrelation</w:t>
      </w:r>
      <w:r w:rsidR="00BB2EAF">
        <w:rPr>
          <w:lang w:eastAsia="zh-CN"/>
        </w:rPr>
        <w:t xml:space="preserve"> in survival deviations</w:t>
      </w:r>
      <w:r w:rsidR="000E23C6">
        <w:rPr>
          <w:lang w:eastAsia="zh-CN"/>
        </w:rPr>
        <w:t xml:space="preserve"> was estimated </w:t>
      </w:r>
      <w:r w:rsidR="006F18F0">
        <w:rPr>
          <w:lang w:eastAsia="zh-CN"/>
        </w:rPr>
        <w:t xml:space="preserve">to be high </w:t>
      </w:r>
      <w:r w:rsidR="00363C7B">
        <w:rPr>
          <w:lang w:eastAsia="zh-CN"/>
        </w:rPr>
        <w:t xml:space="preserve">(0.56) </w:t>
      </w:r>
      <w:r w:rsidR="000E23C6">
        <w:rPr>
          <w:lang w:eastAsia="zh-CN"/>
        </w:rPr>
        <w:t xml:space="preserve">in the best fitting model, </w:t>
      </w:r>
      <w:r w:rsidR="007F6F3D">
        <w:rPr>
          <w:lang w:eastAsia="zh-CN"/>
        </w:rPr>
        <w:t>i</w:t>
      </w:r>
      <w:r w:rsidR="00D50D81">
        <w:rPr>
          <w:lang w:eastAsia="zh-CN"/>
        </w:rPr>
        <w:t>ndicating</w:t>
      </w:r>
      <w:r w:rsidR="00CE6E49">
        <w:rPr>
          <w:lang w:eastAsia="zh-CN"/>
        </w:rPr>
        <w:t xml:space="preserve"> that biological processes </w:t>
      </w:r>
      <w:r w:rsidR="00F575A4">
        <w:rPr>
          <w:lang w:eastAsia="zh-CN"/>
        </w:rPr>
        <w:t>for</w:t>
      </w:r>
      <w:r w:rsidR="00CE6E49">
        <w:rPr>
          <w:lang w:eastAsia="zh-CN"/>
        </w:rPr>
        <w:t xml:space="preserve"> ages </w:t>
      </w:r>
      <w:r w:rsidR="00F575A4">
        <w:rPr>
          <w:lang w:eastAsia="zh-CN"/>
        </w:rPr>
        <w:t>larger than 1</w:t>
      </w:r>
      <w:r w:rsidR="00BB2EAF">
        <w:rPr>
          <w:lang w:eastAsia="zh-CN"/>
        </w:rPr>
        <w:t xml:space="preserve"> </w:t>
      </w:r>
      <w:r w:rsidR="00CE6E49">
        <w:rPr>
          <w:lang w:eastAsia="zh-CN"/>
        </w:rPr>
        <w:t xml:space="preserve">can also be </w:t>
      </w:r>
      <w:r w:rsidR="00BB2EAF">
        <w:rPr>
          <w:lang w:eastAsia="zh-CN"/>
        </w:rPr>
        <w:t>autocorrelated across time</w:t>
      </w:r>
      <w:r w:rsidR="00CE6E49">
        <w:rPr>
          <w:lang w:eastAsia="zh-CN"/>
        </w:rPr>
        <w:t>.</w:t>
      </w:r>
      <w:r w:rsidR="000F4329">
        <w:t xml:space="preserve"> </w:t>
      </w:r>
      <w:r w:rsidR="00F575A4">
        <w:t xml:space="preserve">Moreover, the estimated survival deviations for age 5&amp;6 were quantitatively comparable to those for age 1, informing us that </w:t>
      </w:r>
      <w:r w:rsidR="00172EDA">
        <w:t xml:space="preserve">the variation in adult survival is at least as </w:t>
      </w:r>
      <w:r w:rsidR="00941E66">
        <w:t>influential</w:t>
      </w:r>
      <w:r w:rsidR="00172EDA">
        <w:t xml:space="preserve"> as </w:t>
      </w:r>
      <w:r w:rsidR="00941E66">
        <w:t>that in recruitment to the population dynamics of SNEMA yellowtail flounder.</w:t>
      </w:r>
    </w:p>
    <w:p w14:paraId="7EDEA377" w14:textId="2D8FDB61" w:rsidR="00720356" w:rsidRPr="00097DD1" w:rsidRDefault="00C90E6F" w:rsidP="00A26164">
      <w:pPr>
        <w:pStyle w:val="Chapterheading0"/>
        <w:ind w:firstLine="720"/>
        <w:rPr>
          <w:lang w:eastAsia="zh-CN"/>
        </w:rPr>
      </w:pPr>
      <w:r>
        <w:t xml:space="preserve">We found that </w:t>
      </w:r>
      <w:r w:rsidR="00C92256">
        <w:t>the improvement in model fit that was induced by the</w:t>
      </w:r>
      <w:r>
        <w:t xml:space="preserve"> survival smoother </w:t>
      </w:r>
      <w:r w:rsidR="005D6A35">
        <w:t>alone</w:t>
      </w:r>
      <w:r w:rsidR="00C92256">
        <w:t xml:space="preserve"> was notably larger than that </w:t>
      </w:r>
      <w:r w:rsidR="00790B09">
        <w:t xml:space="preserve">was </w:t>
      </w:r>
      <w:r w:rsidR="00C92256">
        <w:t xml:space="preserve">induced by the recruitment covariate </w:t>
      </w:r>
      <w:r w:rsidR="005D6A35">
        <w:t>alone</w:t>
      </w:r>
      <w:r w:rsidR="00C92256">
        <w:t>.</w:t>
      </w:r>
      <w:r w:rsidR="00790B09">
        <w:t xml:space="preserve"> </w:t>
      </w:r>
      <w:r w:rsidR="000E23C6">
        <w:t xml:space="preserve">We </w:t>
      </w:r>
      <w:r>
        <w:t xml:space="preserve">also </w:t>
      </w:r>
      <w:r w:rsidR="000E23C6">
        <w:t xml:space="preserve">found that </w:t>
      </w:r>
      <w:r w:rsidR="00E76573">
        <w:t>the</w:t>
      </w:r>
      <w:r w:rsidR="0040254B">
        <w:t xml:space="preserve"> </w:t>
      </w:r>
      <w:r w:rsidR="004B2C87">
        <w:t>survival smoother</w:t>
      </w:r>
      <w:r w:rsidR="0040254B">
        <w:t xml:space="preserve"> </w:t>
      </w:r>
      <w:r w:rsidR="000E23C6">
        <w:t>had</w:t>
      </w:r>
      <w:r w:rsidR="000F4329">
        <w:t xml:space="preserve"> </w:t>
      </w:r>
      <w:r w:rsidR="007F6F3D">
        <w:t>profound</w:t>
      </w:r>
      <w:r w:rsidR="000F4329">
        <w:t xml:space="preserve"> impacts on SSB and </w:t>
      </w:r>
      <m:oMath>
        <m:r>
          <w:rPr>
            <w:rFonts w:ascii="Cambria Math" w:hAnsi="Cambria Math"/>
          </w:rPr>
          <m:t>F</m:t>
        </m:r>
      </m:oMath>
      <w:r w:rsidR="000F4329">
        <w:t xml:space="preserve"> </w:t>
      </w:r>
      <w:r w:rsidR="0040254B">
        <w:t xml:space="preserve">estimates </w:t>
      </w:r>
      <w:r w:rsidR="007F6F3D">
        <w:t>as well as</w:t>
      </w:r>
      <w:r w:rsidR="0040254B">
        <w:t xml:space="preserve"> near-term </w:t>
      </w:r>
      <w:r w:rsidR="000F4329">
        <w:t xml:space="preserve">SSB </w:t>
      </w:r>
      <w:r w:rsidR="000E23C6">
        <w:t xml:space="preserve">predictions, </w:t>
      </w:r>
      <w:r>
        <w:t>while</w:t>
      </w:r>
      <w:r w:rsidR="00573299">
        <w:t xml:space="preserve"> </w:t>
      </w:r>
      <w:r w:rsidR="00B62D84">
        <w:t>the recruitment covariate</w:t>
      </w:r>
      <w:r w:rsidR="00573299">
        <w:t xml:space="preserve"> negligibly impacted the estimates of SSB and </w:t>
      </w:r>
      <m:oMath>
        <m:r>
          <w:rPr>
            <w:rFonts w:ascii="Cambria Math" w:hAnsi="Cambria Math"/>
          </w:rPr>
          <m:t>F</m:t>
        </m:r>
      </m:oMath>
      <w:r w:rsidR="00573299">
        <w:t xml:space="preserve">. </w:t>
      </w:r>
      <w:r w:rsidR="002B40AB">
        <w:t>The</w:t>
      </w:r>
      <w:r w:rsidR="00DC3194">
        <w:t>se</w:t>
      </w:r>
      <w:r w:rsidR="002B40AB">
        <w:t xml:space="preserve"> two findings </w:t>
      </w:r>
      <w:r>
        <w:t>further underscor</w:t>
      </w:r>
      <w:r w:rsidR="007B2D31">
        <w:t>ed</w:t>
      </w:r>
      <w:r>
        <w:t xml:space="preserve"> the importance of </w:t>
      </w:r>
      <w:r w:rsidR="00E246D2">
        <w:t>implementing the</w:t>
      </w:r>
      <w:r>
        <w:t xml:space="preserve"> 2D AR(1) survival smoother to the assessment of SNEMA yellowtail flounder</w:t>
      </w:r>
      <w:r w:rsidR="004E3AB5">
        <w:t xml:space="preserve">. </w:t>
      </w:r>
      <w:r w:rsidR="005539BD">
        <w:t xml:space="preserve">Indeed, </w:t>
      </w:r>
      <w:r w:rsidR="000E23C6">
        <w:t xml:space="preserve">this 2D AR(1) </w:t>
      </w:r>
      <w:r w:rsidR="00963B2F">
        <w:t>smoother</w:t>
      </w:r>
      <w:r w:rsidR="000E23C6">
        <w:t xml:space="preserve"> </w:t>
      </w:r>
      <w:r w:rsidR="00BF5DCC">
        <w:t xml:space="preserve">for survival deviations </w:t>
      </w:r>
      <w:r w:rsidR="000E23C6">
        <w:t>can</w:t>
      </w:r>
      <w:r w:rsidR="005539BD">
        <w:t xml:space="preserve"> </w:t>
      </w:r>
      <w:r w:rsidR="00963B2F">
        <w:t xml:space="preserve">also </w:t>
      </w:r>
      <w:r w:rsidR="00163EEE">
        <w:t xml:space="preserve">extended to </w:t>
      </w:r>
      <w:r w:rsidR="00DC1A90">
        <w:t>three</w:t>
      </w:r>
      <w:r w:rsidR="00163EEE">
        <w:t xml:space="preserve"> dimensions if, for example, </w:t>
      </w:r>
      <w:r w:rsidR="005425D7">
        <w:t>survival</w:t>
      </w:r>
      <w:r w:rsidR="00163EEE">
        <w:t xml:space="preserve"> is </w:t>
      </w:r>
      <w:r w:rsidR="005425D7">
        <w:t xml:space="preserve">modelled </w:t>
      </w:r>
      <w:r w:rsidR="00DC1A90">
        <w:t>to be</w:t>
      </w:r>
      <w:r w:rsidR="005425D7">
        <w:t xml:space="preserve"> </w:t>
      </w:r>
      <w:r w:rsidR="00163EEE">
        <w:t>sex-specific</w:t>
      </w:r>
      <w:r w:rsidR="00DC1A90">
        <w:t xml:space="preserve">. Also, the generic 2D AR(1) smoother we introduce in this paper can </w:t>
      </w:r>
      <w:r w:rsidR="00963B2F">
        <w:t>be</w:t>
      </w:r>
      <w:r w:rsidR="005539BD">
        <w:t xml:space="preserve"> </w:t>
      </w:r>
      <w:r w:rsidR="00DC1A90">
        <w:t>applied</w:t>
      </w:r>
      <w:r w:rsidR="005539BD">
        <w:t xml:space="preserve"> </w:t>
      </w:r>
      <w:r w:rsidR="00DC1A90">
        <w:t>to</w:t>
      </w:r>
      <w:r w:rsidR="005539BD">
        <w:t xml:space="preserve"> othe</w:t>
      </w:r>
      <w:r w:rsidR="000E23C6">
        <w:t xml:space="preserve">r </w:t>
      </w:r>
      <w:r w:rsidR="00073AF1">
        <w:t xml:space="preserve">potentially autocorrelated </w:t>
      </w:r>
      <w:r w:rsidR="000E23C6">
        <w:t>biological processes</w:t>
      </w:r>
      <w:r w:rsidR="00073AF1">
        <w:t xml:space="preserve"> (e.g., selectivity and growth</w:t>
      </w:r>
      <w:r w:rsidR="00073AF1">
        <w:rPr>
          <w:rFonts w:hint="eastAsia"/>
          <w:lang w:eastAsia="zh-CN"/>
        </w:rPr>
        <w:t>)</w:t>
      </w:r>
      <w:r w:rsidR="00073AF1">
        <w:t xml:space="preserve"> as well, </w:t>
      </w:r>
      <w:r w:rsidR="005539BD">
        <w:t xml:space="preserve">which </w:t>
      </w:r>
      <w:r w:rsidR="00C16D9F">
        <w:t xml:space="preserve">we predict </w:t>
      </w:r>
      <w:r w:rsidR="00272219">
        <w:t>would</w:t>
      </w:r>
      <w:r w:rsidR="00FC0701">
        <w:t xml:space="preserve"> </w:t>
      </w:r>
      <w:r w:rsidR="00C16D9F">
        <w:t>be</w:t>
      </w:r>
      <w:r w:rsidR="005539BD">
        <w:t xml:space="preserve"> an important research topic </w:t>
      </w:r>
      <w:r w:rsidR="00122D9C">
        <w:t xml:space="preserve">for continuously developing </w:t>
      </w:r>
      <w:r w:rsidR="002F71CB">
        <w:t xml:space="preserve">mixed-effect </w:t>
      </w:r>
      <w:r w:rsidR="00910F66">
        <w:t xml:space="preserve">stock </w:t>
      </w:r>
      <w:r w:rsidR="002F71CB">
        <w:t>assessment models</w:t>
      </w:r>
      <w:r w:rsidR="009B32C8">
        <w:t>.</w:t>
      </w:r>
    </w:p>
    <w:p w14:paraId="3E321473" w14:textId="11A03267" w:rsidR="002767EC" w:rsidRPr="005F7AC4" w:rsidRDefault="008879EA" w:rsidP="00747F26">
      <w:pPr>
        <w:pStyle w:val="Chapterheading0"/>
        <w:ind w:firstLine="720"/>
      </w:pPr>
      <w:r w:rsidRPr="005F7AC4">
        <w:rPr>
          <w:rFonts w:hint="eastAsia"/>
          <w:lang w:eastAsia="zh-CN"/>
        </w:rPr>
        <w:t>For</w:t>
      </w:r>
      <w:r w:rsidRPr="005F7AC4">
        <w:t xml:space="preserve"> </w:t>
      </w:r>
      <w:r w:rsidRPr="005F7AC4">
        <w:rPr>
          <w:rFonts w:hint="eastAsia"/>
          <w:lang w:eastAsia="zh-CN"/>
        </w:rPr>
        <w:t>SNEMA</w:t>
      </w:r>
      <w:r w:rsidRPr="005F7AC4">
        <w:t xml:space="preserve"> yellowtail flounder, </w:t>
      </w:r>
      <w:r w:rsidRPr="005F7AC4">
        <w:rPr>
          <w:lang w:eastAsia="zh-CN"/>
        </w:rPr>
        <w:t>implementing</w:t>
      </w:r>
      <w:r w:rsidRPr="005F7AC4">
        <w:t xml:space="preserve"> the 2D AR(1)</w:t>
      </w:r>
      <w:r w:rsidR="006D3B04">
        <w:t xml:space="preserve"> survival smoother</w:t>
      </w:r>
      <w:r w:rsidR="00855F68">
        <w:t xml:space="preserve"> </w:t>
      </w:r>
      <w:r w:rsidR="00647571">
        <w:t xml:space="preserve">in the state-space model </w:t>
      </w:r>
      <w:r w:rsidRPr="005F7AC4">
        <w:t>considerably reduce</w:t>
      </w:r>
      <w:r w:rsidR="005F7AC4">
        <w:rPr>
          <w:rFonts w:hint="eastAsia"/>
          <w:lang w:eastAsia="zh-CN"/>
        </w:rPr>
        <w:t>d</w:t>
      </w:r>
      <w:r w:rsidRPr="005F7AC4">
        <w:t xml:space="preserve"> the </w:t>
      </w:r>
      <w:r w:rsidR="00A463BC">
        <w:t>severity</w:t>
      </w:r>
      <w:r w:rsidR="00A463BC" w:rsidRPr="005F7AC4">
        <w:t xml:space="preserve"> </w:t>
      </w:r>
      <w:r w:rsidR="0048474C">
        <w:t>of retrospective pattern</w:t>
      </w:r>
      <w:r w:rsidRPr="005F7AC4">
        <w:t xml:space="preserve"> and modif</w:t>
      </w:r>
      <w:r w:rsidR="005F7AC4">
        <w:t>ied</w:t>
      </w:r>
      <w:r w:rsidR="0048474C">
        <w:t xml:space="preserve"> </w:t>
      </w:r>
      <w:r w:rsidR="00272219">
        <w:t>near-</w:t>
      </w:r>
      <w:r w:rsidR="00272219">
        <w:lastRenderedPageBreak/>
        <w:t>term</w:t>
      </w:r>
      <w:r w:rsidRPr="005F7AC4">
        <w:t xml:space="preserve"> SSB </w:t>
      </w:r>
      <w:r w:rsidR="00E6444B">
        <w:t>prediction</w:t>
      </w:r>
      <w:r w:rsidRPr="005F7AC4">
        <w:t xml:space="preserve"> as well as the</w:t>
      </w:r>
      <w:r w:rsidR="00DF1AC4" w:rsidRPr="005F7AC4">
        <w:t xml:space="preserve"> </w:t>
      </w:r>
      <w:r w:rsidR="0068728F">
        <w:t>associated uncertainty interval</w:t>
      </w:r>
      <w:r w:rsidRPr="005F7AC4">
        <w:t xml:space="preserve">. </w:t>
      </w:r>
      <w:r w:rsidR="00647571">
        <w:t>Indeed, b</w:t>
      </w:r>
      <w:r w:rsidR="008F07B2">
        <w:t>oth t</w:t>
      </w:r>
      <w:r w:rsidR="00FC655B">
        <w:t>he Mohn’s rhos for</w:t>
      </w:r>
      <w:r w:rsidR="00061739">
        <w:t xml:space="preserve"> SSB and </w:t>
      </w:r>
      <w:r w:rsidR="00061739" w:rsidRPr="008F07B2">
        <w:rPr>
          <w:i/>
        </w:rPr>
        <w:t>F</w:t>
      </w:r>
      <w:r w:rsidR="00061739">
        <w:t xml:space="preserve"> </w:t>
      </w:r>
      <w:r w:rsidR="008F07B2">
        <w:t>became negligibly different from zero</w:t>
      </w:r>
      <w:r w:rsidR="00061739">
        <w:t xml:space="preserve"> </w:t>
      </w:r>
      <w:r w:rsidR="008F07B2">
        <w:t>when the survival smoother was implemented</w:t>
      </w:r>
      <w:r w:rsidR="00647571">
        <w:t>, which means that</w:t>
      </w:r>
      <w:r w:rsidR="00B745D0">
        <w:t xml:space="preserve"> </w:t>
      </w:r>
      <w:r w:rsidR="00647571">
        <w:t>the state-space model with the survival smoother is more reliable in terms of determining the</w:t>
      </w:r>
      <w:r w:rsidR="00B745D0">
        <w:t xml:space="preserve"> </w:t>
      </w:r>
      <w:r w:rsidR="00EF0F2D">
        <w:t xml:space="preserve">stock and harvest status </w:t>
      </w:r>
      <w:r w:rsidR="00647571">
        <w:t>of SNEMA yellowtail flounder</w:t>
      </w:r>
      <w:r w:rsidR="00EF0F2D">
        <w:t xml:space="preserve">. </w:t>
      </w:r>
      <w:r w:rsidR="002767EC" w:rsidRPr="005F7AC4">
        <w:t xml:space="preserve">Because </w:t>
      </w:r>
      <w:r w:rsidR="00901B2C">
        <w:t xml:space="preserve">the among-year autocorrelation </w:t>
      </w:r>
      <w:r w:rsidR="00CD51F2">
        <w:t>in</w:t>
      </w:r>
      <w:r w:rsidR="00901B2C">
        <w:t xml:space="preserve"> survival deviations</w:t>
      </w:r>
      <w:r w:rsidR="002767EC" w:rsidRPr="005F7AC4">
        <w:t xml:space="preserve"> </w:t>
      </w:r>
      <w:r w:rsidR="00536991">
        <w:rPr>
          <w:lang w:eastAsia="zh-CN"/>
        </w:rPr>
        <w:t xml:space="preserve">was estimated </w:t>
      </w:r>
      <w:r w:rsidR="00CD51F2">
        <w:rPr>
          <w:lang w:eastAsia="zh-CN"/>
        </w:rPr>
        <w:t xml:space="preserve">to be high, </w:t>
      </w:r>
      <w:r w:rsidR="00901B2C">
        <w:t xml:space="preserve">the best </w:t>
      </w:r>
      <w:r w:rsidR="007961AB">
        <w:t xml:space="preserve">predictions for </w:t>
      </w:r>
      <w:r w:rsidR="002767EC" w:rsidRPr="005F7AC4">
        <w:t xml:space="preserve">survival </w:t>
      </w:r>
      <w:r w:rsidR="00901B2C">
        <w:t>deviation</w:t>
      </w:r>
      <w:r w:rsidR="002767EC" w:rsidRPr="005F7AC4">
        <w:t xml:space="preserve"> </w:t>
      </w:r>
      <w:r w:rsidR="00536991">
        <w:t xml:space="preserve">at age </w:t>
      </w:r>
      <w:r w:rsidR="00647571">
        <w:t xml:space="preserve">from </w:t>
      </w:r>
      <w:r w:rsidR="007961AB">
        <w:t>the model with the survival smoother (S</w:t>
      </w:r>
      <w:r w:rsidR="007961AB">
        <w:rPr>
          <w:vertAlign w:val="subscript"/>
        </w:rPr>
        <w:t>0</w:t>
      </w:r>
      <w:r w:rsidR="007961AB">
        <w:t xml:space="preserve">(age, year)) </w:t>
      </w:r>
      <w:r w:rsidR="002767EC" w:rsidRPr="005F7AC4">
        <w:t xml:space="preserve">have the same </w:t>
      </w:r>
      <w:r w:rsidR="00536991">
        <w:t xml:space="preserve">sign as </w:t>
      </w:r>
      <w:r w:rsidR="006C37D7">
        <w:t xml:space="preserve">those estimated for </w:t>
      </w:r>
      <w:r w:rsidR="00536991">
        <w:t>the</w:t>
      </w:r>
      <w:r w:rsidR="003E039C">
        <w:t xml:space="preserve"> </w:t>
      </w:r>
      <w:r w:rsidR="00536991">
        <w:t>terminal year</w:t>
      </w:r>
      <w:r w:rsidR="00A463BC">
        <w:t xml:space="preserve"> and decline exponentially towards zero with slope determined by the autocorrelation coefficient</w:t>
      </w:r>
      <w:r w:rsidR="00536991">
        <w:t xml:space="preserve">. </w:t>
      </w:r>
      <w:r w:rsidR="00897888">
        <w:t>I</w:t>
      </w:r>
      <w:r w:rsidR="00C707B4" w:rsidRPr="005F7AC4">
        <w:t>n contrast</w:t>
      </w:r>
      <w:r w:rsidR="002767EC" w:rsidRPr="005F7AC4">
        <w:t xml:space="preserve">, </w:t>
      </w:r>
      <w:r w:rsidR="00002368">
        <w:t xml:space="preserve">the best </w:t>
      </w:r>
      <w:r w:rsidR="007961AB">
        <w:t xml:space="preserve">predictions for </w:t>
      </w:r>
      <w:r w:rsidR="00002368">
        <w:t>survival deviation</w:t>
      </w:r>
      <w:r w:rsidR="007961AB">
        <w:t xml:space="preserve"> at age</w:t>
      </w:r>
      <w:r w:rsidR="00897888">
        <w:t xml:space="preserve"> </w:t>
      </w:r>
      <w:r w:rsidR="007961AB">
        <w:t>from the model without the survival smoother (S</w:t>
      </w:r>
      <w:r w:rsidR="007961AB">
        <w:rPr>
          <w:vertAlign w:val="subscript"/>
        </w:rPr>
        <w:t>0</w:t>
      </w:r>
      <w:r w:rsidR="007961AB">
        <w:t>(base)) are</w:t>
      </w:r>
      <w:r w:rsidR="00002368">
        <w:t xml:space="preserve"> zero </w:t>
      </w:r>
      <w:r w:rsidR="00897888">
        <w:t>as a result of</w:t>
      </w:r>
      <w:r w:rsidR="00C707B4" w:rsidRPr="005F7AC4">
        <w:t xml:space="preserve"> </w:t>
      </w:r>
      <w:r w:rsidR="00002368">
        <w:t>the</w:t>
      </w:r>
      <w:r w:rsidR="005B50B3">
        <w:t xml:space="preserve"> independent </w:t>
      </w:r>
      <w:r w:rsidR="00E11B3F">
        <w:t>assumption</w:t>
      </w:r>
      <w:r w:rsidR="007961AB">
        <w:t xml:space="preserve"> for survival deviations</w:t>
      </w:r>
      <w:r w:rsidR="002767EC" w:rsidRPr="005F7AC4">
        <w:t xml:space="preserve">. </w:t>
      </w:r>
      <w:r w:rsidR="005B50B3">
        <w:t>T</w:t>
      </w:r>
      <w:r w:rsidR="004C35B6">
        <w:t>herefore</w:t>
      </w:r>
      <w:r w:rsidR="002B4053">
        <w:t xml:space="preserve">, </w:t>
      </w:r>
      <w:r w:rsidR="004C35B6">
        <w:t>S</w:t>
      </w:r>
      <w:r w:rsidR="004C35B6">
        <w:rPr>
          <w:vertAlign w:val="subscript"/>
        </w:rPr>
        <w:t>0</w:t>
      </w:r>
      <w:r w:rsidR="004C35B6">
        <w:t>(age, year</w:t>
      </w:r>
      <w:r w:rsidR="002B4053">
        <w:t xml:space="preserve">) </w:t>
      </w:r>
      <w:r w:rsidR="004C35B6">
        <w:t xml:space="preserve">provided </w:t>
      </w:r>
      <w:r w:rsidR="005B50B3">
        <w:t>lower SSB predictions</w:t>
      </w:r>
      <w:r w:rsidR="002B4053">
        <w:t xml:space="preserve"> </w:t>
      </w:r>
      <w:r w:rsidR="00434DEA">
        <w:t xml:space="preserve">than </w:t>
      </w:r>
      <w:r w:rsidR="004C35B6">
        <w:t>S</w:t>
      </w:r>
      <w:r w:rsidR="004C35B6">
        <w:rPr>
          <w:vertAlign w:val="subscript"/>
        </w:rPr>
        <w:t>0</w:t>
      </w:r>
      <w:r w:rsidR="004C35B6">
        <w:t xml:space="preserve">(base) </w:t>
      </w:r>
      <w:r w:rsidR="00CD16D5">
        <w:t>for</w:t>
      </w:r>
      <w:r w:rsidR="007E7386">
        <w:t xml:space="preserve"> 2012-2014. In additi</w:t>
      </w:r>
      <w:r w:rsidR="003D4A84">
        <w:t>on to the median SSB</w:t>
      </w:r>
      <w:r w:rsidR="00613F0A">
        <w:t>, the associated uncertainty</w:t>
      </w:r>
      <w:r w:rsidR="007E7386">
        <w:t xml:space="preserve"> </w:t>
      </w:r>
      <w:r w:rsidR="00434DEA">
        <w:t>predicted</w:t>
      </w:r>
      <w:r w:rsidR="00613F0A">
        <w:t xml:space="preserve"> </w:t>
      </w:r>
      <w:r w:rsidR="00434DEA">
        <w:t xml:space="preserve">by </w:t>
      </w:r>
      <w:r w:rsidR="00613F0A">
        <w:t>the model with and without the survival smoother</w:t>
      </w:r>
      <w:r w:rsidR="00434DEA">
        <w:t xml:space="preserve"> </w:t>
      </w:r>
      <w:r w:rsidR="007E7386">
        <w:t>w</w:t>
      </w:r>
      <w:r w:rsidR="00613F0A">
        <w:t>as</w:t>
      </w:r>
      <w:r w:rsidR="007E7386">
        <w:t xml:space="preserve"> also notably different</w:t>
      </w:r>
      <w:r w:rsidR="0070101E">
        <w:t>.</w:t>
      </w:r>
      <w:r w:rsidR="007E7386">
        <w:t xml:space="preserve"> </w:t>
      </w:r>
      <w:r w:rsidR="0089421F">
        <w:rPr>
          <w:rFonts w:hint="eastAsia"/>
          <w:lang w:eastAsia="zh-CN"/>
        </w:rPr>
        <w:t>T</w:t>
      </w:r>
      <w:r w:rsidR="002767EC" w:rsidRPr="005F7AC4">
        <w:t xml:space="preserve">he </w:t>
      </w:r>
      <w:r w:rsidR="005C529D">
        <w:t>SSB prediction</w:t>
      </w:r>
      <w:r w:rsidR="00CF023E">
        <w:t>s</w:t>
      </w:r>
      <w:r w:rsidR="002767EC" w:rsidRPr="005F7AC4">
        <w:t xml:space="preserve"> </w:t>
      </w:r>
      <w:r w:rsidR="0070101E">
        <w:t>from</w:t>
      </w:r>
      <w:r w:rsidR="002767EC" w:rsidRPr="005F7AC4">
        <w:t xml:space="preserve"> </w:t>
      </w:r>
      <w:r w:rsidR="00CF023E">
        <w:t>the model with the survival smoother</w:t>
      </w:r>
      <w:r w:rsidR="002767EC" w:rsidRPr="005F7AC4">
        <w:t xml:space="preserve"> ha</w:t>
      </w:r>
      <w:r w:rsidR="00CF023E">
        <w:t>ve</w:t>
      </w:r>
      <w:r w:rsidR="002767EC" w:rsidRPr="005F7AC4">
        <w:t xml:space="preserve"> </w:t>
      </w:r>
      <w:r w:rsidR="003E039C">
        <w:t>wider</w:t>
      </w:r>
      <w:r w:rsidR="002767EC" w:rsidRPr="005F7AC4">
        <w:t xml:space="preserve"> uncer</w:t>
      </w:r>
      <w:r w:rsidR="004D0B32">
        <w:t xml:space="preserve">tainty interval, namely, </w:t>
      </w:r>
      <w:r w:rsidR="001C3EE1">
        <w:t>not accounting for</w:t>
      </w:r>
      <w:r w:rsidR="002767EC" w:rsidRPr="005F7AC4">
        <w:t xml:space="preserve"> the</w:t>
      </w:r>
      <w:r w:rsidR="0070101E">
        <w:t xml:space="preserve"> </w:t>
      </w:r>
      <w:r w:rsidR="00240206">
        <w:t xml:space="preserve">positive </w:t>
      </w:r>
      <w:r w:rsidR="0070101E">
        <w:t>autocorrelation in survival deviations</w:t>
      </w:r>
      <w:r w:rsidR="00C51D2B">
        <w:t xml:space="preserve"> </w:t>
      </w:r>
      <w:r w:rsidR="00D17625">
        <w:t>corresponds to</w:t>
      </w:r>
      <w:r w:rsidR="00C51D2B">
        <w:t xml:space="preserve"> </w:t>
      </w:r>
      <w:r w:rsidR="00365E6B">
        <w:t xml:space="preserve">under-estimating </w:t>
      </w:r>
      <w:r w:rsidR="00240206">
        <w:t xml:space="preserve">the uncertainty </w:t>
      </w:r>
      <w:r w:rsidR="004E68C5">
        <w:t xml:space="preserve">in </w:t>
      </w:r>
      <w:r w:rsidR="00160ABC">
        <w:t xml:space="preserve">near-term </w:t>
      </w:r>
      <w:r w:rsidR="001722C0">
        <w:t>SSB prediction</w:t>
      </w:r>
      <w:r w:rsidR="00230EBF">
        <w:t>s</w:t>
      </w:r>
      <w:r w:rsidR="00816263">
        <w:t>.</w:t>
      </w:r>
    </w:p>
    <w:p w14:paraId="2247624F" w14:textId="6B2AF0FA" w:rsidR="002767EC" w:rsidRDefault="00190D85" w:rsidP="00AE1385">
      <w:pPr>
        <w:pStyle w:val="Chapterheading0"/>
        <w:ind w:firstLine="720"/>
      </w:pPr>
      <w:r>
        <w:t>N</w:t>
      </w:r>
      <w:r w:rsidR="001856BF">
        <w:t xml:space="preserve">ear-term SSB predictions </w:t>
      </w:r>
      <w:r w:rsidR="003E039C">
        <w:t>changed</w:t>
      </w:r>
      <w:r w:rsidR="001856BF">
        <w:t xml:space="preserve"> </w:t>
      </w:r>
      <w:r w:rsidR="0070101E">
        <w:t>substantially when</w:t>
      </w:r>
      <w:r w:rsidR="001856BF">
        <w:t xml:space="preserve"> the GSI </w:t>
      </w:r>
      <w:r w:rsidR="0070101E">
        <w:t xml:space="preserve">was incorporated </w:t>
      </w:r>
      <w:r w:rsidR="001856BF">
        <w:t xml:space="preserve">into the stock-recruit function </w:t>
      </w:r>
      <w:r>
        <w:t>or</w:t>
      </w:r>
      <w:r w:rsidR="001856BF">
        <w:t xml:space="preserve"> </w:t>
      </w:r>
      <w:r>
        <w:t>the</w:t>
      </w:r>
      <w:r w:rsidR="0070101E">
        <w:t xml:space="preserve"> </w:t>
      </w:r>
      <w:r w:rsidR="001856BF">
        <w:t xml:space="preserve">2D AR(1) </w:t>
      </w:r>
      <w:r w:rsidR="0070101E">
        <w:t>smoother was implemented</w:t>
      </w:r>
      <w:r>
        <w:t xml:space="preserve"> for survival</w:t>
      </w:r>
      <w:r w:rsidR="001856BF">
        <w:t xml:space="preserve">. </w:t>
      </w:r>
      <w:r w:rsidR="002B49AE">
        <w:t>The reason that</w:t>
      </w:r>
      <w:r w:rsidR="002767EC" w:rsidRPr="00B80BF6">
        <w:t xml:space="preserve"> </w:t>
      </w:r>
      <w:r w:rsidR="002B49AE">
        <w:t>the recruitment covariate (GSI)</w:t>
      </w:r>
      <w:r w:rsidR="00E53406" w:rsidRPr="00B80BF6">
        <w:t xml:space="preserve"> </w:t>
      </w:r>
      <w:r w:rsidR="002767EC" w:rsidRPr="00B80BF6">
        <w:t xml:space="preserve">only </w:t>
      </w:r>
      <w:r w:rsidR="0009110F" w:rsidRPr="00B80BF6">
        <w:t>impacted</w:t>
      </w:r>
      <w:r w:rsidR="000E09A3" w:rsidRPr="00B80BF6">
        <w:t xml:space="preserve"> </w:t>
      </w:r>
      <w:r w:rsidR="0070101E">
        <w:t xml:space="preserve">the </w:t>
      </w:r>
      <w:r w:rsidR="000E1D61">
        <w:t xml:space="preserve">second- and third-year </w:t>
      </w:r>
      <w:r w:rsidR="002767EC" w:rsidRPr="00B80BF6">
        <w:t xml:space="preserve">SSB </w:t>
      </w:r>
      <w:r w:rsidR="00353343">
        <w:t>predictions</w:t>
      </w:r>
      <w:r w:rsidR="002B49AE">
        <w:t xml:space="preserve"> can be found in the maturity pattern</w:t>
      </w:r>
      <w:r w:rsidR="008038DE">
        <w:rPr>
          <w:noProof/>
        </w:rPr>
        <w:t xml:space="preserve">. In </w:t>
      </w:r>
      <w:r w:rsidR="002B49AE">
        <w:rPr>
          <w:noProof/>
        </w:rPr>
        <w:t>2012</w:t>
      </w:r>
      <w:r w:rsidR="008038DE">
        <w:rPr>
          <w:noProof/>
        </w:rPr>
        <w:t>,</w:t>
      </w:r>
      <w:r w:rsidR="002767EC" w:rsidRPr="00B80BF6">
        <w:t xml:space="preserve"> the </w:t>
      </w:r>
      <w:bookmarkStart w:id="29" w:name="OLE_LINK4"/>
      <w:bookmarkStart w:id="30" w:name="OLE_LINK19"/>
      <w:r w:rsidR="002B49AE">
        <w:t>GSI</w:t>
      </w:r>
      <w:r w:rsidR="0009110F" w:rsidRPr="00B80BF6">
        <w:t xml:space="preserve">-induced recruitment signal </w:t>
      </w:r>
      <w:bookmarkEnd w:id="29"/>
      <w:bookmarkEnd w:id="30"/>
      <w:r w:rsidR="005E1961">
        <w:t>d</w:t>
      </w:r>
      <w:r w:rsidR="002B49AE">
        <w:t>oes</w:t>
      </w:r>
      <w:r w:rsidR="008038DE">
        <w:t xml:space="preserve"> not affect SSB </w:t>
      </w:r>
      <w:r w:rsidR="002B49AE">
        <w:t>prediction because the</w:t>
      </w:r>
      <w:r w:rsidR="00262C4B">
        <w:t xml:space="preserve"> maturity </w:t>
      </w:r>
      <w:r w:rsidR="002B49AE">
        <w:t>at</w:t>
      </w:r>
      <w:r w:rsidR="005E1961">
        <w:t xml:space="preserve"> age 1</w:t>
      </w:r>
      <w:r w:rsidR="002B49AE" w:rsidRPr="002B49AE">
        <w:t xml:space="preserve"> </w:t>
      </w:r>
      <w:r w:rsidR="002B49AE">
        <w:t>is zero</w:t>
      </w:r>
      <w:r w:rsidR="00262C4B">
        <w:t xml:space="preserve">. In </w:t>
      </w:r>
      <w:r w:rsidR="002B49AE">
        <w:t>2013 and 2014</w:t>
      </w:r>
      <w:r w:rsidR="00262C4B">
        <w:t xml:space="preserve">, the </w:t>
      </w:r>
      <w:r w:rsidR="002B49AE">
        <w:rPr>
          <w:lang w:eastAsia="zh-CN"/>
        </w:rPr>
        <w:t>GSI</w:t>
      </w:r>
      <w:r w:rsidR="00262C4B" w:rsidRPr="00B80BF6">
        <w:t xml:space="preserve">-induced recruitment signal </w:t>
      </w:r>
      <w:r w:rsidR="002767EC" w:rsidRPr="00B80BF6">
        <w:t>propagate</w:t>
      </w:r>
      <w:r w:rsidR="002B49AE">
        <w:t>s</w:t>
      </w:r>
      <w:r w:rsidR="002767EC" w:rsidRPr="00B80BF6">
        <w:t xml:space="preserve"> to </w:t>
      </w:r>
      <w:r w:rsidR="002B49AE">
        <w:t xml:space="preserve">age 2 and </w:t>
      </w:r>
      <w:r w:rsidR="00E53406" w:rsidRPr="00B80BF6">
        <w:t>3</w:t>
      </w:r>
      <w:r w:rsidR="002767EC" w:rsidRPr="00B80BF6">
        <w:t xml:space="preserve"> </w:t>
      </w:r>
      <w:r w:rsidR="00262C4B">
        <w:t>at which</w:t>
      </w:r>
      <w:r w:rsidR="002A729A">
        <w:t xml:space="preserve"> maturity </w:t>
      </w:r>
      <w:r w:rsidR="00262C4B">
        <w:t xml:space="preserve">is </w:t>
      </w:r>
      <w:r w:rsidR="00B24714">
        <w:t>0.47 and 1, respectively</w:t>
      </w:r>
      <w:r w:rsidR="002B49AE">
        <w:t>, so the</w:t>
      </w:r>
      <w:r w:rsidR="002B49AE">
        <w:rPr>
          <w:lang w:eastAsia="zh-CN"/>
        </w:rPr>
        <w:t xml:space="preserve"> recruitment covariate</w:t>
      </w:r>
      <w:r w:rsidR="00B24714">
        <w:t xml:space="preserve"> made</w:t>
      </w:r>
      <w:r w:rsidR="00262C4B">
        <w:t xml:space="preserve"> a </w:t>
      </w:r>
      <w:r w:rsidR="002A729A">
        <w:t xml:space="preserve">significant </w:t>
      </w:r>
      <w:r w:rsidR="00262C4B">
        <w:t>difference in</w:t>
      </w:r>
      <w:r w:rsidR="002767EC" w:rsidRPr="00B80BF6">
        <w:t xml:space="preserve"> </w:t>
      </w:r>
      <w:r w:rsidR="00B24714">
        <w:t xml:space="preserve">the second </w:t>
      </w:r>
      <w:r w:rsidR="00AE1385">
        <w:t xml:space="preserve">(-8%) </w:t>
      </w:r>
      <w:r w:rsidR="00B24714">
        <w:t xml:space="preserve">and third </w:t>
      </w:r>
      <w:r w:rsidR="00AE1385">
        <w:t xml:space="preserve">(-24%) </w:t>
      </w:r>
      <w:r w:rsidR="002767EC" w:rsidRPr="00B80BF6">
        <w:t>SSB</w:t>
      </w:r>
      <w:r w:rsidR="00262C4B">
        <w:t xml:space="preserve"> predictions</w:t>
      </w:r>
      <w:r w:rsidR="008A1E78">
        <w:t xml:space="preserve">. </w:t>
      </w:r>
      <w:r w:rsidR="002B49AE">
        <w:t xml:space="preserve">It is worth noting that </w:t>
      </w:r>
      <w:r w:rsidR="00EF188F">
        <w:t xml:space="preserve">while the change in maturity from age 1 to older ages is dramatic, </w:t>
      </w:r>
      <w:r w:rsidR="002B49AE">
        <w:t xml:space="preserve">the </w:t>
      </w:r>
      <w:r w:rsidR="002B49AE">
        <w:lastRenderedPageBreak/>
        <w:t xml:space="preserve">increasingly amplified effect of the recruitment covariate on SSB predictions over time is also contributed by much larger weights at </w:t>
      </w:r>
      <w:r w:rsidR="00EF188F">
        <w:t>older ages</w:t>
      </w:r>
      <w:r w:rsidR="002B49AE">
        <w:t xml:space="preserve"> than age 1.</w:t>
      </w:r>
      <w:r w:rsidR="005A0745">
        <w:t xml:space="preserve"> The survival smoother, in contrast, </w:t>
      </w:r>
      <w:r w:rsidR="009D0BCE">
        <w:t>has</w:t>
      </w:r>
      <w:r w:rsidR="005A0745">
        <w:t xml:space="preserve"> notably </w:t>
      </w:r>
      <w:r w:rsidR="00AE1385">
        <w:t xml:space="preserve">(-10%) </w:t>
      </w:r>
      <w:r w:rsidR="005A0745">
        <w:t xml:space="preserve">altered the first SSB prediction in 2012 already because </w:t>
      </w:r>
      <w:r w:rsidR="00A81513">
        <w:rPr>
          <w:lang w:eastAsia="zh-CN"/>
        </w:rPr>
        <w:t>t</w:t>
      </w:r>
      <w:r w:rsidR="00751949">
        <w:t>he</w:t>
      </w:r>
      <w:r w:rsidR="002A729A" w:rsidRPr="00B80BF6">
        <w:t xml:space="preserve"> </w:t>
      </w:r>
      <w:r w:rsidR="005A0745">
        <w:t>change</w:t>
      </w:r>
      <w:r w:rsidR="002A729A" w:rsidRPr="00B80BF6">
        <w:t xml:space="preserve"> in </w:t>
      </w:r>
      <w:r w:rsidR="00BD35A0">
        <w:t xml:space="preserve">predicted survival </w:t>
      </w:r>
      <w:r w:rsidR="005A0745">
        <w:t xml:space="preserve">it induces </w:t>
      </w:r>
      <w:r w:rsidR="002A729A" w:rsidRPr="00B80BF6">
        <w:t xml:space="preserve">are </w:t>
      </w:r>
      <w:r w:rsidR="005A0745">
        <w:t>large</w:t>
      </w:r>
      <w:r w:rsidR="00546AE0">
        <w:t xml:space="preserve"> and </w:t>
      </w:r>
      <w:r w:rsidR="00BD35A0">
        <w:t>even</w:t>
      </w:r>
      <w:r w:rsidR="00546AE0">
        <w:t xml:space="preserve"> </w:t>
      </w:r>
      <w:r w:rsidR="002A729A" w:rsidRPr="00B80BF6">
        <w:t xml:space="preserve">comparable to the </w:t>
      </w:r>
      <m:oMath>
        <m:r>
          <w:rPr>
            <w:rFonts w:ascii="Cambria Math" w:hAnsi="Cambria Math"/>
          </w:rPr>
          <m:t>M</m:t>
        </m:r>
      </m:oMath>
      <w:r w:rsidR="002A729A" w:rsidRPr="00B80BF6">
        <w:rPr>
          <w:lang w:eastAsia="zh-CN"/>
        </w:rPr>
        <w:t xml:space="preserve"> </w:t>
      </w:r>
      <w:r w:rsidR="002A729A" w:rsidRPr="00B80BF6">
        <w:t>specified in the model (0.23-0.41, corre</w:t>
      </w:r>
      <w:r w:rsidR="002A729A" w:rsidRPr="00B80BF6">
        <w:rPr>
          <w:lang w:eastAsia="zh-CN"/>
        </w:rPr>
        <w:t>sponding</w:t>
      </w:r>
      <w:r w:rsidR="002A729A" w:rsidRPr="00B80BF6">
        <w:t xml:space="preserve"> to age </w:t>
      </w:r>
      <w:r w:rsidR="00353343">
        <w:t>6-1</w:t>
      </w:r>
      <w:r w:rsidR="00620DA4">
        <w:t>)</w:t>
      </w:r>
      <w:r w:rsidR="002A729A" w:rsidRPr="00B80BF6">
        <w:t>.</w:t>
      </w:r>
      <w:r w:rsidR="002A729A">
        <w:t xml:space="preserve"> </w:t>
      </w:r>
      <w:r w:rsidR="00AE1385">
        <w:t xml:space="preserve">Later on, the survival smoother induces even larger changes in the second (-24%) and third (-30%) SSB predictions, both of which are larger than the corresponding ones due to the recruitment covariate. </w:t>
      </w:r>
      <w:r w:rsidR="001D6560" w:rsidRPr="001D6560">
        <w:t xml:space="preserve">In terms of </w:t>
      </w:r>
      <w:r w:rsidR="001D6560">
        <w:t xml:space="preserve">the </w:t>
      </w:r>
      <w:r w:rsidR="0060028E">
        <w:t>accuracy</w:t>
      </w:r>
      <w:r w:rsidR="001D6560">
        <w:t xml:space="preserve"> of </w:t>
      </w:r>
      <w:r w:rsidR="001D6560" w:rsidRPr="001D6560">
        <w:t>near-term SSB predictions</w:t>
      </w:r>
      <w:r w:rsidR="002767EC" w:rsidRPr="001D6560">
        <w:t xml:space="preserve">, </w:t>
      </w:r>
      <w:r w:rsidR="006C7F86" w:rsidRPr="001D6560">
        <w:t>implementing the 2D AR(1) survival smoother</w:t>
      </w:r>
      <w:r w:rsidR="009C0A06" w:rsidRPr="001D6560">
        <w:t xml:space="preserve"> </w:t>
      </w:r>
      <w:r w:rsidR="00956941" w:rsidRPr="001D6560">
        <w:t>is likely to be</w:t>
      </w:r>
      <w:r w:rsidR="006C7F86" w:rsidRPr="001D6560">
        <w:t xml:space="preserve"> more important </w:t>
      </w:r>
      <w:r w:rsidR="001D6560" w:rsidRPr="001D6560">
        <w:t xml:space="preserve">to SNEMA yellowtail flounder </w:t>
      </w:r>
      <w:r w:rsidR="006C7F86" w:rsidRPr="001D6560">
        <w:t xml:space="preserve">than incorporating an environmental </w:t>
      </w:r>
      <w:r w:rsidR="00AE1385" w:rsidRPr="001D6560">
        <w:t>effect on recruitment</w:t>
      </w:r>
      <w:r w:rsidR="002767EC" w:rsidRPr="001D6560">
        <w:t>.</w:t>
      </w:r>
    </w:p>
    <w:p w14:paraId="484D700E" w14:textId="77777777" w:rsidR="00CF271D" w:rsidRDefault="00722659" w:rsidP="00317A2A">
      <w:pPr>
        <w:pStyle w:val="Chapterheading0"/>
        <w:ind w:firstLine="720"/>
      </w:pPr>
      <w:r>
        <w:t xml:space="preserve">The 2D AR(1) survival smoother, however, does not make calculating biological reference points </w:t>
      </w:r>
      <w:r w:rsidR="00E409F3">
        <w:t xml:space="preserve">(BRPs) </w:t>
      </w:r>
      <w:r>
        <w:t xml:space="preserve">easier. </w:t>
      </w:r>
      <w:r w:rsidR="00A63579" w:rsidRPr="00EB1918">
        <w:t>We envision</w:t>
      </w:r>
      <w:r w:rsidR="00A63579">
        <w:t xml:space="preserve"> </w:t>
      </w:r>
      <w:r w:rsidR="00475529">
        <w:t>two</w:t>
      </w:r>
      <w:r w:rsidR="00A63579">
        <w:t xml:space="preserve"> different ways to calculate </w:t>
      </w:r>
      <w:r w:rsidR="00F90959">
        <w:t xml:space="preserve">BRPs </w:t>
      </w:r>
      <w:r w:rsidR="00A63579">
        <w:t>when using this survival smoother</w:t>
      </w:r>
      <w:r w:rsidR="00CF271D">
        <w:t>:</w:t>
      </w:r>
    </w:p>
    <w:p w14:paraId="2AE2118D" w14:textId="1268B68C" w:rsidR="004F6921" w:rsidRPr="00CF271D" w:rsidRDefault="00CF271D" w:rsidP="00CF271D">
      <w:pPr>
        <w:pStyle w:val="Chapterheading0"/>
        <w:numPr>
          <w:ilvl w:val="0"/>
          <w:numId w:val="19"/>
        </w:numPr>
      </w:pPr>
      <w:r w:rsidRPr="00CF271D">
        <w:rPr>
          <w:i/>
        </w:rPr>
        <w:t>Deterministic BRP</w:t>
      </w:r>
      <w:r>
        <w:t xml:space="preserve">: </w:t>
      </w:r>
      <w:r w:rsidR="00323252">
        <w:t>The simplest calculation for BRPs is to ignore the stochastic variation in survival and calculate the yield curve given average survival</w:t>
      </w:r>
      <w:r>
        <w:rPr>
          <w:rFonts w:eastAsiaTheme="minorEastAsia"/>
        </w:rPr>
        <w:t>. This procedure ignores the process error in biological processes and is typically used to calculate BRPs.</w:t>
      </w:r>
    </w:p>
    <w:p w14:paraId="6AAE0F22" w14:textId="7B48370A" w:rsidR="00CF271D" w:rsidRPr="007B76DA" w:rsidRDefault="00CF271D" w:rsidP="00CF271D">
      <w:pPr>
        <w:pStyle w:val="Chapterheading0"/>
        <w:numPr>
          <w:ilvl w:val="0"/>
          <w:numId w:val="19"/>
        </w:numPr>
      </w:pPr>
      <w:r w:rsidRPr="00CF271D">
        <w:rPr>
          <w:i/>
        </w:rPr>
        <w:t>Dynamic BRP</w:t>
      </w:r>
      <w:r>
        <w:t xml:space="preserve">: </w:t>
      </w:r>
      <w:r w:rsidR="0078246A">
        <w:rPr>
          <w:rFonts w:eastAsiaTheme="minorEastAsia"/>
        </w:rPr>
        <w:t xml:space="preserve">Regime shifts in recruitment have been shown to trigger rebuilding rules that target biomass levels that are essentially impossible under new recruitment dynamics </w:t>
      </w:r>
      <w:r w:rsidR="007129F8">
        <w:rPr>
          <w:rFonts w:eastAsiaTheme="minorEastAsia"/>
        </w:rPr>
        <w:fldChar w:fldCharType="begin"/>
      </w:r>
      <w:r w:rsidR="007129F8">
        <w:rPr>
          <w:rFonts w:eastAsiaTheme="minorEastAsia"/>
        </w:rPr>
        <w:instrText xml:space="preserve"> ADDIN EN.CITE &lt;EndNote&gt;&lt;Cite&gt;&lt;Author&gt;Szuwalski&lt;/Author&gt;&lt;Year&gt;2015&lt;/Year&gt;&lt;RecNum&gt;211&lt;/RecNum&gt;&lt;DisplayText&gt;(Szuwalski et al. 2015)&lt;/DisplayText&gt;&lt;record&gt;&lt;rec-number&gt;211&lt;/rec-number&gt;&lt;foreign-keys&gt;&lt;key app="EN" db-id="sfrdfvtvbdax5de2svmvr9smwwas0vts2999" timestamp="1473186890"&gt;211&lt;/key&gt;&lt;/foreign-keys&gt;&lt;ref-type name="Journal Article"&gt;17&lt;/ref-type&gt;&lt;contributors&gt;&lt;authors&gt;&lt;author&gt;Szuwalski, Cody S&lt;/author&gt;&lt;author&gt;Vert‐Pre, Katyana A&lt;/author&gt;&lt;author&gt;Punt, André E&lt;/author&gt;&lt;author&gt;Branch, Trevor A&lt;/author&gt;&lt;author&gt;Hilborn, Ray&lt;/author&gt;&lt;/authors&gt;&lt;/contributors&gt;&lt;titles&gt;&lt;title&gt;Examining common assumptions about recruitment: a meta‐analysis of recruitment dynamics for worldwide marine fisheries&lt;/title&gt;&lt;secondary-title&gt;Fish and Fisheries&lt;/secondary-title&gt;&lt;/titles&gt;&lt;periodical&gt;&lt;full-title&gt;Fish and Fisheries&lt;/full-title&gt;&lt;/periodical&gt;&lt;pages&gt;633-648&lt;/pages&gt;&lt;volume&gt;16&lt;/volume&gt;&lt;number&gt;4&lt;/number&gt;&lt;dates&gt;&lt;year&gt;2015&lt;/year&gt;&lt;/dates&gt;&lt;isbn&gt;1467-2979&lt;/isbn&gt;&lt;urls&gt;&lt;/urls&gt;&lt;/record&gt;&lt;/Cite&gt;&lt;/EndNote&gt;</w:instrText>
      </w:r>
      <w:r w:rsidR="007129F8">
        <w:rPr>
          <w:rFonts w:eastAsiaTheme="minorEastAsia"/>
        </w:rPr>
        <w:fldChar w:fldCharType="separate"/>
      </w:r>
      <w:r w:rsidR="007129F8">
        <w:rPr>
          <w:rFonts w:eastAsiaTheme="minorEastAsia"/>
          <w:noProof/>
        </w:rPr>
        <w:t>(Szuwalski et al. 2015)</w:t>
      </w:r>
      <w:r w:rsidR="007129F8">
        <w:rPr>
          <w:rFonts w:eastAsiaTheme="minorEastAsia"/>
        </w:rPr>
        <w:fldChar w:fldCharType="end"/>
      </w:r>
      <w:r w:rsidR="007129F8">
        <w:rPr>
          <w:rFonts w:eastAsiaTheme="minorEastAsia"/>
        </w:rPr>
        <w:t xml:space="preserve">. Therefore, BRPs can </w:t>
      </w:r>
      <w:r w:rsidR="00D42BF6">
        <w:rPr>
          <w:rFonts w:eastAsiaTheme="minorEastAsia"/>
        </w:rPr>
        <w:t xml:space="preserve">vary across time and </w:t>
      </w:r>
      <w:r w:rsidR="007129F8">
        <w:rPr>
          <w:rFonts w:eastAsiaTheme="minorEastAsia"/>
        </w:rPr>
        <w:t xml:space="preserve">be calculated annually based upon the </w:t>
      </w:r>
      <w:r w:rsidR="000E2B01">
        <w:rPr>
          <w:rFonts w:eastAsiaTheme="minorEastAsia"/>
        </w:rPr>
        <w:t>survival deviation estimated for each year</w:t>
      </w:r>
      <w:r w:rsidR="007B76DA">
        <w:rPr>
          <w:rFonts w:eastAsiaTheme="minorEastAsia"/>
        </w:rPr>
        <w:t>.</w:t>
      </w:r>
    </w:p>
    <w:p w14:paraId="2138075A" w14:textId="52308D74" w:rsidR="00D93B2C" w:rsidRDefault="007B76DA" w:rsidP="00D93B2C">
      <w:pPr>
        <w:pStyle w:val="Chapterheading0"/>
      </w:pPr>
      <w:r>
        <w:t>In the case study</w:t>
      </w:r>
      <w:r w:rsidR="004C099A">
        <w:t>,</w:t>
      </w:r>
      <w:r>
        <w:t xml:space="preserve"> we found that </w:t>
      </w:r>
      <w:r w:rsidR="00097EDE">
        <w:rPr>
          <w:rFonts w:hint="eastAsia"/>
          <w:lang w:eastAsia="zh-CN"/>
        </w:rPr>
        <w:t>the estima</w:t>
      </w:r>
      <w:r w:rsidR="00097EDE">
        <w:rPr>
          <w:lang w:eastAsia="zh-CN"/>
        </w:rPr>
        <w:t xml:space="preserve">ted </w:t>
      </w:r>
      <w:r>
        <w:t>survival deviations wer</w:t>
      </w:r>
      <w:r w:rsidR="00097EDE">
        <w:t>e</w:t>
      </w:r>
      <w:r>
        <w:t xml:space="preserve"> </w:t>
      </w:r>
      <w:r w:rsidR="00896884">
        <w:t xml:space="preserve">predominantly negative </w:t>
      </w:r>
      <w:r w:rsidR="004C099A">
        <w:t xml:space="preserve">since the 1990s, so ignoring this trend in survival </w:t>
      </w:r>
      <w:r w:rsidR="00B22286">
        <w:t>may result</w:t>
      </w:r>
      <w:r w:rsidR="00ED15F7">
        <w:t xml:space="preserve"> in </w:t>
      </w:r>
      <w:r w:rsidR="00B22286">
        <w:t xml:space="preserve">largely biased BRPs estimation for the recent three decades. Whereas </w:t>
      </w:r>
      <w:r w:rsidR="004526DC">
        <w:t>d</w:t>
      </w:r>
      <w:r w:rsidR="00B22286">
        <w:t>ynamic BRPs</w:t>
      </w:r>
      <w:r w:rsidR="004806FA">
        <w:t xml:space="preserve"> seems to be the more appropriate way of </w:t>
      </w:r>
      <w:r w:rsidR="004806FA">
        <w:lastRenderedPageBreak/>
        <w:t>calculating BRPs</w:t>
      </w:r>
      <w:r w:rsidR="00F0659C">
        <w:t xml:space="preserve">, it is </w:t>
      </w:r>
      <w:r w:rsidR="001F32C7">
        <w:t xml:space="preserve">more challenging </w:t>
      </w:r>
      <w:r w:rsidR="00D1175A">
        <w:t xml:space="preserve">because an assumption </w:t>
      </w:r>
      <w:r w:rsidR="001F32C7">
        <w:t>regarding how survival deviations are attributed to f</w:t>
      </w:r>
      <w:r w:rsidR="00D1175A">
        <w:t xml:space="preserve">ishing mortality, natural mortality, and migration is required </w:t>
      </w:r>
      <w:r w:rsidR="004526DC">
        <w:t>before calculating the dynamic BRPs</w:t>
      </w:r>
      <w:r w:rsidR="00D1175A">
        <w:t xml:space="preserve">. </w:t>
      </w:r>
      <w:r w:rsidR="003866F7">
        <w:t xml:space="preserve">These three attributors are generally confounded in stock assessment models, which means that it is difficult, if possible, to </w:t>
      </w:r>
      <w:r w:rsidR="000B6A07">
        <w:t>partition</w:t>
      </w:r>
      <w:r w:rsidR="003866F7">
        <w:t xml:space="preserve"> their influence</w:t>
      </w:r>
      <w:r w:rsidR="000B6A07">
        <w:t>s</w:t>
      </w:r>
      <w:r w:rsidR="003866F7">
        <w:t xml:space="preserve"> on </w:t>
      </w:r>
      <w:r w:rsidR="00BC2B38">
        <w:t xml:space="preserve">the estimates of population attributes including </w:t>
      </w:r>
      <w:r w:rsidR="003866F7">
        <w:t>survival.</w:t>
      </w:r>
      <w:r w:rsidR="007B5925">
        <w:t xml:space="preserve"> </w:t>
      </w:r>
      <w:r w:rsidR="00B70E7D">
        <w:t>W</w:t>
      </w:r>
      <w:r w:rsidR="00D93B2C">
        <w:t>e recommend future research exploring their relative performance when coupled with management procedures and given different forms of time-variation in survival.</w:t>
      </w:r>
    </w:p>
    <w:p w14:paraId="27934512" w14:textId="623B8A5D" w:rsidR="002767EC" w:rsidRDefault="00BD6211" w:rsidP="00D93B2C">
      <w:pPr>
        <w:pStyle w:val="Chapterheading0"/>
        <w:ind w:firstLine="720"/>
      </w:pPr>
      <w:r>
        <w:t>Care</w:t>
      </w:r>
      <w:r w:rsidR="002767EC" w:rsidRPr="009A4919">
        <w:t xml:space="preserve"> should be taken </w:t>
      </w:r>
      <w:r w:rsidR="002767EC" w:rsidRPr="009A4919">
        <w:rPr>
          <w:noProof/>
        </w:rPr>
        <w:t>when</w:t>
      </w:r>
      <w:r w:rsidR="002767EC" w:rsidRPr="009A4919">
        <w:t xml:space="preserve"> </w:t>
      </w:r>
      <w:r w:rsidR="002767EC" w:rsidRPr="009A4919">
        <w:rPr>
          <w:noProof/>
        </w:rPr>
        <w:t>interpreting</w:t>
      </w:r>
      <w:r w:rsidR="002767EC" w:rsidRPr="009A4919">
        <w:t xml:space="preserve"> the </w:t>
      </w:r>
      <w:r w:rsidR="004D6C39">
        <w:t xml:space="preserve">main </w:t>
      </w:r>
      <w:r w:rsidR="00624445">
        <w:t>finding</w:t>
      </w:r>
      <w:r w:rsidR="002767EC" w:rsidRPr="009A4919">
        <w:t xml:space="preserve">s </w:t>
      </w:r>
      <w:r w:rsidR="00301FFE">
        <w:t xml:space="preserve">found </w:t>
      </w:r>
      <w:r w:rsidR="000E09A3">
        <w:t>in this study</w:t>
      </w:r>
      <w:r w:rsidR="002767EC" w:rsidRPr="009A4919">
        <w:t xml:space="preserve">. </w:t>
      </w:r>
      <w:r w:rsidR="003A3DFC">
        <w:t xml:space="preserve">First of all, </w:t>
      </w:r>
      <w:r w:rsidR="00673712">
        <w:t>the survival for the plus group is not strictly survival</w:t>
      </w:r>
      <w:r w:rsidR="00301FFE">
        <w:t>. It can be a caveat in this study c</w:t>
      </w:r>
      <w:r w:rsidR="00673712">
        <w:t xml:space="preserve">onsidering that the </w:t>
      </w:r>
      <w:r w:rsidR="004D6C39">
        <w:t xml:space="preserve">predicted </w:t>
      </w:r>
      <w:r w:rsidR="00673712">
        <w:t xml:space="preserve">survival </w:t>
      </w:r>
      <w:r w:rsidR="004D6C39">
        <w:t>deviation</w:t>
      </w:r>
      <w:r w:rsidR="00262354">
        <w:t>s</w:t>
      </w:r>
      <w:r w:rsidR="00673712">
        <w:t xml:space="preserve"> for the plus group </w:t>
      </w:r>
      <w:r w:rsidR="00301FFE">
        <w:t xml:space="preserve">changed notably as the survival smoother implemented in the state-space model. </w:t>
      </w:r>
      <w:r w:rsidR="00A96379">
        <w:t>Secondly</w:t>
      </w:r>
      <w:r w:rsidR="002767EC" w:rsidRPr="009A4919">
        <w:t xml:space="preserve">, </w:t>
      </w:r>
      <w:r w:rsidR="00301FFE">
        <w:t xml:space="preserve">population </w:t>
      </w:r>
      <w:r w:rsidR="00A463BC">
        <w:t xml:space="preserve">dynamics </w:t>
      </w:r>
      <w:r w:rsidR="00301FFE">
        <w:t>in 2012-2014</w:t>
      </w:r>
      <w:r w:rsidR="004101D1">
        <w:t xml:space="preserve"> </w:t>
      </w:r>
      <w:r w:rsidR="00301FFE">
        <w:t>was</w:t>
      </w:r>
      <w:r w:rsidR="00A463BC">
        <w:t xml:space="preserve"> predicted in the absence of fishing (i.e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0</m:t>
        </m:r>
      </m:oMath>
      <w:r w:rsidR="00A463BC">
        <w:t xml:space="preserve"> for </w:t>
      </w:r>
      <m:oMath>
        <m:r>
          <w:rPr>
            <w:rFonts w:ascii="Cambria Math" w:hAnsi="Cambria Math"/>
          </w:rPr>
          <m:t>t&gt;2011</m:t>
        </m:r>
      </m:oMath>
      <w:r w:rsidR="00A463BC">
        <w:t xml:space="preserve">) </w:t>
      </w:r>
      <w:r w:rsidR="002767EC" w:rsidRPr="009A4919">
        <w:t xml:space="preserve">to remove the </w:t>
      </w:r>
      <w:r w:rsidR="00DD1DEC">
        <w:t xml:space="preserve">potential </w:t>
      </w:r>
      <w:r w:rsidR="002767EC" w:rsidRPr="009A4919">
        <w:t xml:space="preserve">impacts of </w:t>
      </w:r>
      <w:r w:rsidR="00DD1DEC">
        <w:t>differing</w:t>
      </w:r>
      <w:r w:rsidR="002767EC" w:rsidRPr="009A4919">
        <w:t xml:space="preserve"> </w:t>
      </w:r>
      <w:r w:rsidR="0055330A">
        <w:t>F scenarios</w:t>
      </w:r>
      <w:r w:rsidR="002767EC" w:rsidRPr="009A4919">
        <w:t xml:space="preserve"> on </w:t>
      </w:r>
      <w:r w:rsidR="00262354">
        <w:t>near-term</w:t>
      </w:r>
      <w:r w:rsidR="00DD1DEC">
        <w:t xml:space="preserve"> </w:t>
      </w:r>
      <w:r w:rsidR="002767EC" w:rsidRPr="009A4919">
        <w:t xml:space="preserve">SSB predictions. </w:t>
      </w:r>
      <w:r w:rsidR="007A2169">
        <w:t>This assumption likely results</w:t>
      </w:r>
      <w:r w:rsidR="002767EC" w:rsidRPr="009A4919">
        <w:t xml:space="preserve"> in an </w:t>
      </w:r>
      <w:r w:rsidR="002767EC" w:rsidRPr="009A4919">
        <w:rPr>
          <w:noProof/>
        </w:rPr>
        <w:t>exaggerated</w:t>
      </w:r>
      <w:r w:rsidR="002767EC" w:rsidRPr="009A4919">
        <w:t xml:space="preserve"> shift </w:t>
      </w:r>
      <w:r w:rsidR="0055330A">
        <w:t>of</w:t>
      </w:r>
      <w:r w:rsidR="002767EC" w:rsidRPr="009A4919">
        <w:t xml:space="preserve"> </w:t>
      </w:r>
      <w:r w:rsidR="0055330A">
        <w:t xml:space="preserve">the </w:t>
      </w:r>
      <w:r w:rsidR="000E09A3">
        <w:t xml:space="preserve">predicted </w:t>
      </w:r>
      <w:r w:rsidR="002767EC" w:rsidRPr="009A4919">
        <w:t xml:space="preserve">age </w:t>
      </w:r>
      <w:r w:rsidR="00DD1DEC">
        <w:t>composition</w:t>
      </w:r>
      <w:r w:rsidR="002767EC" w:rsidRPr="009A4919">
        <w:t xml:space="preserve"> towards older age classes. However, a parallel SSB prediction </w:t>
      </w:r>
      <w:r w:rsidR="00DD1DEC">
        <w:t>run</w:t>
      </w:r>
      <w:r w:rsidR="002767EC" w:rsidRPr="009A4919">
        <w:t xml:space="preserve"> assuming more realistic </w:t>
      </w:r>
      <w:r w:rsidR="00C54ED4">
        <w:t>fishing mortality patterns</w:t>
      </w:r>
      <w:r w:rsidR="002767EC" w:rsidRPr="009A4919">
        <w:t xml:space="preserve"> </w:t>
      </w:r>
      <w:r w:rsidR="00DB67CC">
        <w:t>(status quo fishing mortality) for 2012-2014</w:t>
      </w:r>
      <w:r w:rsidR="00DD1DEC">
        <w:t xml:space="preserve"> provided</w:t>
      </w:r>
      <w:r w:rsidR="002767EC" w:rsidRPr="009A4919">
        <w:t xml:space="preserve"> similar</w:t>
      </w:r>
      <w:r w:rsidR="0055330A">
        <w:t xml:space="preserve"> a</w:t>
      </w:r>
      <w:r w:rsidR="001E5758">
        <w:t>ge structure predictions (</w:t>
      </w:r>
      <w:r w:rsidR="00DB67CC">
        <w:t>not shown</w:t>
      </w:r>
      <w:r w:rsidR="002767EC" w:rsidRPr="009A4919">
        <w:t>), becaus</w:t>
      </w:r>
      <w:r w:rsidR="00DD1DEC">
        <w:t xml:space="preserve">e </w:t>
      </w:r>
      <w:r w:rsidR="00DD1DEC" w:rsidRPr="00DB67CC">
        <w:rPr>
          <w:i/>
        </w:rPr>
        <w:t>F</w:t>
      </w:r>
      <w:r w:rsidR="00DD1DEC">
        <w:t xml:space="preserve"> reached the historically low</w:t>
      </w:r>
      <w:r w:rsidR="002767EC" w:rsidRPr="009A4919">
        <w:t xml:space="preserve"> </w:t>
      </w:r>
      <w:r w:rsidR="00DB67CC">
        <w:t xml:space="preserve">level (~0.2) </w:t>
      </w:r>
      <w:r w:rsidR="00262354">
        <w:t>in</w:t>
      </w:r>
      <w:r w:rsidR="002767EC" w:rsidRPr="009A4919">
        <w:t xml:space="preserve"> </w:t>
      </w:r>
      <w:r w:rsidR="00DB67CC">
        <w:t xml:space="preserve">2011 due to </w:t>
      </w:r>
      <w:r w:rsidR="00E07F95">
        <w:t xml:space="preserve">the </w:t>
      </w:r>
      <w:r w:rsidR="00DB67CC">
        <w:t>low stock productivity</w:t>
      </w:r>
      <w:r w:rsidR="00E07F95">
        <w:t xml:space="preserve"> in recent years</w:t>
      </w:r>
      <w:r w:rsidR="00DB67CC">
        <w:t xml:space="preserve">. </w:t>
      </w:r>
      <w:r w:rsidR="004101D1">
        <w:t>Thus, the conclusions</w:t>
      </w:r>
      <w:r w:rsidR="002767EC" w:rsidRPr="009A4919">
        <w:t xml:space="preserve"> </w:t>
      </w:r>
      <w:r w:rsidR="00DD1DEC">
        <w:t xml:space="preserve">made </w:t>
      </w:r>
      <w:r w:rsidR="00F76EF0">
        <w:t>under</w:t>
      </w:r>
      <w:r w:rsidR="004101D1">
        <w:t xml:space="preserve"> zero </w:t>
      </w:r>
      <w:r w:rsidR="004101D1" w:rsidRPr="00E07F95">
        <w:rPr>
          <w:i/>
        </w:rPr>
        <w:t>F</w:t>
      </w:r>
      <w:r w:rsidR="002767EC" w:rsidRPr="009A4919">
        <w:t xml:space="preserve"> </w:t>
      </w:r>
      <w:r w:rsidR="00E07F95">
        <w:t>for 2012-2014</w:t>
      </w:r>
      <w:r w:rsidR="004101D1">
        <w:t xml:space="preserve"> are </w:t>
      </w:r>
      <w:r w:rsidR="00196AED">
        <w:t xml:space="preserve">robust </w:t>
      </w:r>
      <w:r w:rsidR="00D2214A">
        <w:t>considering the</w:t>
      </w:r>
      <w:r w:rsidR="004101D1">
        <w:t xml:space="preserve"> current SNEMA yellowtail flounder</w:t>
      </w:r>
      <w:r w:rsidR="00DD1DEC">
        <w:t xml:space="preserve"> </w:t>
      </w:r>
      <w:r w:rsidR="00262354">
        <w:t>harvest</w:t>
      </w:r>
      <w:r w:rsidR="00DD1DEC">
        <w:t xml:space="preserve"> </w:t>
      </w:r>
      <w:r w:rsidR="00262354">
        <w:t>status</w:t>
      </w:r>
      <w:r w:rsidR="002767EC" w:rsidRPr="009A4919">
        <w:t xml:space="preserve">. </w:t>
      </w:r>
      <w:r w:rsidR="001E5758">
        <w:t>Lastly</w:t>
      </w:r>
      <w:r w:rsidR="002767EC" w:rsidRPr="009A4919">
        <w:t xml:space="preserve">, </w:t>
      </w:r>
      <w:r w:rsidR="00F6630C">
        <w:t xml:space="preserve">all </w:t>
      </w:r>
      <w:r w:rsidR="002767EC" w:rsidRPr="009A4919">
        <w:t xml:space="preserve">the conclusions </w:t>
      </w:r>
      <w:r w:rsidR="00BD38A8">
        <w:t xml:space="preserve">made </w:t>
      </w:r>
      <w:r w:rsidR="00F6630C">
        <w:t xml:space="preserve">in this study </w:t>
      </w:r>
      <w:r w:rsidR="002767EC" w:rsidRPr="009A4919">
        <w:t xml:space="preserve">are species-specific. </w:t>
      </w:r>
      <w:r w:rsidR="00F75FAE">
        <w:t xml:space="preserve">For example, </w:t>
      </w:r>
      <w:r w:rsidR="002767EC" w:rsidRPr="009A4919">
        <w:t xml:space="preserve">the </w:t>
      </w:r>
      <w:r w:rsidR="00BD38A8">
        <w:t xml:space="preserve">relative importance of </w:t>
      </w:r>
      <w:r w:rsidR="00E07F95">
        <w:t>the recruitment covariate and survival smoother</w:t>
      </w:r>
      <w:r w:rsidR="00BD38A8">
        <w:t xml:space="preserve"> </w:t>
      </w:r>
      <w:r w:rsidR="00E07F95">
        <w:t>to SSB prediction</w:t>
      </w:r>
      <w:r w:rsidR="002767EC" w:rsidRPr="009A4919">
        <w:t xml:space="preserve"> </w:t>
      </w:r>
      <w:r w:rsidR="00BD38A8">
        <w:t xml:space="preserve">is highly </w:t>
      </w:r>
      <w:r w:rsidR="002767EC" w:rsidRPr="009A4919">
        <w:t>depend</w:t>
      </w:r>
      <w:r w:rsidR="00BD38A8">
        <w:t>ent</w:t>
      </w:r>
      <w:r w:rsidR="002767EC" w:rsidRPr="009A4919">
        <w:t xml:space="preserve"> upon the parameters (e.g., </w:t>
      </w:r>
      <w:r w:rsidR="00BD38A8">
        <w:t xml:space="preserve">age at </w:t>
      </w:r>
      <w:r w:rsidR="002767EC" w:rsidRPr="009A4919">
        <w:t>maturity, longevity, selec</w:t>
      </w:r>
      <w:r w:rsidR="00BD38A8">
        <w:t>tivity</w:t>
      </w:r>
      <w:r w:rsidR="00F6630C">
        <w:t xml:space="preserve"> and weight-at-age) that</w:t>
      </w:r>
      <w:r w:rsidR="002767EC" w:rsidRPr="009A4919">
        <w:t xml:space="preserve"> </w:t>
      </w:r>
      <w:r w:rsidR="00F6630C">
        <w:t>influence</w:t>
      </w:r>
      <w:r w:rsidR="002767EC" w:rsidRPr="009A4919">
        <w:t xml:space="preserve"> the age structure </w:t>
      </w:r>
      <w:r w:rsidR="00CC53A4">
        <w:t xml:space="preserve">and life history </w:t>
      </w:r>
      <w:r w:rsidR="002767EC" w:rsidRPr="009A4919">
        <w:t xml:space="preserve">of the stock. Generally speaking, </w:t>
      </w:r>
      <w:r w:rsidR="00E07F95">
        <w:t>the</w:t>
      </w:r>
      <w:r w:rsidR="002767EC" w:rsidRPr="009A4919">
        <w:t xml:space="preserve"> </w:t>
      </w:r>
      <w:r w:rsidR="00CC53A4">
        <w:t>survival smoother</w:t>
      </w:r>
      <w:r w:rsidR="00A420DA">
        <w:t xml:space="preserve"> </w:t>
      </w:r>
      <w:r w:rsidR="00E07F95">
        <w:t>can directly impact</w:t>
      </w:r>
      <w:r w:rsidR="00BD38A8">
        <w:t xml:space="preserve"> the predicted survival at all </w:t>
      </w:r>
      <w:r w:rsidR="00BD38A8">
        <w:lastRenderedPageBreak/>
        <w:t xml:space="preserve">ages, </w:t>
      </w:r>
      <w:r w:rsidR="00E07F95">
        <w:t xml:space="preserve">and </w:t>
      </w:r>
      <w:r w:rsidR="009C2459">
        <w:t xml:space="preserve">thereby, </w:t>
      </w:r>
      <w:r w:rsidR="002767EC" w:rsidRPr="009A4919">
        <w:t xml:space="preserve">is </w:t>
      </w:r>
      <w:r w:rsidR="005E7CE8">
        <w:t xml:space="preserve">expected to be </w:t>
      </w:r>
      <w:r w:rsidR="002767EC" w:rsidRPr="009A4919">
        <w:t xml:space="preserve">more important </w:t>
      </w:r>
      <w:r w:rsidR="00196AED">
        <w:t xml:space="preserve">to </w:t>
      </w:r>
      <w:r w:rsidR="009C2459">
        <w:t>near-term SSB prediction</w:t>
      </w:r>
      <w:r w:rsidR="00196AED">
        <w:t xml:space="preserve"> </w:t>
      </w:r>
      <w:r w:rsidR="009C2459">
        <w:t xml:space="preserve">for </w:t>
      </w:r>
      <w:r w:rsidR="00196AED" w:rsidRPr="009A4919">
        <w:t>late-ma</w:t>
      </w:r>
      <w:r w:rsidR="00196AED">
        <w:t xml:space="preserve">tured and long-lived fish stocks. </w:t>
      </w:r>
      <w:r w:rsidR="00BD38A8">
        <w:t xml:space="preserve">While </w:t>
      </w:r>
      <w:r w:rsidR="009C2459">
        <w:t>a recruitment covariate</w:t>
      </w:r>
      <w:r w:rsidR="00196AED">
        <w:t xml:space="preserve"> </w:t>
      </w:r>
      <w:r w:rsidR="009C2459">
        <w:t>can only dir</w:t>
      </w:r>
      <w:r w:rsidR="00CC53A4">
        <w:t>ect</w:t>
      </w:r>
      <w:r w:rsidR="009C2459">
        <w:t>ly</w:t>
      </w:r>
      <w:r w:rsidR="00CC53A4">
        <w:t xml:space="preserve"> impact n</w:t>
      </w:r>
      <w:r w:rsidR="009C2459">
        <w:t>ear-term recruitment prediction. For</w:t>
      </w:r>
      <w:r w:rsidR="00CC53A4">
        <w:t xml:space="preserve"> late-matured and long-lived fish stocks, the </w:t>
      </w:r>
      <w:r w:rsidR="009C2459">
        <w:t>covariate-induced change in recruitment prediction</w:t>
      </w:r>
      <w:r w:rsidR="00CC53A4">
        <w:t xml:space="preserve"> </w:t>
      </w:r>
      <w:r w:rsidR="00FB7C29">
        <w:t>is not able to</w:t>
      </w:r>
      <w:r w:rsidR="00A420DA">
        <w:t xml:space="preserve"> propagate to the majority of </w:t>
      </w:r>
      <w:r w:rsidR="00196AED">
        <w:t>spawning</w:t>
      </w:r>
      <w:r w:rsidR="00D05AD5">
        <w:t xml:space="preserve"> </w:t>
      </w:r>
      <w:r w:rsidR="00196AED">
        <w:t xml:space="preserve">age classes </w:t>
      </w:r>
      <w:r w:rsidR="00D92C22">
        <w:t xml:space="preserve">and </w:t>
      </w:r>
      <w:r w:rsidR="000213F0">
        <w:t>notably impact SSB prediction in the near-term</w:t>
      </w:r>
      <w:r w:rsidR="00BD38A8">
        <w:t>.</w:t>
      </w:r>
    </w:p>
    <w:p w14:paraId="69200E45" w14:textId="0940600C" w:rsidR="006E0CB5" w:rsidRDefault="0040254B" w:rsidP="00A53D54">
      <w:pPr>
        <w:pStyle w:val="Chapterheading0"/>
        <w:ind w:firstLine="720"/>
      </w:pPr>
      <w:r w:rsidRPr="0040254B">
        <w:rPr>
          <w:rFonts w:hint="eastAsia"/>
          <w:lang w:eastAsia="zh-CN"/>
        </w:rPr>
        <w:t>Lastly</w:t>
      </w:r>
      <w:r w:rsidRPr="0040254B">
        <w:rPr>
          <w:lang w:eastAsia="zh-CN"/>
        </w:rPr>
        <w:t xml:space="preserve">, </w:t>
      </w:r>
      <w:r w:rsidR="009C0A06">
        <w:rPr>
          <w:lang w:eastAsia="zh-CN"/>
        </w:rPr>
        <w:t>i</w:t>
      </w:r>
      <w:r w:rsidR="00AA5D93">
        <w:rPr>
          <w:lang w:eastAsia="zh-CN"/>
        </w:rPr>
        <w:t>t is important to note that implementing the 2D AR(1) survival smoother</w:t>
      </w:r>
      <w:r w:rsidRPr="0040254B">
        <w:rPr>
          <w:lang w:eastAsia="zh-CN"/>
        </w:rPr>
        <w:t xml:space="preserve"> </w:t>
      </w:r>
      <w:r w:rsidR="009C0A06">
        <w:rPr>
          <w:lang w:eastAsia="zh-CN"/>
        </w:rPr>
        <w:t xml:space="preserve">reduced </w:t>
      </w:r>
      <w:r w:rsidR="00D612F3">
        <w:rPr>
          <w:lang w:eastAsia="zh-CN"/>
        </w:rPr>
        <w:t xml:space="preserve">the </w:t>
      </w:r>
      <w:r w:rsidR="009C0A06">
        <w:rPr>
          <w:lang w:eastAsia="zh-CN"/>
        </w:rPr>
        <w:t>computation speed</w:t>
      </w:r>
      <w:r w:rsidRPr="0040254B">
        <w:rPr>
          <w:lang w:eastAsia="zh-CN"/>
        </w:rPr>
        <w:t xml:space="preserve"> </w:t>
      </w:r>
      <w:r w:rsidR="009C0A06">
        <w:rPr>
          <w:lang w:eastAsia="zh-CN"/>
        </w:rPr>
        <w:t>as it broke</w:t>
      </w:r>
      <w:r w:rsidR="002A14AF">
        <w:rPr>
          <w:lang w:eastAsia="zh-CN"/>
        </w:rPr>
        <w:t xml:space="preserve"> the sparseness of the </w:t>
      </w:r>
      <w:r w:rsidR="009C0A06">
        <w:rPr>
          <w:lang w:eastAsia="zh-CN"/>
        </w:rPr>
        <w:t>H</w:t>
      </w:r>
      <w:r w:rsidR="002A14AF">
        <w:rPr>
          <w:lang w:eastAsia="zh-CN"/>
        </w:rPr>
        <w:t xml:space="preserve">essian matrix. </w:t>
      </w:r>
      <w:r w:rsidR="007E4A73">
        <w:rPr>
          <w:lang w:eastAsia="zh-CN"/>
        </w:rPr>
        <w:t>In this case study with 6</w:t>
      </w:r>
      <w:r w:rsidR="009C0A06">
        <w:rPr>
          <w:lang w:eastAsia="zh-CN"/>
        </w:rPr>
        <w:t>9 fixed effects parameters and 287</w:t>
      </w:r>
      <w:r w:rsidR="00A31A75">
        <w:rPr>
          <w:lang w:eastAsia="zh-CN"/>
        </w:rPr>
        <w:t xml:space="preserve"> </w:t>
      </w:r>
      <w:r w:rsidR="009C0A06">
        <w:rPr>
          <w:lang w:eastAsia="zh-CN"/>
        </w:rPr>
        <w:t xml:space="preserve">random effect parameters, </w:t>
      </w:r>
      <w:r w:rsidRPr="0040254B">
        <w:t xml:space="preserve">the implementation increased </w:t>
      </w:r>
      <w:r w:rsidR="00925095">
        <w:t>model convergence</w:t>
      </w:r>
      <w:r w:rsidRPr="0040254B">
        <w:t xml:space="preserve"> time </w:t>
      </w:r>
      <w:r w:rsidR="00925095">
        <w:t>from 10 seconds to 200 seconds</w:t>
      </w:r>
      <w:r w:rsidRPr="0040254B">
        <w:t xml:space="preserve"> </w:t>
      </w:r>
      <w:r w:rsidR="008C118F">
        <w:t>in</w:t>
      </w:r>
      <w:r w:rsidRPr="0040254B">
        <w:t xml:space="preserve"> a laptop computer. </w:t>
      </w:r>
      <w:bookmarkStart w:id="31" w:name="OLE_LINK49"/>
      <w:bookmarkStart w:id="32" w:name="OLE_LINK50"/>
      <w:r w:rsidR="00AA5D93">
        <w:t xml:space="preserve">The extent to which the convergence time increases </w:t>
      </w:r>
      <w:r w:rsidR="009A6DF7">
        <w:t xml:space="preserve">in other cases </w:t>
      </w:r>
      <w:r w:rsidR="00AA5D93">
        <w:t xml:space="preserve">due to the implementation is expected to be positively associated with the </w:t>
      </w:r>
      <w:r w:rsidR="009A6DF7">
        <w:t xml:space="preserve">case-specific </w:t>
      </w:r>
      <w:r w:rsidR="00AA5D93">
        <w:t xml:space="preserve">number of </w:t>
      </w:r>
      <w:r w:rsidR="009A6DF7">
        <w:t>age classes and time steps (</w:t>
      </w:r>
      <w:r w:rsidR="00301FFE">
        <w:t xml:space="preserve">e.g., </w:t>
      </w:r>
      <w:r w:rsidR="009A6DF7">
        <w:t xml:space="preserve">years) </w:t>
      </w:r>
      <w:r w:rsidR="00301FFE">
        <w:t>considered in the model</w:t>
      </w:r>
      <w:r w:rsidR="009A6DF7">
        <w:t xml:space="preserve">. </w:t>
      </w:r>
      <w:r w:rsidR="00A31A75">
        <w:t>T</w:t>
      </w:r>
      <w:r w:rsidR="000B5CC0">
        <w:t xml:space="preserve">he implementation can </w:t>
      </w:r>
      <w:r w:rsidR="00A31A75">
        <w:t xml:space="preserve">actually </w:t>
      </w:r>
      <w:r w:rsidR="000B5CC0">
        <w:t xml:space="preserve">be </w:t>
      </w:r>
      <w:r w:rsidR="001B6D20">
        <w:t xml:space="preserve">even </w:t>
      </w:r>
      <w:r w:rsidR="000B5CC0">
        <w:t xml:space="preserve">more computational expensive </w:t>
      </w:r>
      <w:r w:rsidR="00FD7FAE">
        <w:t xml:space="preserve">when </w:t>
      </w:r>
      <w:r w:rsidR="000B5CC0">
        <w:t xml:space="preserve">a better representation of the </w:t>
      </w:r>
      <w:r w:rsidR="00A31A75">
        <w:t xml:space="preserve">among-age </w:t>
      </w:r>
      <w:r w:rsidR="000B5CC0">
        <w:t xml:space="preserve">survival </w:t>
      </w:r>
      <w:r w:rsidR="00A31A75">
        <w:t>autocorrelation structure</w:t>
      </w:r>
      <w:r w:rsidR="00FD7FAE">
        <w:t xml:space="preserve"> is included</w:t>
      </w:r>
      <w:r w:rsidR="00E9301B">
        <w:t xml:space="preserve">, e.g., the irregular lattice correlation structure </w:t>
      </w:r>
      <w:r w:rsidR="00A31A75">
        <w:t xml:space="preserve">investigated </w:t>
      </w:r>
      <w:r w:rsidR="00C96412">
        <w:t xml:space="preserve">in </w:t>
      </w:r>
      <w:r w:rsidR="00450312">
        <w:fldChar w:fldCharType="begin"/>
      </w:r>
      <w:r w:rsidR="00C96412">
        <w:instrText xml:space="preserve"> ADDIN EN.CITE &lt;EndNote&gt;&lt;Cite AuthorYear="1"&gt;&lt;Author&gt;Berg&lt;/Author&gt;&lt;Year&gt;2016&lt;/Year&gt;&lt;RecNum&gt;210&lt;/RecNum&gt;&lt;DisplayText&gt;Berg and Nielsen (2016)&lt;/DisplayText&gt;&lt;record&gt;&lt;rec-number&gt;210&lt;/rec-number&gt;&lt;foreign-keys&gt;&lt;key app="EN" db-id="sfrdfvtvbdax5de2svmvr9smwwas0vts2999" timestamp="1473184317"&gt;210&lt;/key&gt;&lt;/foreign-keys&gt;&lt;ref-type name="Journal Article"&gt;17&lt;/ref-type&gt;&lt;contributors&gt;&lt;authors&gt;&lt;author&gt;Berg, Casper W&lt;/author&gt;&lt;author&gt;Nielsen, Anders&lt;/author&gt;&lt;/authors&gt;&lt;/contributors&gt;&lt;titles&gt;&lt;title&gt;Accounting for correlated observations in an age-based state-space stock assessment model&lt;/title&gt;&lt;secondary-title&gt;ICES Journal of Marine Science: Journal du Conseil&lt;/secondary-title&gt;&lt;/titles&gt;&lt;periodical&gt;&lt;full-title&gt;ICES Journal of Marine Science: Journal du Conseil&lt;/full-title&gt;&lt;/periodical&gt;&lt;pages&gt;fsw046&lt;/pages&gt;&lt;dates&gt;&lt;year&gt;2016&lt;/year&gt;&lt;/dates&gt;&lt;isbn&gt;1054-3139&lt;/isbn&gt;&lt;urls&gt;&lt;/urls&gt;&lt;/record&gt;&lt;/Cite&gt;&lt;/EndNote&gt;</w:instrText>
      </w:r>
      <w:r w:rsidR="00450312">
        <w:fldChar w:fldCharType="separate"/>
      </w:r>
      <w:r w:rsidR="00C96412">
        <w:rPr>
          <w:noProof/>
        </w:rPr>
        <w:t>Berg and Nielsen (2016)</w:t>
      </w:r>
      <w:r w:rsidR="00450312">
        <w:fldChar w:fldCharType="end"/>
      </w:r>
      <w:r w:rsidR="00E9301B">
        <w:t xml:space="preserve">. </w:t>
      </w:r>
      <w:r w:rsidRPr="0040254B">
        <w:t xml:space="preserve">However, </w:t>
      </w:r>
      <w:r w:rsidR="00FD7FAE">
        <w:t>with</w:t>
      </w:r>
      <w:r w:rsidR="00FD7FAE" w:rsidRPr="0040254B">
        <w:t xml:space="preserve"> continuing </w:t>
      </w:r>
      <w:r w:rsidR="00FD7FAE">
        <w:t>improvement in computation ability,</w:t>
      </w:r>
      <w:r w:rsidR="00FD7FAE" w:rsidRPr="0040254B">
        <w:t xml:space="preserve"> </w:t>
      </w:r>
      <w:r w:rsidRPr="0040254B">
        <w:t xml:space="preserve">the consequence of </w:t>
      </w:r>
      <w:r w:rsidR="00ED2B2E">
        <w:t>reduced</w:t>
      </w:r>
      <w:r w:rsidRPr="0040254B">
        <w:t xml:space="preserve"> </w:t>
      </w:r>
      <w:r w:rsidR="00925095">
        <w:t>convergence</w:t>
      </w:r>
      <w:r w:rsidRPr="0040254B">
        <w:t xml:space="preserve"> </w:t>
      </w:r>
      <w:r w:rsidR="00ED2B2E">
        <w:t>speed</w:t>
      </w:r>
      <w:r w:rsidRPr="0040254B">
        <w:t xml:space="preserve"> is unlikely to be a </w:t>
      </w:r>
      <w:bookmarkStart w:id="33" w:name="OLE_LINK5"/>
      <w:bookmarkStart w:id="34" w:name="OLE_LINK6"/>
      <w:r w:rsidRPr="0040254B">
        <w:t>hurdle</w:t>
      </w:r>
      <w:bookmarkEnd w:id="33"/>
      <w:bookmarkEnd w:id="34"/>
      <w:r w:rsidRPr="0040254B">
        <w:t xml:space="preserve"> in implementing this method</w:t>
      </w:r>
      <w:r w:rsidR="006F538D">
        <w:t xml:space="preserve"> in the future</w:t>
      </w:r>
      <w:r w:rsidR="00CC772F">
        <w:t>.</w:t>
      </w:r>
      <w:bookmarkStart w:id="35" w:name="_Toc465598054"/>
      <w:bookmarkEnd w:id="31"/>
      <w:bookmarkEnd w:id="32"/>
      <w:r w:rsidR="005E7CE8">
        <w:br w:type="page"/>
      </w:r>
      <w:bookmarkStart w:id="36" w:name="OLE_LINK1"/>
      <w:bookmarkStart w:id="37" w:name="OLE_LINK2"/>
      <w:bookmarkEnd w:id="35"/>
    </w:p>
    <w:p w14:paraId="159D1C54" w14:textId="77777777" w:rsidR="00A53D54" w:rsidRDefault="00A53D54" w:rsidP="00A53D54">
      <w:pPr>
        <w:ind w:firstLine="0"/>
        <w:rPr>
          <w:rFonts w:ascii="Times New Roman" w:hAnsi="Times New Roman" w:cs="Times New Roman"/>
        </w:rPr>
        <w:sectPr w:rsidR="00A53D54" w:rsidSect="00463ED5">
          <w:footerReference w:type="default" r:id="rId12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bookmarkStart w:id="38" w:name="table-1.-naa-only-models-where-only-naa-"/>
    </w:p>
    <w:p w14:paraId="0C472F39" w14:textId="3E6A268C" w:rsidR="00A53D54" w:rsidRPr="00A53D54" w:rsidRDefault="00A53D54" w:rsidP="00A53D54">
      <w:pPr>
        <w:ind w:firstLine="0"/>
        <w:rPr>
          <w:rFonts w:ascii="Times New Roman" w:hAnsi="Times New Roman" w:cs="Times New Roman"/>
        </w:rPr>
      </w:pPr>
      <w:r w:rsidRPr="00A53D54">
        <w:rPr>
          <w:rFonts w:ascii="Times New Roman" w:hAnsi="Times New Roman" w:cs="Times New Roman"/>
        </w:rPr>
        <w:lastRenderedPageBreak/>
        <w:t xml:space="preserve">Table 1. </w:t>
      </w:r>
      <w:r>
        <w:rPr>
          <w:rFonts w:ascii="Times New Roman" w:hAnsi="Times New Roman" w:cs="Times New Roman"/>
        </w:rPr>
        <w:t xml:space="preserve">Model results </w:t>
      </w:r>
      <w:r w:rsidR="00C958E4">
        <w:rPr>
          <w:rFonts w:ascii="Times New Roman" w:hAnsi="Times New Roman" w:cs="Times New Roman"/>
        </w:rPr>
        <w:t>where</w:t>
      </w:r>
      <w:r>
        <w:rPr>
          <w:rFonts w:ascii="Times New Roman" w:hAnsi="Times New Roman" w:cs="Times New Roman"/>
        </w:rPr>
        <w:t xml:space="preserve"> only numbers-at-age (NAA) </w:t>
      </w:r>
      <w:r w:rsidR="00C958E4">
        <w:rPr>
          <w:rFonts w:ascii="Times New Roman" w:hAnsi="Times New Roman" w:cs="Times New Roman"/>
        </w:rPr>
        <w:t xml:space="preserve">were estimated as </w:t>
      </w:r>
      <w:r>
        <w:rPr>
          <w:rFonts w:ascii="Times New Roman" w:hAnsi="Times New Roman" w:cs="Times New Roman"/>
        </w:rPr>
        <w:t>random effects.</w:t>
      </w:r>
      <w:bookmarkEnd w:id="38"/>
      <w:r w:rsidR="00660ABD">
        <w:rPr>
          <w:rFonts w:ascii="Times New Roman" w:hAnsi="Times New Roman" w:cs="Times New Roman"/>
        </w:rPr>
        <w:t xml:space="preserve"> NAA-6, where survival is a 2D AR1 process across years and ages, had the lowest AIC and Mohn’s</w:t>
      </w:r>
      <w:r w:rsidR="00660ABD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660ABD">
        <w:rPr>
          <w:rFonts w:ascii="Times New Roman" w:hAnsi="Times New Roman" w:cs="Times New Roman"/>
        </w:rPr>
        <w:t xml:space="preserve">. Mohn’s </w:t>
      </w:r>
      <m:oMath>
        <m:r>
          <w:rPr>
            <w:rFonts w:ascii="Cambria Math" w:hAnsi="Cambria Math" w:cs="Times New Roman"/>
          </w:rPr>
          <m:t>ρ</m:t>
        </m:r>
      </m:oMath>
      <w:r w:rsidR="00660ABD">
        <w:rPr>
          <w:rFonts w:ascii="Times New Roman" w:hAnsi="Times New Roman" w:cs="Times New Roman"/>
        </w:rPr>
        <w:t xml:space="preserve"> abbreviations: </w:t>
      </w:r>
      <w:r w:rsidR="00660ABD" w:rsidRPr="00660ABD">
        <w:rPr>
          <w:rFonts w:ascii="Times New Roman" w:hAnsi="Times New Roman" w:cs="Times New Roman"/>
          <w:i/>
          <w:iCs/>
        </w:rPr>
        <w:t>R</w:t>
      </w:r>
      <w:r w:rsidR="00660ABD">
        <w:rPr>
          <w:rFonts w:ascii="Times New Roman" w:hAnsi="Times New Roman" w:cs="Times New Roman"/>
        </w:rPr>
        <w:t xml:space="preserve"> = recruitment, </w:t>
      </w:r>
      <w:r w:rsidR="00660ABD" w:rsidRPr="00660ABD">
        <w:rPr>
          <w:rFonts w:ascii="Times New Roman" w:hAnsi="Times New Roman" w:cs="Times New Roman"/>
          <w:i/>
          <w:iCs/>
        </w:rPr>
        <w:t>SSB</w:t>
      </w:r>
      <w:r w:rsidR="00660ABD">
        <w:rPr>
          <w:rFonts w:ascii="Times New Roman" w:hAnsi="Times New Roman" w:cs="Times New Roman"/>
        </w:rPr>
        <w:t xml:space="preserve"> = spawning stock biomass, and </w:t>
      </w:r>
      <w:r w:rsidR="00660ABD" w:rsidRPr="00660ABD">
        <w:rPr>
          <w:rFonts w:ascii="Times New Roman" w:hAnsi="Times New Roman" w:cs="Times New Roman"/>
          <w:i/>
          <w:iCs/>
        </w:rPr>
        <w:t>F</w:t>
      </w:r>
      <w:r w:rsidR="00660ABD">
        <w:rPr>
          <w:rFonts w:ascii="Times New Roman" w:hAnsi="Times New Roman" w:cs="Times New Roman"/>
        </w:rPr>
        <w:t xml:space="preserve"> = fishing mortality averaged over ages 4-5.</w:t>
      </w:r>
      <w:r w:rsidR="002A322C">
        <w:rPr>
          <w:rFonts w:ascii="Times New Roman" w:hAnsi="Times New Roman" w:cs="Times New Roman"/>
        </w:rPr>
        <w:t xml:space="preserve"> Maximum likelihood estimates of parameters </w:t>
      </w:r>
      <w:r w:rsidR="004502E4">
        <w:rPr>
          <w:rFonts w:ascii="Times New Roman" w:hAnsi="Times New Roman" w:cs="Times New Roman"/>
        </w:rPr>
        <w:t xml:space="preserve">constraining random effects </w:t>
      </w:r>
      <w:r w:rsidR="002A322C">
        <w:rPr>
          <w:rFonts w:ascii="Times New Roman" w:hAnsi="Times New Roman" w:cs="Times New Roman"/>
        </w:rPr>
        <w:t>are listed with standard error in parentheses.</w:t>
      </w:r>
    </w:p>
    <w:tbl>
      <w:tblPr>
        <w:tblStyle w:val="Table"/>
        <w:tblW w:w="0" w:type="auto"/>
        <w:tblInd w:w="18" w:type="dxa"/>
        <w:tblLook w:val="07E0" w:firstRow="1" w:lastRow="1" w:firstColumn="1" w:lastColumn="1" w:noHBand="1" w:noVBand="1"/>
      </w:tblPr>
      <w:tblGrid>
        <w:gridCol w:w="936"/>
        <w:gridCol w:w="1276"/>
        <w:gridCol w:w="1276"/>
        <w:gridCol w:w="1276"/>
        <w:gridCol w:w="1276"/>
        <w:gridCol w:w="222"/>
        <w:gridCol w:w="1196"/>
        <w:gridCol w:w="956"/>
        <w:gridCol w:w="760"/>
        <w:gridCol w:w="222"/>
        <w:gridCol w:w="798"/>
        <w:gridCol w:w="798"/>
        <w:gridCol w:w="798"/>
      </w:tblGrid>
      <w:tr w:rsidR="00113C9C" w:rsidRPr="00A53D54" w14:paraId="4CCF7C2C" w14:textId="77777777" w:rsidTr="00660ABD">
        <w:trPr>
          <w:trHeight w:val="360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F7DF300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4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8251B43" w14:textId="4D5B12FA" w:rsidR="00113C9C" w:rsidRPr="00A53D54" w:rsidRDefault="00113C9C" w:rsidP="00113C9C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Estimated parameter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3395048C" w14:textId="77777777" w:rsidR="00113C9C" w:rsidRDefault="00113C9C" w:rsidP="00113C9C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D8536B6" w14:textId="2908042D" w:rsidR="00113C9C" w:rsidRPr="00A53D54" w:rsidRDefault="00113C9C" w:rsidP="00113C9C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l fit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2518B73E" w14:textId="77777777" w:rsidR="00113C9C" w:rsidRPr="00A53D54" w:rsidRDefault="00113C9C" w:rsidP="00113C9C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2394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6FDAC81" w14:textId="64DA4868" w:rsidR="00113C9C" w:rsidRPr="00A53D54" w:rsidRDefault="00113C9C" w:rsidP="00113C9C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 xml:space="preserve">Mohn’s </w:t>
            </w:r>
            <m:oMath>
              <m:r>
                <w:rPr>
                  <w:rFonts w:ascii="Cambria Math" w:hAnsi="Cambria Math" w:cs="Times New Roman"/>
                </w:rPr>
                <m:t>ρ</m:t>
              </m:r>
            </m:oMath>
          </w:p>
        </w:tc>
      </w:tr>
      <w:tr w:rsidR="00113C9C" w:rsidRPr="00A53D54" w14:paraId="57667DA4" w14:textId="77777777" w:rsidTr="00660ABD">
        <w:trPr>
          <w:trHeight w:val="360"/>
        </w:trPr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21EB456C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59D2FE0D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1276" w:type="dxa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0E690CF2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1276" w:type="dxa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6F2259AE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year</m:t>
                    </m:r>
                  </m:sub>
                </m:sSub>
              </m:oMath>
            </m:oMathPara>
          </w:p>
        </w:tc>
        <w:tc>
          <w:tcPr>
            <w:tcW w:w="1276" w:type="dxa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13D76A24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age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</w:tcPr>
          <w:p w14:paraId="779C5DB6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4A0F995B" w14:textId="76DC2C4C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log</w:t>
            </w:r>
            <m:oMath>
              <m:r>
                <w:rPr>
                  <w:rFonts w:ascii="Cambria Math" w:hAnsi="Cambria Math" w:cs="Times New Roman"/>
                </w:rPr>
                <m:t>(</m:t>
              </m:r>
              <m:r>
                <m:rPr>
                  <m:scr m:val="script"/>
                  <m:sty m:val="p"/>
                </m:rPr>
                <w:rPr>
                  <w:rFonts w:ascii="Cambria Math" w:hAnsi="Cambria Math" w:cs="Times New Roman"/>
                </w:rPr>
                <m:t>L</m:t>
              </m:r>
              <m:r>
                <w:rPr>
                  <w:rFonts w:ascii="Cambria Math" w:hAnsi="Cambria Math" w:cs="Times New Roman"/>
                </w:rPr>
                <m:t>)</m:t>
              </m:r>
            </m:oMath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537B0D53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AI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32BB1E1E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ΔAIC</m:t>
                </m:r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</w:tcPr>
          <w:p w14:paraId="20C78993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798" w:type="dxa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4F7F2D21" w14:textId="403A89DC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798" w:type="dxa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5CF328B9" w14:textId="4E1AA26B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SSB</m:t>
                    </m:r>
                  </m:sub>
                </m:sSub>
              </m:oMath>
            </m:oMathPara>
          </w:p>
        </w:tc>
        <w:tc>
          <w:tcPr>
            <w:tcW w:w="798" w:type="dxa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776E23F6" w14:textId="7CE3F4F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</m:oMath>
            </m:oMathPara>
          </w:p>
        </w:tc>
      </w:tr>
      <w:tr w:rsidR="00113C9C" w:rsidRPr="00A53D54" w14:paraId="140D0130" w14:textId="77777777" w:rsidTr="00660ABD">
        <w:trPr>
          <w:trHeight w:val="504"/>
        </w:trPr>
        <w:tc>
          <w:tcPr>
            <w:tcW w:w="0" w:type="auto"/>
            <w:vAlign w:val="center"/>
          </w:tcPr>
          <w:p w14:paraId="11EEDE5D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1</w:t>
            </w:r>
          </w:p>
        </w:tc>
        <w:tc>
          <w:tcPr>
            <w:tcW w:w="1276" w:type="dxa"/>
            <w:vAlign w:val="center"/>
          </w:tcPr>
          <w:p w14:paraId="13D54AD6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.18 (0.13)</w:t>
            </w:r>
          </w:p>
        </w:tc>
        <w:tc>
          <w:tcPr>
            <w:tcW w:w="1276" w:type="dxa"/>
            <w:vAlign w:val="center"/>
          </w:tcPr>
          <w:p w14:paraId="78A4BE4B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76" w:type="dxa"/>
            <w:vAlign w:val="center"/>
          </w:tcPr>
          <w:p w14:paraId="6325392E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76" w:type="dxa"/>
            <w:vAlign w:val="center"/>
          </w:tcPr>
          <w:p w14:paraId="260F9652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2ED7A232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3F067DE3" w14:textId="44C403EE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34.024</w:t>
            </w:r>
          </w:p>
        </w:tc>
        <w:tc>
          <w:tcPr>
            <w:tcW w:w="0" w:type="auto"/>
            <w:vAlign w:val="center"/>
          </w:tcPr>
          <w:p w14:paraId="77184CD8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712.0</w:t>
            </w:r>
          </w:p>
        </w:tc>
        <w:tc>
          <w:tcPr>
            <w:tcW w:w="0" w:type="auto"/>
            <w:vAlign w:val="center"/>
          </w:tcPr>
          <w:p w14:paraId="7A49036F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221.6</w:t>
            </w:r>
          </w:p>
        </w:tc>
        <w:tc>
          <w:tcPr>
            <w:tcW w:w="0" w:type="auto"/>
          </w:tcPr>
          <w:p w14:paraId="66EC1638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98" w:type="dxa"/>
            <w:vAlign w:val="center"/>
          </w:tcPr>
          <w:p w14:paraId="5E15BB06" w14:textId="21F59F46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5.8</w:t>
            </w: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98" w:type="dxa"/>
            <w:vAlign w:val="center"/>
          </w:tcPr>
          <w:p w14:paraId="02B4BF35" w14:textId="01DF1CE4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798" w:type="dxa"/>
            <w:vAlign w:val="center"/>
          </w:tcPr>
          <w:p w14:paraId="6B18088D" w14:textId="29734E8E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4</w:t>
            </w:r>
            <w:r>
              <w:rPr>
                <w:rFonts w:ascii="Times New Roman" w:hAnsi="Times New Roman" w:cs="Times New Roman"/>
              </w:rPr>
              <w:t>2</w:t>
            </w:r>
          </w:p>
        </w:tc>
      </w:tr>
      <w:tr w:rsidR="00113C9C" w:rsidRPr="00A53D54" w14:paraId="16E652DF" w14:textId="77777777" w:rsidTr="00660ABD">
        <w:trPr>
          <w:trHeight w:val="504"/>
        </w:trPr>
        <w:tc>
          <w:tcPr>
            <w:tcW w:w="0" w:type="auto"/>
            <w:vAlign w:val="center"/>
          </w:tcPr>
          <w:p w14:paraId="51F3517F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2</w:t>
            </w:r>
          </w:p>
        </w:tc>
        <w:tc>
          <w:tcPr>
            <w:tcW w:w="1276" w:type="dxa"/>
            <w:vAlign w:val="center"/>
          </w:tcPr>
          <w:p w14:paraId="7E8A64C7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66 (0.08)</w:t>
            </w:r>
          </w:p>
        </w:tc>
        <w:tc>
          <w:tcPr>
            <w:tcW w:w="1276" w:type="dxa"/>
            <w:vAlign w:val="center"/>
          </w:tcPr>
          <w:p w14:paraId="1E4918DC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76" w:type="dxa"/>
            <w:vAlign w:val="center"/>
          </w:tcPr>
          <w:p w14:paraId="754B7F6B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92 (0.05)</w:t>
            </w:r>
          </w:p>
        </w:tc>
        <w:tc>
          <w:tcPr>
            <w:tcW w:w="1276" w:type="dxa"/>
            <w:vAlign w:val="center"/>
          </w:tcPr>
          <w:p w14:paraId="6C64215B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4B866346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58609911" w14:textId="21761EC0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57.164</w:t>
            </w:r>
          </w:p>
        </w:tc>
        <w:tc>
          <w:tcPr>
            <w:tcW w:w="0" w:type="auto"/>
            <w:vAlign w:val="center"/>
          </w:tcPr>
          <w:p w14:paraId="0CDD0881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756.3</w:t>
            </w:r>
          </w:p>
        </w:tc>
        <w:tc>
          <w:tcPr>
            <w:tcW w:w="0" w:type="auto"/>
            <w:vAlign w:val="center"/>
          </w:tcPr>
          <w:p w14:paraId="169C02D9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77.3</w:t>
            </w:r>
          </w:p>
        </w:tc>
        <w:tc>
          <w:tcPr>
            <w:tcW w:w="0" w:type="auto"/>
          </w:tcPr>
          <w:p w14:paraId="243AC7F5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98" w:type="dxa"/>
            <w:vAlign w:val="center"/>
          </w:tcPr>
          <w:p w14:paraId="7A260B55" w14:textId="0A1D61BA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4.5</w:t>
            </w: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98" w:type="dxa"/>
            <w:vAlign w:val="center"/>
          </w:tcPr>
          <w:p w14:paraId="208DA72E" w14:textId="671E1A20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90</w:t>
            </w:r>
          </w:p>
        </w:tc>
        <w:tc>
          <w:tcPr>
            <w:tcW w:w="798" w:type="dxa"/>
            <w:vAlign w:val="center"/>
          </w:tcPr>
          <w:p w14:paraId="75534761" w14:textId="42C6B23E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3</w:t>
            </w: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113C9C" w:rsidRPr="00A53D54" w14:paraId="67833C2E" w14:textId="77777777" w:rsidTr="00660ABD">
        <w:trPr>
          <w:trHeight w:val="504"/>
        </w:trPr>
        <w:tc>
          <w:tcPr>
            <w:tcW w:w="0" w:type="auto"/>
            <w:vAlign w:val="center"/>
          </w:tcPr>
          <w:p w14:paraId="1D05E797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3</w:t>
            </w:r>
          </w:p>
        </w:tc>
        <w:tc>
          <w:tcPr>
            <w:tcW w:w="1276" w:type="dxa"/>
            <w:vAlign w:val="center"/>
          </w:tcPr>
          <w:p w14:paraId="069256A3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.01 (0.12)</w:t>
            </w:r>
          </w:p>
        </w:tc>
        <w:tc>
          <w:tcPr>
            <w:tcW w:w="1276" w:type="dxa"/>
            <w:vAlign w:val="center"/>
          </w:tcPr>
          <w:p w14:paraId="37126955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58 (0.05)</w:t>
            </w:r>
          </w:p>
        </w:tc>
        <w:tc>
          <w:tcPr>
            <w:tcW w:w="1276" w:type="dxa"/>
            <w:vAlign w:val="center"/>
          </w:tcPr>
          <w:p w14:paraId="585FAB9B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76" w:type="dxa"/>
            <w:vAlign w:val="center"/>
          </w:tcPr>
          <w:p w14:paraId="69474F52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47C37982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FBAD9D9" w14:textId="7D9B3EC1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27.684</w:t>
            </w:r>
          </w:p>
        </w:tc>
        <w:tc>
          <w:tcPr>
            <w:tcW w:w="0" w:type="auto"/>
            <w:vAlign w:val="center"/>
          </w:tcPr>
          <w:p w14:paraId="6E444A99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897.4</w:t>
            </w:r>
          </w:p>
        </w:tc>
        <w:tc>
          <w:tcPr>
            <w:tcW w:w="0" w:type="auto"/>
            <w:vAlign w:val="center"/>
          </w:tcPr>
          <w:p w14:paraId="4CEEB7A8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36.2</w:t>
            </w:r>
          </w:p>
        </w:tc>
        <w:tc>
          <w:tcPr>
            <w:tcW w:w="0" w:type="auto"/>
          </w:tcPr>
          <w:p w14:paraId="22DA161B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98" w:type="dxa"/>
            <w:vAlign w:val="center"/>
          </w:tcPr>
          <w:p w14:paraId="7D088D68" w14:textId="7E15BBFF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97</w:t>
            </w:r>
          </w:p>
        </w:tc>
        <w:tc>
          <w:tcPr>
            <w:tcW w:w="798" w:type="dxa"/>
            <w:vAlign w:val="center"/>
          </w:tcPr>
          <w:p w14:paraId="4C25C5C4" w14:textId="4E78D689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2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798" w:type="dxa"/>
            <w:vAlign w:val="center"/>
          </w:tcPr>
          <w:p w14:paraId="6020DB20" w14:textId="5EEBFECE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1</w:t>
            </w: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113C9C" w:rsidRPr="00A53D54" w14:paraId="26D49222" w14:textId="77777777" w:rsidTr="00660ABD">
        <w:trPr>
          <w:trHeight w:val="504"/>
        </w:trPr>
        <w:tc>
          <w:tcPr>
            <w:tcW w:w="0" w:type="auto"/>
            <w:vAlign w:val="center"/>
          </w:tcPr>
          <w:p w14:paraId="30A89D95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4</w:t>
            </w:r>
          </w:p>
        </w:tc>
        <w:tc>
          <w:tcPr>
            <w:tcW w:w="1276" w:type="dxa"/>
            <w:vAlign w:val="center"/>
          </w:tcPr>
          <w:p w14:paraId="4FB2340C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86 (0.12)</w:t>
            </w:r>
          </w:p>
        </w:tc>
        <w:tc>
          <w:tcPr>
            <w:tcW w:w="1276" w:type="dxa"/>
            <w:vAlign w:val="center"/>
          </w:tcPr>
          <w:p w14:paraId="02837ED0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53 (0.05)</w:t>
            </w:r>
          </w:p>
        </w:tc>
        <w:tc>
          <w:tcPr>
            <w:tcW w:w="1276" w:type="dxa"/>
            <w:vAlign w:val="center"/>
          </w:tcPr>
          <w:p w14:paraId="09A4ABDC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1276" w:type="dxa"/>
            <w:vAlign w:val="center"/>
          </w:tcPr>
          <w:p w14:paraId="0D61D68B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46 (0.10)</w:t>
            </w:r>
          </w:p>
        </w:tc>
        <w:tc>
          <w:tcPr>
            <w:tcW w:w="0" w:type="auto"/>
          </w:tcPr>
          <w:p w14:paraId="3388B0D9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D703EC4" w14:textId="311952C2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36.859</w:t>
            </w:r>
          </w:p>
        </w:tc>
        <w:tc>
          <w:tcPr>
            <w:tcW w:w="0" w:type="auto"/>
            <w:vAlign w:val="center"/>
          </w:tcPr>
          <w:p w14:paraId="5624E392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13.7</w:t>
            </w:r>
          </w:p>
        </w:tc>
        <w:tc>
          <w:tcPr>
            <w:tcW w:w="0" w:type="auto"/>
            <w:vAlign w:val="center"/>
          </w:tcPr>
          <w:p w14:paraId="603B2BBB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9.9</w:t>
            </w:r>
          </w:p>
        </w:tc>
        <w:tc>
          <w:tcPr>
            <w:tcW w:w="0" w:type="auto"/>
          </w:tcPr>
          <w:p w14:paraId="39B50084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98" w:type="dxa"/>
            <w:vAlign w:val="center"/>
          </w:tcPr>
          <w:p w14:paraId="5909A103" w14:textId="238ED603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55</w:t>
            </w:r>
          </w:p>
        </w:tc>
        <w:tc>
          <w:tcPr>
            <w:tcW w:w="798" w:type="dxa"/>
            <w:vAlign w:val="center"/>
          </w:tcPr>
          <w:p w14:paraId="6172E87F" w14:textId="7573FD15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798" w:type="dxa"/>
            <w:vAlign w:val="center"/>
          </w:tcPr>
          <w:p w14:paraId="104E4C5F" w14:textId="012732F5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6</w:t>
            </w:r>
          </w:p>
        </w:tc>
      </w:tr>
      <w:tr w:rsidR="00113C9C" w:rsidRPr="00A53D54" w14:paraId="02B6510E" w14:textId="77777777" w:rsidTr="002A322C">
        <w:trPr>
          <w:trHeight w:val="504"/>
        </w:trPr>
        <w:tc>
          <w:tcPr>
            <w:tcW w:w="0" w:type="auto"/>
            <w:vAlign w:val="center"/>
          </w:tcPr>
          <w:p w14:paraId="43F6EFFA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5</w:t>
            </w:r>
          </w:p>
        </w:tc>
        <w:tc>
          <w:tcPr>
            <w:tcW w:w="1276" w:type="dxa"/>
            <w:vAlign w:val="center"/>
          </w:tcPr>
          <w:p w14:paraId="73612A8D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76 (0.11)</w:t>
            </w:r>
          </w:p>
        </w:tc>
        <w:tc>
          <w:tcPr>
            <w:tcW w:w="1276" w:type="dxa"/>
            <w:vAlign w:val="center"/>
          </w:tcPr>
          <w:p w14:paraId="71AA502A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48 (0.05)</w:t>
            </w:r>
          </w:p>
        </w:tc>
        <w:tc>
          <w:tcPr>
            <w:tcW w:w="1276" w:type="dxa"/>
            <w:vAlign w:val="center"/>
          </w:tcPr>
          <w:p w14:paraId="2DD25FA8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60 (0.09)</w:t>
            </w:r>
          </w:p>
        </w:tc>
        <w:tc>
          <w:tcPr>
            <w:tcW w:w="1276" w:type="dxa"/>
            <w:vAlign w:val="center"/>
          </w:tcPr>
          <w:p w14:paraId="7AAC885E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64204D74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47F88445" w14:textId="1DF53C8A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44.252</w:t>
            </w:r>
          </w:p>
        </w:tc>
        <w:tc>
          <w:tcPr>
            <w:tcW w:w="0" w:type="auto"/>
            <w:vAlign w:val="center"/>
          </w:tcPr>
          <w:p w14:paraId="23F72A4D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28.5</w:t>
            </w:r>
          </w:p>
        </w:tc>
        <w:tc>
          <w:tcPr>
            <w:tcW w:w="0" w:type="auto"/>
            <w:vAlign w:val="center"/>
          </w:tcPr>
          <w:p w14:paraId="5C1EA0A4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5.1</w:t>
            </w:r>
          </w:p>
        </w:tc>
        <w:tc>
          <w:tcPr>
            <w:tcW w:w="0" w:type="auto"/>
          </w:tcPr>
          <w:p w14:paraId="3B6258F1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98" w:type="dxa"/>
            <w:vAlign w:val="center"/>
          </w:tcPr>
          <w:p w14:paraId="1E059729" w14:textId="6FE1901B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7</w:t>
            </w: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798" w:type="dxa"/>
            <w:vAlign w:val="center"/>
          </w:tcPr>
          <w:p w14:paraId="5784C2BB" w14:textId="21118300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4</w:t>
            </w:r>
          </w:p>
        </w:tc>
        <w:tc>
          <w:tcPr>
            <w:tcW w:w="798" w:type="dxa"/>
            <w:vAlign w:val="center"/>
          </w:tcPr>
          <w:p w14:paraId="1B2F5AAD" w14:textId="106CA85C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113C9C" w:rsidRPr="00A53D54" w14:paraId="6D4A9CF0" w14:textId="77777777" w:rsidTr="002A322C">
        <w:trPr>
          <w:trHeight w:val="504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7502E06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6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4A026EE7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72 (0.10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5A6572C7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47 (0.05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00F1147D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52 (0.10)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vAlign w:val="center"/>
          </w:tcPr>
          <w:p w14:paraId="3BABAADF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34 (0.12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B0E53E4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3C6EDFA" w14:textId="46483461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47.80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1A46145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33.6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A34588D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FF8CC75" w14:textId="7777777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98" w:type="dxa"/>
            <w:tcBorders>
              <w:bottom w:val="single" w:sz="4" w:space="0" w:color="auto"/>
            </w:tcBorders>
            <w:vAlign w:val="center"/>
          </w:tcPr>
          <w:p w14:paraId="2535F3D0" w14:textId="46FAD63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56</w:t>
            </w:r>
          </w:p>
        </w:tc>
        <w:tc>
          <w:tcPr>
            <w:tcW w:w="798" w:type="dxa"/>
            <w:tcBorders>
              <w:bottom w:val="single" w:sz="4" w:space="0" w:color="auto"/>
            </w:tcBorders>
            <w:vAlign w:val="center"/>
          </w:tcPr>
          <w:p w14:paraId="21D73D31" w14:textId="6412A09F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9</w:t>
            </w:r>
          </w:p>
        </w:tc>
        <w:tc>
          <w:tcPr>
            <w:tcW w:w="798" w:type="dxa"/>
            <w:tcBorders>
              <w:bottom w:val="single" w:sz="4" w:space="0" w:color="auto"/>
            </w:tcBorders>
            <w:vAlign w:val="center"/>
          </w:tcPr>
          <w:p w14:paraId="59535757" w14:textId="5865D387" w:rsidR="00113C9C" w:rsidRPr="00A53D54" w:rsidRDefault="00113C9C" w:rsidP="00113C9C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3</w:t>
            </w:r>
          </w:p>
        </w:tc>
      </w:tr>
    </w:tbl>
    <w:p w14:paraId="15C54C68" w14:textId="77777777" w:rsidR="00A53D54" w:rsidRDefault="00A53D54">
      <w:pPr>
        <w:ind w:firstLine="0"/>
        <w:rPr>
          <w:rFonts w:ascii="Times New Roman" w:hAnsi="Times New Roman" w:cs="Times New Roman"/>
        </w:rPr>
      </w:pPr>
      <w:bookmarkStart w:id="39" w:name="table-2.-m-only-models-where-only-m-is-a"/>
      <w:r>
        <w:rPr>
          <w:rFonts w:ascii="Times New Roman" w:hAnsi="Times New Roman" w:cs="Times New Roman"/>
        </w:rPr>
        <w:br w:type="page"/>
      </w:r>
    </w:p>
    <w:p w14:paraId="0F6D355F" w14:textId="77777777" w:rsidR="00A53D54" w:rsidRDefault="00A53D54" w:rsidP="00A53D54">
      <w:pPr>
        <w:ind w:firstLine="0"/>
        <w:rPr>
          <w:rFonts w:ascii="Times New Roman" w:hAnsi="Times New Roman" w:cs="Times New Roman"/>
        </w:rPr>
        <w:sectPr w:rsidR="00A53D54" w:rsidSect="00A53D54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79B72638" w14:textId="29D0B636" w:rsidR="00A53D54" w:rsidRPr="00A53D54" w:rsidRDefault="00A53D54" w:rsidP="00A53D54">
      <w:pPr>
        <w:ind w:firstLine="0"/>
        <w:rPr>
          <w:rFonts w:ascii="Times New Roman" w:hAnsi="Times New Roman" w:cs="Times New Roman"/>
        </w:rPr>
      </w:pPr>
      <w:r w:rsidRPr="00A53D54">
        <w:rPr>
          <w:rFonts w:ascii="Times New Roman" w:hAnsi="Times New Roman" w:cs="Times New Roman"/>
        </w:rPr>
        <w:lastRenderedPageBreak/>
        <w:t xml:space="preserve">Table 2. </w:t>
      </w:r>
      <w:r w:rsidR="00660ABD">
        <w:rPr>
          <w:rFonts w:ascii="Times New Roman" w:hAnsi="Times New Roman" w:cs="Times New Roman"/>
        </w:rPr>
        <w:t>Model results where only</w:t>
      </w:r>
      <w:r w:rsidR="00C958E4">
        <w:rPr>
          <w:rFonts w:ascii="Times New Roman" w:hAnsi="Times New Roman" w:cs="Times New Roman"/>
        </w:rPr>
        <w:t xml:space="preserve"> recruitment and </w:t>
      </w:r>
      <w:r w:rsidR="00660ABD">
        <w:rPr>
          <w:rFonts w:ascii="Times New Roman" w:hAnsi="Times New Roman" w:cs="Times New Roman"/>
        </w:rPr>
        <w:t xml:space="preserve">natural mortality (M) </w:t>
      </w:r>
      <w:r w:rsidR="00C958E4">
        <w:rPr>
          <w:rFonts w:ascii="Times New Roman" w:hAnsi="Times New Roman" w:cs="Times New Roman"/>
        </w:rPr>
        <w:t>were estimated as</w:t>
      </w:r>
      <w:r w:rsidR="00660ABD">
        <w:rPr>
          <w:rFonts w:ascii="Times New Roman" w:hAnsi="Times New Roman" w:cs="Times New Roman"/>
        </w:rPr>
        <w:t xml:space="preserve"> random effects. </w:t>
      </w:r>
      <w:r w:rsidR="00C958E4">
        <w:rPr>
          <w:rFonts w:ascii="Times New Roman" w:hAnsi="Times New Roman" w:cs="Times New Roman"/>
        </w:rPr>
        <w:t>M-10</w:t>
      </w:r>
      <w:r w:rsidR="00660ABD">
        <w:rPr>
          <w:rFonts w:ascii="Times New Roman" w:hAnsi="Times New Roman" w:cs="Times New Roman"/>
        </w:rPr>
        <w:t xml:space="preserve">, </w:t>
      </w:r>
      <w:r w:rsidR="00C958E4">
        <w:rPr>
          <w:rFonts w:ascii="Times New Roman" w:hAnsi="Times New Roman" w:cs="Times New Roman"/>
        </w:rPr>
        <w:t xml:space="preserve">which estimated mean M,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μ</m:t>
            </m:r>
          </m:e>
          <m:sub>
            <m:r>
              <w:rPr>
                <w:rFonts w:ascii="Cambria Math" w:hAnsi="Cambria Math" w:cs="Times New Roman"/>
              </w:rPr>
              <m:t>M</m:t>
            </m:r>
          </m:sub>
        </m:sSub>
      </m:oMath>
      <w:r w:rsidR="00C958E4">
        <w:rPr>
          <w:rFonts w:ascii="Times New Roman" w:hAnsi="Times New Roman" w:cs="Times New Roman"/>
        </w:rPr>
        <w:t xml:space="preserve">, </w:t>
      </w:r>
      <w:r w:rsidR="002A322C">
        <w:rPr>
          <w:rFonts w:ascii="Times New Roman" w:hAnsi="Times New Roman" w:cs="Times New Roman"/>
        </w:rPr>
        <w:t xml:space="preserve">as well as 2D AR1 random effects on M, </w:t>
      </w:r>
      <w:r w:rsidR="00660ABD">
        <w:rPr>
          <w:rFonts w:ascii="Times New Roman" w:hAnsi="Times New Roman" w:cs="Times New Roman"/>
        </w:rPr>
        <w:t xml:space="preserve">had the lowest AIC </w:t>
      </w:r>
      <w:r w:rsidR="002A322C">
        <w:rPr>
          <w:rFonts w:ascii="Times New Roman" w:hAnsi="Times New Roman" w:cs="Times New Roman"/>
        </w:rPr>
        <w:t xml:space="preserve">but not </w:t>
      </w:r>
      <w:r w:rsidR="00660ABD">
        <w:rPr>
          <w:rFonts w:ascii="Times New Roman" w:hAnsi="Times New Roman" w:cs="Times New Roman"/>
        </w:rPr>
        <w:t>Mohn’s</w:t>
      </w:r>
      <w:r w:rsidR="00660ABD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660ABD">
        <w:rPr>
          <w:rFonts w:ascii="Times New Roman" w:hAnsi="Times New Roman" w:cs="Times New Roman"/>
        </w:rPr>
        <w:t xml:space="preserve">. </w:t>
      </w:r>
      <w:r w:rsidR="002A322C">
        <w:rPr>
          <w:rFonts w:ascii="Times New Roman" w:hAnsi="Times New Roman" w:cs="Times New Roman"/>
        </w:rPr>
        <w:t>M-5 and M-7 had lower Mohn’s</w:t>
      </w:r>
      <w:r w:rsidR="002A322C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2A322C">
        <w:rPr>
          <w:rFonts w:ascii="Times New Roman" w:hAnsi="Times New Roman" w:cs="Times New Roman"/>
        </w:rPr>
        <w:t xml:space="preserve"> than M-10, but higher AIC. </w:t>
      </w:r>
      <w:r w:rsidR="00C958E4">
        <w:rPr>
          <w:rFonts w:ascii="Times New Roman" w:hAnsi="Times New Roman" w:cs="Times New Roman"/>
        </w:rPr>
        <w:t xml:space="preserve">Numbers-at-age </w:t>
      </w:r>
      <w:r w:rsidR="002A322C">
        <w:rPr>
          <w:rFonts w:ascii="Times New Roman" w:hAnsi="Times New Roman" w:cs="Times New Roman"/>
        </w:rPr>
        <w:t xml:space="preserve">(NAA) </w:t>
      </w:r>
      <w:r w:rsidR="00C958E4">
        <w:rPr>
          <w:rFonts w:ascii="Times New Roman" w:hAnsi="Times New Roman" w:cs="Times New Roman"/>
        </w:rPr>
        <w:t xml:space="preserve">were treated as in model NAA-1. </w:t>
      </w:r>
      <w:bookmarkEnd w:id="39"/>
      <w:r w:rsidR="002A322C">
        <w:rPr>
          <w:rFonts w:ascii="Times New Roman" w:hAnsi="Times New Roman" w:cs="Times New Roman"/>
        </w:rPr>
        <w:t xml:space="preserve">Only </w:t>
      </w:r>
      <w:r w:rsidRPr="00A53D54">
        <w:rPr>
          <w:rFonts w:ascii="Times New Roman" w:hAnsi="Times New Roman" w:cs="Times New Roman"/>
        </w:rPr>
        <w:t xml:space="preserve">estimating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/>
              </w:rPr>
              <m:t>μ</m:t>
            </m:r>
          </m:e>
          <m:sub>
            <m:r>
              <w:rPr>
                <w:rFonts w:ascii="Cambria Math" w:hAnsi="Cambria Math" w:cs="Times New Roman"/>
              </w:rPr>
              <m:t>M</m:t>
            </m:r>
          </m:sub>
        </m:sSub>
      </m:oMath>
      <w:r w:rsidRPr="00A53D54">
        <w:rPr>
          <w:rFonts w:ascii="Times New Roman" w:hAnsi="Times New Roman" w:cs="Times New Roman"/>
        </w:rPr>
        <w:t xml:space="preserve">, without any random effects on NAA or M, </w:t>
      </w:r>
      <w:r w:rsidR="002A322C">
        <w:rPr>
          <w:rFonts w:ascii="Times New Roman" w:hAnsi="Times New Roman" w:cs="Times New Roman"/>
        </w:rPr>
        <w:t xml:space="preserve">substantially </w:t>
      </w:r>
      <w:r w:rsidRPr="00A53D54">
        <w:rPr>
          <w:rFonts w:ascii="Times New Roman" w:hAnsi="Times New Roman" w:cs="Times New Roman"/>
        </w:rPr>
        <w:t>reduce</w:t>
      </w:r>
      <w:r w:rsidR="002A322C">
        <w:rPr>
          <w:rFonts w:ascii="Times New Roman" w:hAnsi="Times New Roman" w:cs="Times New Roman"/>
        </w:rPr>
        <w:t xml:space="preserve">d </w:t>
      </w:r>
      <w:r w:rsidRPr="00A53D54">
        <w:rPr>
          <w:rFonts w:ascii="Times New Roman" w:hAnsi="Times New Roman" w:cs="Times New Roman"/>
        </w:rPr>
        <w:t xml:space="preserve">AIC and </w:t>
      </w:r>
      <w:r w:rsidR="002A322C">
        <w:rPr>
          <w:rFonts w:ascii="Times New Roman" w:hAnsi="Times New Roman" w:cs="Times New Roman"/>
        </w:rPr>
        <w:t xml:space="preserve">Mohn’s </w:t>
      </w:r>
      <m:oMath>
        <m:r>
          <w:rPr>
            <w:rFonts w:ascii="Cambria Math" w:hAnsi="Cambria Math" w:cs="Times New Roman"/>
          </w:rPr>
          <m:t>ρ</m:t>
        </m:r>
      </m:oMath>
      <w:r w:rsidRPr="00A53D54">
        <w:rPr>
          <w:rFonts w:ascii="Times New Roman" w:hAnsi="Times New Roman" w:cs="Times New Roman"/>
        </w:rPr>
        <w:t xml:space="preserve"> (compare </w:t>
      </w:r>
      <w:r w:rsidR="002A322C">
        <w:rPr>
          <w:rFonts w:ascii="Times New Roman" w:hAnsi="Times New Roman" w:cs="Times New Roman"/>
        </w:rPr>
        <w:t xml:space="preserve">M-1 to M-6). Mohn’s </w:t>
      </w:r>
      <m:oMath>
        <m:r>
          <w:rPr>
            <w:rFonts w:ascii="Cambria Math" w:hAnsi="Cambria Math" w:cs="Times New Roman"/>
          </w:rPr>
          <m:t>ρ</m:t>
        </m:r>
      </m:oMath>
      <w:r w:rsidR="002A322C">
        <w:rPr>
          <w:rFonts w:ascii="Times New Roman" w:hAnsi="Times New Roman" w:cs="Times New Roman"/>
        </w:rPr>
        <w:t xml:space="preserve"> abbreviations: </w:t>
      </w:r>
      <w:r w:rsidR="002A322C" w:rsidRPr="00660ABD">
        <w:rPr>
          <w:rFonts w:ascii="Times New Roman" w:hAnsi="Times New Roman" w:cs="Times New Roman"/>
          <w:i/>
          <w:iCs/>
        </w:rPr>
        <w:t>R</w:t>
      </w:r>
      <w:r w:rsidR="002A322C">
        <w:rPr>
          <w:rFonts w:ascii="Times New Roman" w:hAnsi="Times New Roman" w:cs="Times New Roman"/>
        </w:rPr>
        <w:t xml:space="preserve"> = recruitment, </w:t>
      </w:r>
      <w:r w:rsidR="002A322C" w:rsidRPr="00660ABD">
        <w:rPr>
          <w:rFonts w:ascii="Times New Roman" w:hAnsi="Times New Roman" w:cs="Times New Roman"/>
          <w:i/>
          <w:iCs/>
        </w:rPr>
        <w:t>SSB</w:t>
      </w:r>
      <w:r w:rsidR="002A322C">
        <w:rPr>
          <w:rFonts w:ascii="Times New Roman" w:hAnsi="Times New Roman" w:cs="Times New Roman"/>
        </w:rPr>
        <w:t xml:space="preserve"> = spawning stock biomass, and </w:t>
      </w:r>
      <w:r w:rsidR="002A322C" w:rsidRPr="00660ABD">
        <w:rPr>
          <w:rFonts w:ascii="Times New Roman" w:hAnsi="Times New Roman" w:cs="Times New Roman"/>
          <w:i/>
          <w:iCs/>
        </w:rPr>
        <w:t>F</w:t>
      </w:r>
      <w:r w:rsidR="002A322C">
        <w:rPr>
          <w:rFonts w:ascii="Times New Roman" w:hAnsi="Times New Roman" w:cs="Times New Roman"/>
        </w:rPr>
        <w:t xml:space="preserve"> = fishing mortality averaged over ages 4-5. Maximum likelihood estimates of parameters </w:t>
      </w:r>
      <w:r w:rsidR="004502E4">
        <w:rPr>
          <w:rFonts w:ascii="Times New Roman" w:hAnsi="Times New Roman" w:cs="Times New Roman"/>
        </w:rPr>
        <w:t xml:space="preserve">constraining random effects </w:t>
      </w:r>
      <w:r w:rsidR="002A322C">
        <w:rPr>
          <w:rFonts w:ascii="Times New Roman" w:hAnsi="Times New Roman" w:cs="Times New Roman"/>
        </w:rPr>
        <w:t>are listed with standard error in parentheses.</w:t>
      </w:r>
    </w:p>
    <w:tbl>
      <w:tblPr>
        <w:tblStyle w:val="Table"/>
        <w:tblW w:w="5000" w:type="pct"/>
        <w:tblLook w:val="07E0" w:firstRow="1" w:lastRow="1" w:firstColumn="1" w:lastColumn="1" w:noHBand="1" w:noVBand="1"/>
      </w:tblPr>
      <w:tblGrid>
        <w:gridCol w:w="964"/>
        <w:gridCol w:w="1458"/>
        <w:gridCol w:w="1458"/>
        <w:gridCol w:w="1458"/>
        <w:gridCol w:w="1549"/>
        <w:gridCol w:w="254"/>
        <w:gridCol w:w="1367"/>
        <w:gridCol w:w="1092"/>
        <w:gridCol w:w="868"/>
        <w:gridCol w:w="254"/>
        <w:gridCol w:w="818"/>
        <w:gridCol w:w="818"/>
        <w:gridCol w:w="818"/>
      </w:tblGrid>
      <w:tr w:rsidR="00C958E4" w:rsidRPr="00A53D54" w14:paraId="6AA6B218" w14:textId="77777777" w:rsidTr="00C958E4">
        <w:trPr>
          <w:trHeight w:val="360"/>
        </w:trPr>
        <w:tc>
          <w:tcPr>
            <w:tcW w:w="0" w:type="auto"/>
            <w:tcBorders>
              <w:top w:val="single" w:sz="4" w:space="0" w:color="auto"/>
            </w:tcBorders>
            <w:vAlign w:val="bottom"/>
          </w:tcPr>
          <w:p w14:paraId="4A476EE5" w14:textId="77777777" w:rsidR="00C958E4" w:rsidRPr="00A53D54" w:rsidRDefault="00C958E4" w:rsidP="00C958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4"/>
            <w:tcBorders>
              <w:top w:val="single" w:sz="4" w:space="0" w:color="auto"/>
              <w:bottom w:val="single" w:sz="0" w:space="0" w:color="auto"/>
            </w:tcBorders>
            <w:vAlign w:val="bottom"/>
          </w:tcPr>
          <w:p w14:paraId="6B9F8C7F" w14:textId="77458291" w:rsidR="00C958E4" w:rsidRPr="00A53D54" w:rsidRDefault="00C958E4" w:rsidP="00C958E4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Estimated parameters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789F8B0E" w14:textId="77777777" w:rsidR="00C958E4" w:rsidRDefault="00C958E4" w:rsidP="00C958E4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0" w:space="0" w:color="auto"/>
            </w:tcBorders>
            <w:vAlign w:val="bottom"/>
          </w:tcPr>
          <w:p w14:paraId="6BACBE86" w14:textId="2CF2C5EB" w:rsidR="00C958E4" w:rsidRPr="00A53D54" w:rsidRDefault="00C958E4" w:rsidP="00C958E4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Model fit</w:t>
            </w:r>
          </w:p>
        </w:tc>
        <w:tc>
          <w:tcPr>
            <w:tcW w:w="0" w:type="auto"/>
            <w:tcBorders>
              <w:top w:val="single" w:sz="4" w:space="0" w:color="auto"/>
            </w:tcBorders>
          </w:tcPr>
          <w:p w14:paraId="64045259" w14:textId="77777777" w:rsidR="00C958E4" w:rsidRDefault="00C958E4" w:rsidP="00C958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0" w:space="0" w:color="auto"/>
            </w:tcBorders>
            <w:vAlign w:val="bottom"/>
          </w:tcPr>
          <w:p w14:paraId="6A8AD1FC" w14:textId="55241346" w:rsidR="00C958E4" w:rsidRPr="00A53D54" w:rsidRDefault="00C958E4" w:rsidP="00C958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hn’s</w:t>
            </w:r>
            <w:r w:rsidRPr="00A53D54">
              <w:rPr>
                <w:rFonts w:ascii="Times New Roman" w:hAnsi="Times New Roman" w:cs="Times New Roman"/>
              </w:rPr>
              <w:t xml:space="preserve"> </w:t>
            </w:r>
            <m:oMath>
              <m:r>
                <w:rPr>
                  <w:rFonts w:ascii="Cambria Math" w:hAnsi="Cambria Math" w:cs="Times New Roman"/>
                </w:rPr>
                <m:t>ρ</m:t>
              </m:r>
            </m:oMath>
          </w:p>
        </w:tc>
      </w:tr>
      <w:tr w:rsidR="00C958E4" w:rsidRPr="00A53D54" w14:paraId="64EB388B" w14:textId="77777777" w:rsidTr="00C958E4">
        <w:trPr>
          <w:trHeight w:val="360"/>
        </w:trPr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024238D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418B6BB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1CB1377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55AA6A4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year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05BB5A7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age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</w:tcPr>
          <w:p w14:paraId="5F38F721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7F8B588E" w14:textId="1BA68B41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log</w:t>
            </w:r>
            <m:oMath>
              <m:r>
                <w:rPr>
                  <w:rFonts w:ascii="Cambria Math" w:hAnsi="Cambria Math" w:cs="Times New Roman"/>
                </w:rPr>
                <m:t>(</m:t>
              </m:r>
              <m:r>
                <m:rPr>
                  <m:scr m:val="script"/>
                  <m:sty m:val="p"/>
                </m:rPr>
                <w:rPr>
                  <w:rFonts w:ascii="Cambria Math" w:hAnsi="Cambria Math" w:cs="Times New Roman"/>
                </w:rPr>
                <m:t>L</m:t>
              </m:r>
              <m:r>
                <w:rPr>
                  <w:rFonts w:ascii="Cambria Math" w:hAnsi="Cambria Math" w:cs="Times New Roman"/>
                </w:rPr>
                <m:t>)</m:t>
              </m:r>
            </m:oMath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1FD1360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AI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38134AF1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ΔAIC</m:t>
                </m:r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</w:tcPr>
          <w:p w14:paraId="3F543CBF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572EDE8F" w14:textId="14D80C15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3C1CFA14" w14:textId="6BA305FF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SSB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3EB29AD8" w14:textId="596CBA9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</m:oMath>
            </m:oMathPara>
          </w:p>
        </w:tc>
      </w:tr>
      <w:tr w:rsidR="00C958E4" w:rsidRPr="00A53D54" w14:paraId="21DF9953" w14:textId="77777777" w:rsidTr="00C958E4">
        <w:trPr>
          <w:trHeight w:val="504"/>
        </w:trPr>
        <w:tc>
          <w:tcPr>
            <w:tcW w:w="0" w:type="auto"/>
            <w:vAlign w:val="center"/>
          </w:tcPr>
          <w:p w14:paraId="2EE511C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1</w:t>
            </w:r>
          </w:p>
        </w:tc>
        <w:tc>
          <w:tcPr>
            <w:tcW w:w="0" w:type="auto"/>
            <w:vAlign w:val="center"/>
          </w:tcPr>
          <w:p w14:paraId="24E8AF21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0D934DAC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67177A4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0ABBCC5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34CDEBA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19BF74E" w14:textId="276DA7DF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34.024</w:t>
            </w:r>
          </w:p>
        </w:tc>
        <w:tc>
          <w:tcPr>
            <w:tcW w:w="0" w:type="auto"/>
            <w:vAlign w:val="center"/>
          </w:tcPr>
          <w:p w14:paraId="376B5E47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712.0</w:t>
            </w:r>
          </w:p>
        </w:tc>
        <w:tc>
          <w:tcPr>
            <w:tcW w:w="0" w:type="auto"/>
            <w:vAlign w:val="center"/>
          </w:tcPr>
          <w:p w14:paraId="2D0C95B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227.5</w:t>
            </w:r>
          </w:p>
        </w:tc>
        <w:tc>
          <w:tcPr>
            <w:tcW w:w="0" w:type="auto"/>
          </w:tcPr>
          <w:p w14:paraId="505A5EEC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56D7A794" w14:textId="1DAB514B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5.86</w:t>
            </w:r>
          </w:p>
        </w:tc>
        <w:tc>
          <w:tcPr>
            <w:tcW w:w="0" w:type="auto"/>
            <w:vAlign w:val="center"/>
          </w:tcPr>
          <w:p w14:paraId="2A44B168" w14:textId="50456940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9</w:t>
            </w: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0" w:type="auto"/>
            <w:vAlign w:val="center"/>
          </w:tcPr>
          <w:p w14:paraId="2856B80D" w14:textId="5E67195D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4</w:t>
            </w:r>
            <w:r>
              <w:rPr>
                <w:rFonts w:ascii="Times New Roman" w:hAnsi="Times New Roman" w:cs="Times New Roman"/>
              </w:rPr>
              <w:t>2</w:t>
            </w:r>
          </w:p>
        </w:tc>
      </w:tr>
      <w:tr w:rsidR="00C958E4" w:rsidRPr="00A53D54" w14:paraId="6896C1B6" w14:textId="77777777" w:rsidTr="00C958E4">
        <w:trPr>
          <w:trHeight w:val="504"/>
        </w:trPr>
        <w:tc>
          <w:tcPr>
            <w:tcW w:w="0" w:type="auto"/>
            <w:vAlign w:val="center"/>
          </w:tcPr>
          <w:p w14:paraId="1A09CD63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2</w:t>
            </w:r>
          </w:p>
        </w:tc>
        <w:tc>
          <w:tcPr>
            <w:tcW w:w="0" w:type="auto"/>
            <w:vAlign w:val="center"/>
          </w:tcPr>
          <w:p w14:paraId="05190657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2C14F400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.18 (0.09)</w:t>
            </w:r>
          </w:p>
        </w:tc>
        <w:tc>
          <w:tcPr>
            <w:tcW w:w="0" w:type="auto"/>
            <w:vAlign w:val="center"/>
          </w:tcPr>
          <w:p w14:paraId="3AE166E9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7435DA59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6BD8A729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51068324" w14:textId="5AD6571C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37.981</w:t>
            </w:r>
          </w:p>
        </w:tc>
        <w:tc>
          <w:tcPr>
            <w:tcW w:w="0" w:type="auto"/>
            <w:vAlign w:val="center"/>
          </w:tcPr>
          <w:p w14:paraId="01E1CAD5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18.0</w:t>
            </w:r>
          </w:p>
        </w:tc>
        <w:tc>
          <w:tcPr>
            <w:tcW w:w="0" w:type="auto"/>
            <w:vAlign w:val="center"/>
          </w:tcPr>
          <w:p w14:paraId="4E2EFD2F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21.5</w:t>
            </w:r>
          </w:p>
        </w:tc>
        <w:tc>
          <w:tcPr>
            <w:tcW w:w="0" w:type="auto"/>
          </w:tcPr>
          <w:p w14:paraId="1267566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BB3C991" w14:textId="35F851D0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vAlign w:val="center"/>
          </w:tcPr>
          <w:p w14:paraId="3B48BA2F" w14:textId="64015A19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20</w:t>
            </w:r>
          </w:p>
        </w:tc>
        <w:tc>
          <w:tcPr>
            <w:tcW w:w="0" w:type="auto"/>
            <w:vAlign w:val="center"/>
          </w:tcPr>
          <w:p w14:paraId="701B7650" w14:textId="0125F615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1</w:t>
            </w:r>
            <w:r>
              <w:rPr>
                <w:rFonts w:ascii="Times New Roman" w:hAnsi="Times New Roman" w:cs="Times New Roman"/>
              </w:rPr>
              <w:t>3</w:t>
            </w:r>
          </w:p>
        </w:tc>
      </w:tr>
      <w:tr w:rsidR="00C958E4" w:rsidRPr="00A53D54" w14:paraId="5EC1990A" w14:textId="77777777" w:rsidTr="00C958E4">
        <w:trPr>
          <w:trHeight w:val="504"/>
        </w:trPr>
        <w:tc>
          <w:tcPr>
            <w:tcW w:w="0" w:type="auto"/>
            <w:vAlign w:val="center"/>
          </w:tcPr>
          <w:p w14:paraId="7A925D9F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3</w:t>
            </w:r>
          </w:p>
        </w:tc>
        <w:tc>
          <w:tcPr>
            <w:tcW w:w="0" w:type="auto"/>
            <w:vAlign w:val="center"/>
          </w:tcPr>
          <w:p w14:paraId="5C1E9C4A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1D5EA2B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.15 (0.43)</w:t>
            </w:r>
          </w:p>
        </w:tc>
        <w:tc>
          <w:tcPr>
            <w:tcW w:w="0" w:type="auto"/>
            <w:vAlign w:val="center"/>
          </w:tcPr>
          <w:p w14:paraId="52952C8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3FDA466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25 (0.49)</w:t>
            </w:r>
          </w:p>
        </w:tc>
        <w:tc>
          <w:tcPr>
            <w:tcW w:w="0" w:type="auto"/>
          </w:tcPr>
          <w:p w14:paraId="7D06B90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33CAE370" w14:textId="7191AF80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79.398</w:t>
            </w:r>
          </w:p>
        </w:tc>
        <w:tc>
          <w:tcPr>
            <w:tcW w:w="0" w:type="auto"/>
            <w:vAlign w:val="center"/>
          </w:tcPr>
          <w:p w14:paraId="0983FE4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798.8</w:t>
            </w:r>
          </w:p>
        </w:tc>
        <w:tc>
          <w:tcPr>
            <w:tcW w:w="0" w:type="auto"/>
            <w:vAlign w:val="center"/>
          </w:tcPr>
          <w:p w14:paraId="27BDD0CB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40.7</w:t>
            </w:r>
          </w:p>
        </w:tc>
        <w:tc>
          <w:tcPr>
            <w:tcW w:w="0" w:type="auto"/>
          </w:tcPr>
          <w:p w14:paraId="6B7DB7A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37FFB2AB" w14:textId="21699B76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2.06</w:t>
            </w:r>
          </w:p>
        </w:tc>
        <w:tc>
          <w:tcPr>
            <w:tcW w:w="0" w:type="auto"/>
            <w:vAlign w:val="center"/>
          </w:tcPr>
          <w:p w14:paraId="6776296E" w14:textId="23D53CA8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</w:t>
            </w:r>
            <w:r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  <w:vAlign w:val="center"/>
          </w:tcPr>
          <w:p w14:paraId="3B203C99" w14:textId="42522E86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8</w:t>
            </w:r>
          </w:p>
        </w:tc>
      </w:tr>
      <w:tr w:rsidR="00C958E4" w:rsidRPr="00A53D54" w14:paraId="6BE3444F" w14:textId="77777777" w:rsidTr="00C958E4">
        <w:trPr>
          <w:trHeight w:val="504"/>
        </w:trPr>
        <w:tc>
          <w:tcPr>
            <w:tcW w:w="0" w:type="auto"/>
            <w:vAlign w:val="center"/>
          </w:tcPr>
          <w:p w14:paraId="4418FE35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4</w:t>
            </w:r>
          </w:p>
        </w:tc>
        <w:tc>
          <w:tcPr>
            <w:tcW w:w="0" w:type="auto"/>
            <w:vAlign w:val="center"/>
          </w:tcPr>
          <w:p w14:paraId="0DDD0E79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7480FBEA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3 (0.06)</w:t>
            </w:r>
          </w:p>
        </w:tc>
        <w:tc>
          <w:tcPr>
            <w:tcW w:w="0" w:type="auto"/>
            <w:vAlign w:val="center"/>
          </w:tcPr>
          <w:p w14:paraId="134D368C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98 (0.02)</w:t>
            </w:r>
          </w:p>
        </w:tc>
        <w:tc>
          <w:tcPr>
            <w:tcW w:w="0" w:type="auto"/>
            <w:vAlign w:val="center"/>
          </w:tcPr>
          <w:p w14:paraId="14325A20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0E8B6BD5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AB8391E" w14:textId="05F47725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88.290</w:t>
            </w:r>
          </w:p>
        </w:tc>
        <w:tc>
          <w:tcPr>
            <w:tcW w:w="0" w:type="auto"/>
            <w:vAlign w:val="center"/>
          </w:tcPr>
          <w:p w14:paraId="3874164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816.6</w:t>
            </w:r>
          </w:p>
        </w:tc>
        <w:tc>
          <w:tcPr>
            <w:tcW w:w="0" w:type="auto"/>
            <w:vAlign w:val="center"/>
          </w:tcPr>
          <w:p w14:paraId="58878E96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22.9</w:t>
            </w:r>
          </w:p>
        </w:tc>
        <w:tc>
          <w:tcPr>
            <w:tcW w:w="0" w:type="auto"/>
          </w:tcPr>
          <w:p w14:paraId="3F3581EF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37606CD" w14:textId="50FAC3C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.19</w:t>
            </w:r>
          </w:p>
        </w:tc>
        <w:tc>
          <w:tcPr>
            <w:tcW w:w="0" w:type="auto"/>
            <w:vAlign w:val="center"/>
          </w:tcPr>
          <w:p w14:paraId="41EFDF68" w14:textId="3EBA247D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1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vAlign w:val="center"/>
          </w:tcPr>
          <w:p w14:paraId="2A5A7911" w14:textId="69FFC2D9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30</w:t>
            </w:r>
          </w:p>
        </w:tc>
      </w:tr>
      <w:tr w:rsidR="00C958E4" w:rsidRPr="00A53D54" w14:paraId="5F449C56" w14:textId="77777777" w:rsidTr="00C958E4">
        <w:trPr>
          <w:trHeight w:val="504"/>
        </w:trPr>
        <w:tc>
          <w:tcPr>
            <w:tcW w:w="0" w:type="auto"/>
            <w:vAlign w:val="center"/>
          </w:tcPr>
          <w:p w14:paraId="08C08150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5</w:t>
            </w:r>
          </w:p>
        </w:tc>
        <w:tc>
          <w:tcPr>
            <w:tcW w:w="0" w:type="auto"/>
            <w:vAlign w:val="center"/>
          </w:tcPr>
          <w:p w14:paraId="5C2DA23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5DB5151C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89 (0.12)</w:t>
            </w:r>
          </w:p>
        </w:tc>
        <w:tc>
          <w:tcPr>
            <w:tcW w:w="0" w:type="auto"/>
            <w:vAlign w:val="center"/>
          </w:tcPr>
          <w:p w14:paraId="06F7BA0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47 (0.21)</w:t>
            </w:r>
          </w:p>
        </w:tc>
        <w:tc>
          <w:tcPr>
            <w:tcW w:w="0" w:type="auto"/>
            <w:vAlign w:val="center"/>
          </w:tcPr>
          <w:p w14:paraId="68A9474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39 (0.14)</w:t>
            </w:r>
          </w:p>
        </w:tc>
        <w:tc>
          <w:tcPr>
            <w:tcW w:w="0" w:type="auto"/>
          </w:tcPr>
          <w:p w14:paraId="4BF901F1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411F9434" w14:textId="15B4965C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42.965</w:t>
            </w:r>
          </w:p>
        </w:tc>
        <w:tc>
          <w:tcPr>
            <w:tcW w:w="0" w:type="auto"/>
            <w:vAlign w:val="center"/>
          </w:tcPr>
          <w:p w14:paraId="738577F0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23.9</w:t>
            </w:r>
          </w:p>
        </w:tc>
        <w:tc>
          <w:tcPr>
            <w:tcW w:w="0" w:type="auto"/>
            <w:vAlign w:val="center"/>
          </w:tcPr>
          <w:p w14:paraId="6257255A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5.6</w:t>
            </w:r>
          </w:p>
        </w:tc>
        <w:tc>
          <w:tcPr>
            <w:tcW w:w="0" w:type="auto"/>
          </w:tcPr>
          <w:p w14:paraId="149FFE5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4440CE94" w14:textId="02C68319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vAlign w:val="center"/>
          </w:tcPr>
          <w:p w14:paraId="0541D84A" w14:textId="5BD43D1B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</w:t>
            </w:r>
            <w:r w:rsidR="00E30EDC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0" w:type="auto"/>
            <w:vAlign w:val="center"/>
          </w:tcPr>
          <w:p w14:paraId="4A133E2A" w14:textId="16E3BD28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6</w:t>
            </w:r>
          </w:p>
        </w:tc>
      </w:tr>
      <w:tr w:rsidR="00C958E4" w:rsidRPr="00A53D54" w14:paraId="7793F0D5" w14:textId="77777777" w:rsidTr="00C958E4">
        <w:trPr>
          <w:trHeight w:val="504"/>
        </w:trPr>
        <w:tc>
          <w:tcPr>
            <w:tcW w:w="0" w:type="auto"/>
            <w:vAlign w:val="center"/>
          </w:tcPr>
          <w:p w14:paraId="662E693B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6</w:t>
            </w:r>
          </w:p>
        </w:tc>
        <w:tc>
          <w:tcPr>
            <w:tcW w:w="0" w:type="auto"/>
            <w:vAlign w:val="center"/>
          </w:tcPr>
          <w:p w14:paraId="1D87DC0B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79 (0.04)</w:t>
            </w:r>
          </w:p>
        </w:tc>
        <w:tc>
          <w:tcPr>
            <w:tcW w:w="0" w:type="auto"/>
            <w:vAlign w:val="center"/>
          </w:tcPr>
          <w:p w14:paraId="00116326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3615516B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6AE13A94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7B023B2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5D913CE5" w14:textId="2ACC4F12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76.715</w:t>
            </w:r>
          </w:p>
        </w:tc>
        <w:tc>
          <w:tcPr>
            <w:tcW w:w="0" w:type="auto"/>
            <w:vAlign w:val="center"/>
          </w:tcPr>
          <w:p w14:paraId="27DA043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795.4</w:t>
            </w:r>
          </w:p>
        </w:tc>
        <w:tc>
          <w:tcPr>
            <w:tcW w:w="0" w:type="auto"/>
            <w:vAlign w:val="center"/>
          </w:tcPr>
          <w:p w14:paraId="71E0A8D0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44.1</w:t>
            </w:r>
          </w:p>
        </w:tc>
        <w:tc>
          <w:tcPr>
            <w:tcW w:w="0" w:type="auto"/>
          </w:tcPr>
          <w:p w14:paraId="7DF9AC8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52B936E9" w14:textId="58EC5805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2.3</w:t>
            </w:r>
            <w:r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0" w:type="auto"/>
            <w:vAlign w:val="center"/>
          </w:tcPr>
          <w:p w14:paraId="267C7285" w14:textId="0F0516A0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</w:t>
            </w:r>
            <w:r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0" w:type="auto"/>
            <w:vAlign w:val="center"/>
          </w:tcPr>
          <w:p w14:paraId="0F42250C" w14:textId="57B89516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9</w:t>
            </w:r>
          </w:p>
        </w:tc>
      </w:tr>
      <w:tr w:rsidR="00C958E4" w:rsidRPr="00A53D54" w14:paraId="3917B862" w14:textId="77777777" w:rsidTr="00C958E4">
        <w:trPr>
          <w:trHeight w:val="504"/>
        </w:trPr>
        <w:tc>
          <w:tcPr>
            <w:tcW w:w="0" w:type="auto"/>
            <w:vAlign w:val="center"/>
          </w:tcPr>
          <w:p w14:paraId="018B136B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7</w:t>
            </w:r>
          </w:p>
        </w:tc>
        <w:tc>
          <w:tcPr>
            <w:tcW w:w="0" w:type="auto"/>
            <w:vAlign w:val="center"/>
          </w:tcPr>
          <w:p w14:paraId="4F74A30C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70 (0.12)</w:t>
            </w:r>
          </w:p>
        </w:tc>
        <w:tc>
          <w:tcPr>
            <w:tcW w:w="0" w:type="auto"/>
            <w:vAlign w:val="center"/>
          </w:tcPr>
          <w:p w14:paraId="489FDF86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71 (0.10)</w:t>
            </w:r>
          </w:p>
        </w:tc>
        <w:tc>
          <w:tcPr>
            <w:tcW w:w="0" w:type="auto"/>
            <w:vAlign w:val="center"/>
          </w:tcPr>
          <w:p w14:paraId="384EE6A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45F37FB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225AC34F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29786528" w14:textId="1FA54528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45.295</w:t>
            </w:r>
          </w:p>
        </w:tc>
        <w:tc>
          <w:tcPr>
            <w:tcW w:w="0" w:type="auto"/>
            <w:vAlign w:val="center"/>
          </w:tcPr>
          <w:p w14:paraId="0ACD6DC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30.6</w:t>
            </w:r>
          </w:p>
        </w:tc>
        <w:tc>
          <w:tcPr>
            <w:tcW w:w="0" w:type="auto"/>
            <w:vAlign w:val="center"/>
          </w:tcPr>
          <w:p w14:paraId="05FA02C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8.9</w:t>
            </w:r>
          </w:p>
        </w:tc>
        <w:tc>
          <w:tcPr>
            <w:tcW w:w="0" w:type="auto"/>
          </w:tcPr>
          <w:p w14:paraId="1867709B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34953B3" w14:textId="6E5D9D46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13</w:t>
            </w:r>
          </w:p>
        </w:tc>
        <w:tc>
          <w:tcPr>
            <w:tcW w:w="0" w:type="auto"/>
            <w:vAlign w:val="center"/>
          </w:tcPr>
          <w:p w14:paraId="0F1CD7D7" w14:textId="5436AF5E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3</w:t>
            </w:r>
          </w:p>
        </w:tc>
        <w:tc>
          <w:tcPr>
            <w:tcW w:w="0" w:type="auto"/>
            <w:vAlign w:val="center"/>
          </w:tcPr>
          <w:p w14:paraId="60911677" w14:textId="3D58BE70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9</w:t>
            </w:r>
          </w:p>
        </w:tc>
      </w:tr>
      <w:tr w:rsidR="00C958E4" w:rsidRPr="00A53D54" w14:paraId="60C0AC95" w14:textId="77777777" w:rsidTr="00C958E4">
        <w:trPr>
          <w:trHeight w:val="504"/>
        </w:trPr>
        <w:tc>
          <w:tcPr>
            <w:tcW w:w="0" w:type="auto"/>
            <w:vAlign w:val="center"/>
          </w:tcPr>
          <w:p w14:paraId="5E0969A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8</w:t>
            </w:r>
          </w:p>
        </w:tc>
        <w:tc>
          <w:tcPr>
            <w:tcW w:w="0" w:type="auto"/>
            <w:vAlign w:val="center"/>
          </w:tcPr>
          <w:p w14:paraId="2A282F80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81 (0.11)</w:t>
            </w:r>
          </w:p>
        </w:tc>
        <w:tc>
          <w:tcPr>
            <w:tcW w:w="0" w:type="auto"/>
            <w:vAlign w:val="center"/>
          </w:tcPr>
          <w:p w14:paraId="62B2FB91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42 (0.16)</w:t>
            </w:r>
          </w:p>
        </w:tc>
        <w:tc>
          <w:tcPr>
            <w:tcW w:w="0" w:type="auto"/>
            <w:vAlign w:val="center"/>
          </w:tcPr>
          <w:p w14:paraId="0769E11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  <w:vAlign w:val="center"/>
          </w:tcPr>
          <w:p w14:paraId="03EDDD8C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86 (0.19)</w:t>
            </w:r>
          </w:p>
        </w:tc>
        <w:tc>
          <w:tcPr>
            <w:tcW w:w="0" w:type="auto"/>
          </w:tcPr>
          <w:p w14:paraId="12A7CB03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5758E653" w14:textId="0F0374E2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83.717</w:t>
            </w:r>
          </w:p>
        </w:tc>
        <w:tc>
          <w:tcPr>
            <w:tcW w:w="0" w:type="auto"/>
            <w:vAlign w:val="center"/>
          </w:tcPr>
          <w:p w14:paraId="0888ED46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805.4</w:t>
            </w:r>
          </w:p>
        </w:tc>
        <w:tc>
          <w:tcPr>
            <w:tcW w:w="0" w:type="auto"/>
            <w:vAlign w:val="center"/>
          </w:tcPr>
          <w:p w14:paraId="0803583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34.1</w:t>
            </w:r>
          </w:p>
        </w:tc>
        <w:tc>
          <w:tcPr>
            <w:tcW w:w="0" w:type="auto"/>
          </w:tcPr>
          <w:p w14:paraId="65862015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035C2242" w14:textId="5357AC9F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.9</w:t>
            </w: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0" w:type="auto"/>
            <w:vAlign w:val="center"/>
          </w:tcPr>
          <w:p w14:paraId="009ADD27" w14:textId="1CB2A1DD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2</w:t>
            </w:r>
          </w:p>
        </w:tc>
        <w:tc>
          <w:tcPr>
            <w:tcW w:w="0" w:type="auto"/>
            <w:vAlign w:val="center"/>
          </w:tcPr>
          <w:p w14:paraId="5022C3DC" w14:textId="3880BD5A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7</w:t>
            </w:r>
          </w:p>
        </w:tc>
      </w:tr>
      <w:tr w:rsidR="00C958E4" w:rsidRPr="00A53D54" w14:paraId="78DF163B" w14:textId="77777777" w:rsidTr="00C958E4">
        <w:trPr>
          <w:trHeight w:val="504"/>
        </w:trPr>
        <w:tc>
          <w:tcPr>
            <w:tcW w:w="0" w:type="auto"/>
            <w:vAlign w:val="center"/>
          </w:tcPr>
          <w:p w14:paraId="5AA9B761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9</w:t>
            </w:r>
          </w:p>
        </w:tc>
        <w:tc>
          <w:tcPr>
            <w:tcW w:w="0" w:type="auto"/>
            <w:vAlign w:val="center"/>
          </w:tcPr>
          <w:p w14:paraId="3BECE99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36 (0.22)</w:t>
            </w:r>
          </w:p>
        </w:tc>
        <w:tc>
          <w:tcPr>
            <w:tcW w:w="0" w:type="auto"/>
            <w:vAlign w:val="center"/>
          </w:tcPr>
          <w:p w14:paraId="0ACB2306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2 (0.07)</w:t>
            </w:r>
          </w:p>
        </w:tc>
        <w:tc>
          <w:tcPr>
            <w:tcW w:w="0" w:type="auto"/>
            <w:vAlign w:val="center"/>
          </w:tcPr>
          <w:p w14:paraId="2E0B61B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98 (0.03)</w:t>
            </w:r>
          </w:p>
        </w:tc>
        <w:tc>
          <w:tcPr>
            <w:tcW w:w="0" w:type="auto"/>
            <w:vAlign w:val="center"/>
          </w:tcPr>
          <w:p w14:paraId="05B17138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—</w:t>
            </w:r>
          </w:p>
        </w:tc>
        <w:tc>
          <w:tcPr>
            <w:tcW w:w="0" w:type="auto"/>
          </w:tcPr>
          <w:p w14:paraId="5CA6AECE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035137DB" w14:textId="4A23DB73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83.959</w:t>
            </w:r>
          </w:p>
        </w:tc>
        <w:tc>
          <w:tcPr>
            <w:tcW w:w="0" w:type="auto"/>
            <w:vAlign w:val="center"/>
          </w:tcPr>
          <w:p w14:paraId="5DD87D1C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805.9</w:t>
            </w:r>
          </w:p>
        </w:tc>
        <w:tc>
          <w:tcPr>
            <w:tcW w:w="0" w:type="auto"/>
            <w:vAlign w:val="center"/>
          </w:tcPr>
          <w:p w14:paraId="55448FF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33.6</w:t>
            </w:r>
          </w:p>
        </w:tc>
        <w:tc>
          <w:tcPr>
            <w:tcW w:w="0" w:type="auto"/>
          </w:tcPr>
          <w:p w14:paraId="6FD960AC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4254AE35" w14:textId="6589BB0A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.55</w:t>
            </w:r>
          </w:p>
        </w:tc>
        <w:tc>
          <w:tcPr>
            <w:tcW w:w="0" w:type="auto"/>
            <w:vAlign w:val="center"/>
          </w:tcPr>
          <w:p w14:paraId="45AC042A" w14:textId="37F4DD34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10</w:t>
            </w:r>
          </w:p>
        </w:tc>
        <w:tc>
          <w:tcPr>
            <w:tcW w:w="0" w:type="auto"/>
            <w:vAlign w:val="center"/>
          </w:tcPr>
          <w:p w14:paraId="7328A216" w14:textId="481F7BED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26</w:t>
            </w:r>
          </w:p>
        </w:tc>
      </w:tr>
      <w:tr w:rsidR="00C958E4" w:rsidRPr="00A53D54" w14:paraId="54C1C7BE" w14:textId="77777777" w:rsidTr="00C958E4">
        <w:trPr>
          <w:trHeight w:val="504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164D989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-1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4FA193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83 (0.16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9A70309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56 (0.08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72C7439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37 (0.14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F735D3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30 (0.16)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97EB410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7CCBF49" w14:textId="018D017C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51.75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4D309FD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39.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5F333122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40E63A4" w14:textId="777777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9F0D9DD" w14:textId="015E91DC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3</w:t>
            </w: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7E2DE6F" w14:textId="70712A77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1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57C186D" w14:textId="5EB90C4F" w:rsidR="00C958E4" w:rsidRPr="00A53D54" w:rsidRDefault="00C958E4" w:rsidP="00C958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2</w:t>
            </w:r>
            <w:r>
              <w:rPr>
                <w:rFonts w:ascii="Times New Roman" w:hAnsi="Times New Roman" w:cs="Times New Roman"/>
              </w:rPr>
              <w:t>7</w:t>
            </w:r>
          </w:p>
        </w:tc>
      </w:tr>
    </w:tbl>
    <w:p w14:paraId="224A4A7D" w14:textId="5A7DF1E1" w:rsidR="00C958E4" w:rsidRDefault="00C958E4" w:rsidP="00A53D54">
      <w:pPr>
        <w:ind w:firstLine="0"/>
        <w:rPr>
          <w:rFonts w:ascii="Times New Roman" w:hAnsi="Times New Roman" w:cs="Times New Roman"/>
        </w:rPr>
        <w:sectPr w:rsidR="00C958E4" w:rsidSect="00C958E4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>
        <w:rPr>
          <w:rFonts w:ascii="Times New Roman" w:hAnsi="Times New Roman" w:cs="Times New Roman"/>
        </w:rPr>
        <w:br w:type="page"/>
      </w:r>
      <w:bookmarkStart w:id="40" w:name="table-3.-naa-m."/>
    </w:p>
    <w:p w14:paraId="3027FC10" w14:textId="42F31B6A" w:rsidR="00A53D54" w:rsidRPr="00A53D54" w:rsidRDefault="00A53D54" w:rsidP="00A53D54">
      <w:pPr>
        <w:ind w:firstLine="0"/>
        <w:rPr>
          <w:rFonts w:ascii="Times New Roman" w:hAnsi="Times New Roman" w:cs="Times New Roman"/>
        </w:rPr>
      </w:pPr>
      <w:r w:rsidRPr="00A53D54">
        <w:rPr>
          <w:rFonts w:ascii="Times New Roman" w:hAnsi="Times New Roman" w:cs="Times New Roman"/>
        </w:rPr>
        <w:lastRenderedPageBreak/>
        <w:t xml:space="preserve">Table 3. </w:t>
      </w:r>
      <w:bookmarkEnd w:id="40"/>
      <w:r w:rsidR="002A322C">
        <w:rPr>
          <w:rFonts w:ascii="Times New Roman" w:hAnsi="Times New Roman" w:cs="Times New Roman"/>
        </w:rPr>
        <w:t>Model results where both numbers-at-age (NAA) and natural mortality (M) were estimated as random effects.</w:t>
      </w:r>
      <w:r w:rsidR="00214D31">
        <w:rPr>
          <w:rFonts w:ascii="Times New Roman" w:hAnsi="Times New Roman" w:cs="Times New Roman"/>
        </w:rPr>
        <w:t xml:space="preserve"> NAA-M-5 had the lowest AIC but not Mohn’s</w:t>
      </w:r>
      <w:r w:rsidR="00214D31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214D31">
        <w:rPr>
          <w:rFonts w:ascii="Times New Roman" w:hAnsi="Times New Roman" w:cs="Times New Roman"/>
        </w:rPr>
        <w:t>. NAA-M-2 had higher AIC but the lowest Mohn’s</w:t>
      </w:r>
      <w:r w:rsidR="00214D31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214D31">
        <w:rPr>
          <w:rFonts w:ascii="Times New Roman" w:hAnsi="Times New Roman" w:cs="Times New Roman"/>
        </w:rPr>
        <w:t xml:space="preserve">. Four of the models did not converge. Mohn’s </w:t>
      </w:r>
      <m:oMath>
        <m:r>
          <w:rPr>
            <w:rFonts w:ascii="Cambria Math" w:hAnsi="Cambria Math" w:cs="Times New Roman"/>
          </w:rPr>
          <m:t>ρ</m:t>
        </m:r>
      </m:oMath>
      <w:r w:rsidR="00214D31">
        <w:rPr>
          <w:rFonts w:ascii="Times New Roman" w:hAnsi="Times New Roman" w:cs="Times New Roman"/>
        </w:rPr>
        <w:t xml:space="preserve"> abbreviations: </w:t>
      </w:r>
      <w:r w:rsidR="00214D31" w:rsidRPr="00660ABD">
        <w:rPr>
          <w:rFonts w:ascii="Times New Roman" w:hAnsi="Times New Roman" w:cs="Times New Roman"/>
          <w:i/>
          <w:iCs/>
        </w:rPr>
        <w:t>R</w:t>
      </w:r>
      <w:r w:rsidR="00214D31">
        <w:rPr>
          <w:rFonts w:ascii="Times New Roman" w:hAnsi="Times New Roman" w:cs="Times New Roman"/>
        </w:rPr>
        <w:t xml:space="preserve"> = recruitment, </w:t>
      </w:r>
      <w:r w:rsidR="00214D31" w:rsidRPr="00660ABD">
        <w:rPr>
          <w:rFonts w:ascii="Times New Roman" w:hAnsi="Times New Roman" w:cs="Times New Roman"/>
          <w:i/>
          <w:iCs/>
        </w:rPr>
        <w:t>SSB</w:t>
      </w:r>
      <w:r w:rsidR="00214D31">
        <w:rPr>
          <w:rFonts w:ascii="Times New Roman" w:hAnsi="Times New Roman" w:cs="Times New Roman"/>
        </w:rPr>
        <w:t xml:space="preserve"> = spawning stock biomass, and </w:t>
      </w:r>
      <w:r w:rsidR="00214D31" w:rsidRPr="00660ABD">
        <w:rPr>
          <w:rFonts w:ascii="Times New Roman" w:hAnsi="Times New Roman" w:cs="Times New Roman"/>
          <w:i/>
          <w:iCs/>
        </w:rPr>
        <w:t>F</w:t>
      </w:r>
      <w:r w:rsidR="00214D31">
        <w:rPr>
          <w:rFonts w:ascii="Times New Roman" w:hAnsi="Times New Roman" w:cs="Times New Roman"/>
        </w:rPr>
        <w:t xml:space="preserve"> = fishing mortality averaged over ages 4-5.</w:t>
      </w:r>
    </w:p>
    <w:tbl>
      <w:tblPr>
        <w:tblStyle w:val="Table"/>
        <w:tblW w:w="0" w:type="auto"/>
        <w:tblLook w:val="07E0" w:firstRow="1" w:lastRow="1" w:firstColumn="1" w:lastColumn="1" w:noHBand="1" w:noVBand="1"/>
      </w:tblPr>
      <w:tblGrid>
        <w:gridCol w:w="1230"/>
        <w:gridCol w:w="2229"/>
        <w:gridCol w:w="1923"/>
        <w:gridCol w:w="590"/>
        <w:gridCol w:w="222"/>
        <w:gridCol w:w="1196"/>
        <w:gridCol w:w="956"/>
        <w:gridCol w:w="760"/>
        <w:gridCol w:w="222"/>
        <w:gridCol w:w="716"/>
        <w:gridCol w:w="716"/>
        <w:gridCol w:w="716"/>
      </w:tblGrid>
      <w:tr w:rsidR="0042447A" w:rsidRPr="00A53D54" w14:paraId="2D846D0D" w14:textId="77777777" w:rsidTr="0042447A">
        <w:trPr>
          <w:trHeight w:val="360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A11D378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1CB594D5" w14:textId="061EC40E" w:rsidR="0042447A" w:rsidRPr="00A53D54" w:rsidRDefault="0042447A" w:rsidP="0042447A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stimated parameter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7733D57B" w14:textId="77777777" w:rsidR="0042447A" w:rsidRDefault="0042447A" w:rsidP="0042447A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65FEFDEB" w14:textId="09720B9A" w:rsidR="0042447A" w:rsidRPr="00A53D54" w:rsidRDefault="0042447A" w:rsidP="0042447A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Model fit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45CF8D27" w14:textId="77777777" w:rsidR="0042447A" w:rsidRDefault="0042447A" w:rsidP="0042447A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73C02626" w14:textId="01DAE6A9" w:rsidR="0042447A" w:rsidRPr="00A53D54" w:rsidRDefault="0042447A" w:rsidP="0042447A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ohn’s </w:t>
            </w:r>
            <m:oMath>
              <m:r>
                <w:rPr>
                  <w:rFonts w:ascii="Cambria Math" w:hAnsi="Cambria Math" w:cs="Times New Roman"/>
                </w:rPr>
                <m:t>ρ</m:t>
              </m:r>
            </m:oMath>
          </w:p>
        </w:tc>
      </w:tr>
      <w:tr w:rsidR="0042447A" w:rsidRPr="00A53D54" w14:paraId="42AC27F8" w14:textId="77777777" w:rsidTr="0042447A">
        <w:trPr>
          <w:trHeight w:val="360"/>
        </w:trPr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08FDBB05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08FC740E" w14:textId="22E9A03F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 xml:space="preserve">NAA </w:t>
            </w:r>
            <w:r>
              <w:rPr>
                <w:rFonts w:ascii="Times New Roman" w:hAnsi="Times New Roman" w:cs="Times New Roman"/>
              </w:rPr>
              <w:t>r</w:t>
            </w:r>
            <w:r w:rsidRPr="00A53D54">
              <w:rPr>
                <w:rFonts w:ascii="Times New Roman" w:hAnsi="Times New Roman" w:cs="Times New Roman"/>
              </w:rPr>
              <w:t>andom effects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57FCEA44" w14:textId="35FDCA7E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 r</w:t>
            </w:r>
            <w:r w:rsidRPr="00A53D54">
              <w:rPr>
                <w:rFonts w:ascii="Times New Roman" w:hAnsi="Times New Roman" w:cs="Times New Roman"/>
              </w:rPr>
              <w:t>andom effects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1CB420DA" w14:textId="3EE3CC7D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62D637C4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455CFF1F" w14:textId="1A91B4EA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log</w:t>
            </w:r>
            <m:oMath>
              <m:r>
                <w:rPr>
                  <w:rFonts w:ascii="Cambria Math" w:hAnsi="Cambria Math" w:cs="Times New Roman"/>
                </w:rPr>
                <m:t>(</m:t>
              </m:r>
              <m:r>
                <m:rPr>
                  <m:scr m:val="script"/>
                  <m:sty m:val="p"/>
                </m:rPr>
                <w:rPr>
                  <w:rFonts w:ascii="Cambria Math" w:hAnsi="Cambria Math" w:cs="Times New Roman"/>
                </w:rPr>
                <m:t>L</m:t>
              </m:r>
              <m:r>
                <w:rPr>
                  <w:rFonts w:ascii="Cambria Math" w:hAnsi="Cambria Math" w:cs="Times New Roman"/>
                </w:rPr>
                <m:t>)</m:t>
              </m:r>
            </m:oMath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1BB41D62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AIC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67D7F943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ΔAIC</m:t>
                </m:r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75C58F3A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6382762D" w14:textId="15B9C54A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1EFC7956" w14:textId="530ADBB6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SSB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56C79BAD" w14:textId="1D0E7359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</m:oMath>
            </m:oMathPara>
          </w:p>
        </w:tc>
      </w:tr>
      <w:tr w:rsidR="0042447A" w:rsidRPr="00A53D54" w14:paraId="4C6FF13E" w14:textId="77777777" w:rsidTr="0042447A">
        <w:trPr>
          <w:trHeight w:val="504"/>
        </w:trPr>
        <w:tc>
          <w:tcPr>
            <w:tcW w:w="0" w:type="auto"/>
            <w:vAlign w:val="center"/>
          </w:tcPr>
          <w:p w14:paraId="6186330D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1</w:t>
            </w:r>
          </w:p>
        </w:tc>
        <w:tc>
          <w:tcPr>
            <w:tcW w:w="0" w:type="auto"/>
            <w:vAlign w:val="center"/>
          </w:tcPr>
          <w:p w14:paraId="74617161" w14:textId="720A9A7B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59479983" w14:textId="7C8FAE4E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2AD9196C" w14:textId="2268B201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0C7E43EF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5B10E1D" w14:textId="4F265456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51.090</w:t>
            </w:r>
          </w:p>
        </w:tc>
        <w:tc>
          <w:tcPr>
            <w:tcW w:w="0" w:type="auto"/>
            <w:vAlign w:val="center"/>
          </w:tcPr>
          <w:p w14:paraId="54774C1F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42.2</w:t>
            </w:r>
          </w:p>
        </w:tc>
        <w:tc>
          <w:tcPr>
            <w:tcW w:w="0" w:type="auto"/>
            <w:vAlign w:val="center"/>
          </w:tcPr>
          <w:p w14:paraId="7FB01614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7.3</w:t>
            </w:r>
          </w:p>
        </w:tc>
        <w:tc>
          <w:tcPr>
            <w:tcW w:w="0" w:type="auto"/>
            <w:vAlign w:val="center"/>
          </w:tcPr>
          <w:p w14:paraId="2ACCE72F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214BEEC9" w14:textId="22964E6A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20</w:t>
            </w:r>
          </w:p>
        </w:tc>
        <w:tc>
          <w:tcPr>
            <w:tcW w:w="0" w:type="auto"/>
            <w:vAlign w:val="center"/>
          </w:tcPr>
          <w:p w14:paraId="79144FAF" w14:textId="7C7199B9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vAlign w:val="center"/>
          </w:tcPr>
          <w:p w14:paraId="1B41F565" w14:textId="573FE3F2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9</w:t>
            </w:r>
          </w:p>
        </w:tc>
      </w:tr>
      <w:tr w:rsidR="0042447A" w:rsidRPr="00A53D54" w14:paraId="6E9EDDC5" w14:textId="77777777" w:rsidTr="0042447A">
        <w:trPr>
          <w:trHeight w:val="504"/>
        </w:trPr>
        <w:tc>
          <w:tcPr>
            <w:tcW w:w="0" w:type="auto"/>
            <w:vAlign w:val="center"/>
          </w:tcPr>
          <w:p w14:paraId="7D86B149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2</w:t>
            </w:r>
          </w:p>
        </w:tc>
        <w:tc>
          <w:tcPr>
            <w:tcW w:w="0" w:type="auto"/>
            <w:vAlign w:val="center"/>
          </w:tcPr>
          <w:p w14:paraId="334C2E96" w14:textId="7FDA9FA3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0CA40E15" w14:textId="52C061FE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M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0CBCEA17" w14:textId="77ADFE1D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3120DF35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466D1925" w14:textId="6300CF62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48.691</w:t>
            </w:r>
          </w:p>
        </w:tc>
        <w:tc>
          <w:tcPr>
            <w:tcW w:w="0" w:type="auto"/>
            <w:vAlign w:val="center"/>
          </w:tcPr>
          <w:p w14:paraId="626A8166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33.4</w:t>
            </w:r>
          </w:p>
        </w:tc>
        <w:tc>
          <w:tcPr>
            <w:tcW w:w="0" w:type="auto"/>
            <w:vAlign w:val="center"/>
          </w:tcPr>
          <w:p w14:paraId="2AF3018B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26.1</w:t>
            </w:r>
          </w:p>
        </w:tc>
        <w:tc>
          <w:tcPr>
            <w:tcW w:w="0" w:type="auto"/>
            <w:vAlign w:val="center"/>
          </w:tcPr>
          <w:p w14:paraId="1F71B866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478F0305" w14:textId="2005A6DC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22</w:t>
            </w:r>
          </w:p>
        </w:tc>
        <w:tc>
          <w:tcPr>
            <w:tcW w:w="0" w:type="auto"/>
            <w:vAlign w:val="center"/>
          </w:tcPr>
          <w:p w14:paraId="5473A245" w14:textId="393E50B5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vAlign w:val="center"/>
          </w:tcPr>
          <w:p w14:paraId="73250788" w14:textId="76BB51AD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</w:t>
            </w:r>
            <w:r>
              <w:rPr>
                <w:rFonts w:ascii="Times New Roman" w:hAnsi="Times New Roman" w:cs="Times New Roman"/>
              </w:rPr>
              <w:t>4</w:t>
            </w:r>
          </w:p>
        </w:tc>
      </w:tr>
      <w:tr w:rsidR="0042447A" w:rsidRPr="00A53D54" w14:paraId="75952C05" w14:textId="77777777" w:rsidTr="0042447A">
        <w:trPr>
          <w:trHeight w:val="504"/>
        </w:trPr>
        <w:tc>
          <w:tcPr>
            <w:tcW w:w="0" w:type="auto"/>
            <w:vAlign w:val="center"/>
          </w:tcPr>
          <w:p w14:paraId="5FAEC806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3</w:t>
            </w:r>
          </w:p>
        </w:tc>
        <w:tc>
          <w:tcPr>
            <w:tcW w:w="0" w:type="auto"/>
            <w:vAlign w:val="center"/>
          </w:tcPr>
          <w:p w14:paraId="4F3C78F4" w14:textId="6283EFC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5DF8FC42" w14:textId="543C673C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33F26517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0" w:type="auto"/>
            <w:vAlign w:val="center"/>
          </w:tcPr>
          <w:p w14:paraId="4096DBDD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51CF985" w14:textId="551FD0B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39D5F2C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758FE90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0A3C86EA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2C2AC397" w14:textId="68BBDDE5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F9E3345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321DFD7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42447A" w:rsidRPr="00A53D54" w14:paraId="57889153" w14:textId="77777777" w:rsidTr="0042447A">
        <w:trPr>
          <w:trHeight w:val="504"/>
        </w:trPr>
        <w:tc>
          <w:tcPr>
            <w:tcW w:w="0" w:type="auto"/>
            <w:vAlign w:val="center"/>
          </w:tcPr>
          <w:p w14:paraId="76C6B1D3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4</w:t>
            </w:r>
          </w:p>
        </w:tc>
        <w:tc>
          <w:tcPr>
            <w:tcW w:w="0" w:type="auto"/>
            <w:vAlign w:val="center"/>
          </w:tcPr>
          <w:p w14:paraId="3FA0EF27" w14:textId="3FB84E2C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1C037C9E" w14:textId="3B6BC0E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M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4CD07DE2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0" w:type="auto"/>
            <w:vAlign w:val="center"/>
          </w:tcPr>
          <w:p w14:paraId="4A05F92A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57A21B0" w14:textId="767D8FE3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54.627</w:t>
            </w:r>
          </w:p>
        </w:tc>
        <w:tc>
          <w:tcPr>
            <w:tcW w:w="0" w:type="auto"/>
            <w:vAlign w:val="center"/>
          </w:tcPr>
          <w:p w14:paraId="696B4DED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43.3</w:t>
            </w:r>
          </w:p>
        </w:tc>
        <w:tc>
          <w:tcPr>
            <w:tcW w:w="0" w:type="auto"/>
            <w:vAlign w:val="center"/>
          </w:tcPr>
          <w:p w14:paraId="54997A01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6.2</w:t>
            </w:r>
          </w:p>
        </w:tc>
        <w:tc>
          <w:tcPr>
            <w:tcW w:w="0" w:type="auto"/>
            <w:vAlign w:val="center"/>
          </w:tcPr>
          <w:p w14:paraId="483DCB9A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1EEA4A56" w14:textId="016A0D5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</w:t>
            </w:r>
            <w:r>
              <w:rPr>
                <w:rFonts w:ascii="Times New Roman" w:hAnsi="Times New Roman" w:cs="Times New Roman"/>
              </w:rPr>
              <w:t>0</w:t>
            </w:r>
            <w:r w:rsidRPr="00A53D54">
              <w:rPr>
                <w:rFonts w:ascii="Times New Roman" w:hAnsi="Times New Roman" w:cs="Times New Roman"/>
              </w:rPr>
              <w:t>.5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vAlign w:val="center"/>
          </w:tcPr>
          <w:p w14:paraId="1D329425" w14:textId="26AB0639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28</w:t>
            </w:r>
          </w:p>
        </w:tc>
        <w:tc>
          <w:tcPr>
            <w:tcW w:w="0" w:type="auto"/>
            <w:vAlign w:val="center"/>
          </w:tcPr>
          <w:p w14:paraId="386A0D2F" w14:textId="76A923CA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54</w:t>
            </w:r>
          </w:p>
        </w:tc>
      </w:tr>
      <w:tr w:rsidR="0042447A" w:rsidRPr="00A53D54" w14:paraId="614D2E71" w14:textId="77777777" w:rsidTr="0042447A">
        <w:trPr>
          <w:trHeight w:val="504"/>
        </w:trPr>
        <w:tc>
          <w:tcPr>
            <w:tcW w:w="0" w:type="auto"/>
            <w:vAlign w:val="center"/>
          </w:tcPr>
          <w:p w14:paraId="2D3C0168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5</w:t>
            </w:r>
          </w:p>
        </w:tc>
        <w:tc>
          <w:tcPr>
            <w:tcW w:w="0" w:type="auto"/>
            <w:vAlign w:val="center"/>
          </w:tcPr>
          <w:p w14:paraId="720ECDF7" w14:textId="7BFD732B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3D007F1B" w14:textId="2EF7F482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57190ABF" w14:textId="72CDBD3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197566D2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6BE165A" w14:textId="6234AA48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61.727</w:t>
            </w:r>
          </w:p>
        </w:tc>
        <w:tc>
          <w:tcPr>
            <w:tcW w:w="0" w:type="auto"/>
            <w:vAlign w:val="center"/>
          </w:tcPr>
          <w:p w14:paraId="756C7A25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959.5</w:t>
            </w:r>
          </w:p>
        </w:tc>
        <w:tc>
          <w:tcPr>
            <w:tcW w:w="0" w:type="auto"/>
            <w:vAlign w:val="center"/>
          </w:tcPr>
          <w:p w14:paraId="5D96DC98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0" w:type="auto"/>
            <w:vAlign w:val="center"/>
          </w:tcPr>
          <w:p w14:paraId="19B24238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F99967F" w14:textId="56205C98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5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vAlign w:val="center"/>
          </w:tcPr>
          <w:p w14:paraId="422F79D4" w14:textId="178D7031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0</w:t>
            </w:r>
          </w:p>
        </w:tc>
        <w:tc>
          <w:tcPr>
            <w:tcW w:w="0" w:type="auto"/>
            <w:vAlign w:val="center"/>
          </w:tcPr>
          <w:p w14:paraId="32617EE0" w14:textId="666C609E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</w:t>
            </w:r>
            <w:r>
              <w:rPr>
                <w:rFonts w:ascii="Times New Roman" w:hAnsi="Times New Roman" w:cs="Times New Roman"/>
              </w:rPr>
              <w:t>4</w:t>
            </w:r>
          </w:p>
        </w:tc>
      </w:tr>
      <w:tr w:rsidR="0042447A" w:rsidRPr="00A53D54" w14:paraId="30BAF044" w14:textId="77777777" w:rsidTr="0042447A">
        <w:trPr>
          <w:trHeight w:val="504"/>
        </w:trPr>
        <w:tc>
          <w:tcPr>
            <w:tcW w:w="0" w:type="auto"/>
            <w:vAlign w:val="center"/>
          </w:tcPr>
          <w:p w14:paraId="68FB816F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6</w:t>
            </w:r>
          </w:p>
        </w:tc>
        <w:tc>
          <w:tcPr>
            <w:tcW w:w="0" w:type="auto"/>
            <w:vAlign w:val="center"/>
          </w:tcPr>
          <w:p w14:paraId="13A17E1B" w14:textId="147D0D04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356F922C" w14:textId="276C3235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M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14477CF3" w14:textId="1F8B5BDE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509671E3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15913D63" w14:textId="47F657E3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FECC0E6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38B131C3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1A9603F4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00CEE993" w14:textId="66A31CD5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1CE356D0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58863C0F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42447A" w:rsidRPr="00A53D54" w14:paraId="641D1B5B" w14:textId="77777777" w:rsidTr="0042447A">
        <w:trPr>
          <w:trHeight w:val="504"/>
        </w:trPr>
        <w:tc>
          <w:tcPr>
            <w:tcW w:w="0" w:type="auto"/>
            <w:vAlign w:val="center"/>
          </w:tcPr>
          <w:p w14:paraId="0EA03693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7</w:t>
            </w:r>
          </w:p>
        </w:tc>
        <w:tc>
          <w:tcPr>
            <w:tcW w:w="0" w:type="auto"/>
            <w:vAlign w:val="center"/>
          </w:tcPr>
          <w:p w14:paraId="335A5F06" w14:textId="22D3472C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2CFC36CF" w14:textId="7862D960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62CF5D91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0" w:type="auto"/>
            <w:vAlign w:val="center"/>
          </w:tcPr>
          <w:p w14:paraId="157F6DF1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4845709F" w14:textId="369BE3D0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2AFE61A6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BF4E7A1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2A30B283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D6712E1" w14:textId="082262B0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764C4AA1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7D7FD4B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42447A" w:rsidRPr="00A53D54" w14:paraId="33A38F63" w14:textId="77777777" w:rsidTr="0042447A">
        <w:trPr>
          <w:trHeight w:val="504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BAF6E97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8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4326C5A" w14:textId="2609955A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D7375D6" w14:textId="6BC3FEEB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M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17C74FA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06886FDA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EA05350" w14:textId="54A9860C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7A9229F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4EA1D94B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4DE17AB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21A008B" w14:textId="293D0463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A93965C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AFC144C" w14:textId="77777777" w:rsidR="0042447A" w:rsidRPr="00A53D54" w:rsidRDefault="0042447A" w:rsidP="0042447A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</w:tr>
    </w:tbl>
    <w:p w14:paraId="5CE31AA2" w14:textId="77777777" w:rsidR="002A322C" w:rsidRDefault="002A322C">
      <w:pPr>
        <w:ind w:firstLine="0"/>
        <w:rPr>
          <w:rFonts w:ascii="Times New Roman" w:hAnsi="Times New Roman" w:cs="Times New Roman"/>
        </w:rPr>
      </w:pPr>
      <w:bookmarkStart w:id="41" w:name="table-4.-naa-m-cpi."/>
      <w:r>
        <w:rPr>
          <w:rFonts w:ascii="Times New Roman" w:hAnsi="Times New Roman" w:cs="Times New Roman"/>
        </w:rPr>
        <w:br w:type="page"/>
      </w:r>
    </w:p>
    <w:p w14:paraId="59F5F7F2" w14:textId="77777777" w:rsidR="0042447A" w:rsidRDefault="0042447A" w:rsidP="00A53D54">
      <w:pPr>
        <w:ind w:firstLine="0"/>
        <w:rPr>
          <w:rFonts w:ascii="Times New Roman" w:hAnsi="Times New Roman" w:cs="Times New Roman"/>
        </w:rPr>
        <w:sectPr w:rsidR="0042447A" w:rsidSect="0042447A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bookmarkEnd w:id="41"/>
    <w:p w14:paraId="731DD25D" w14:textId="03224C66" w:rsidR="00DB57DB" w:rsidRPr="00A53D54" w:rsidRDefault="00DB57DB" w:rsidP="00DB57DB">
      <w:pPr>
        <w:ind w:firstLine="0"/>
        <w:rPr>
          <w:rFonts w:ascii="Times New Roman" w:hAnsi="Times New Roman" w:cs="Times New Roman"/>
        </w:rPr>
      </w:pPr>
      <w:r w:rsidRPr="00A53D54">
        <w:rPr>
          <w:rFonts w:ascii="Times New Roman" w:hAnsi="Times New Roman" w:cs="Times New Roman"/>
        </w:rPr>
        <w:lastRenderedPageBreak/>
        <w:t xml:space="preserve">Table </w:t>
      </w:r>
      <w:r>
        <w:rPr>
          <w:rFonts w:ascii="Times New Roman" w:hAnsi="Times New Roman" w:cs="Times New Roman"/>
        </w:rPr>
        <w:t>4</w:t>
      </w:r>
      <w:r w:rsidRPr="00A53D54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Results from models that estimated an effect of the Cold Pool Index (CPI) on recruitment, </w:t>
      </w:r>
      <w:r w:rsidR="004502E4">
        <w:rPr>
          <w:rFonts w:ascii="Times New Roman" w:hAnsi="Times New Roman" w:cs="Times New Roman"/>
        </w:rPr>
        <w:t>in addition to</w:t>
      </w:r>
      <w:r>
        <w:rPr>
          <w:rFonts w:ascii="Times New Roman" w:hAnsi="Times New Roman" w:cs="Times New Roman"/>
        </w:rPr>
        <w:t xml:space="preserve"> random effects on numbers-at-age (NAA) and natural mortality (M</w:t>
      </w:r>
      <w:r w:rsidR="004502E4">
        <w:rPr>
          <w:rFonts w:ascii="Times New Roman" w:hAnsi="Times New Roman" w:cs="Times New Roman"/>
        </w:rPr>
        <w:t>).</w:t>
      </w:r>
      <w:r>
        <w:rPr>
          <w:rFonts w:ascii="Times New Roman" w:hAnsi="Times New Roman" w:cs="Times New Roman"/>
        </w:rPr>
        <w:t xml:space="preserve"> NAA-M-</w:t>
      </w:r>
      <w:r w:rsidR="004502E4">
        <w:rPr>
          <w:rFonts w:ascii="Times New Roman" w:hAnsi="Times New Roman" w:cs="Times New Roman"/>
        </w:rPr>
        <w:t>CPI-1</w:t>
      </w:r>
      <w:r>
        <w:rPr>
          <w:rFonts w:ascii="Times New Roman" w:hAnsi="Times New Roman" w:cs="Times New Roman"/>
        </w:rPr>
        <w:t xml:space="preserve"> had the lowest AIC but not Mohn’s</w:t>
      </w:r>
      <w:r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>
        <w:rPr>
          <w:rFonts w:ascii="Times New Roman" w:hAnsi="Times New Roman" w:cs="Times New Roman"/>
        </w:rPr>
        <w:t>. NAA-M-</w:t>
      </w:r>
      <w:r w:rsidR="004502E4">
        <w:rPr>
          <w:rFonts w:ascii="Times New Roman" w:hAnsi="Times New Roman" w:cs="Times New Roman"/>
        </w:rPr>
        <w:t>CPI-</w:t>
      </w:r>
      <w:r>
        <w:rPr>
          <w:rFonts w:ascii="Times New Roman" w:hAnsi="Times New Roman" w:cs="Times New Roman"/>
        </w:rPr>
        <w:t>2 had higher AIC but the lowest Mohn’s</w:t>
      </w:r>
      <w:r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4502E4">
        <w:rPr>
          <w:rFonts w:ascii="Times New Roman" w:hAnsi="Times New Roman" w:cs="Times New Roman"/>
        </w:rPr>
        <w:t xml:space="preserve"> of all models considered</w:t>
      </w:r>
      <w:r>
        <w:rPr>
          <w:rFonts w:ascii="Times New Roman" w:hAnsi="Times New Roman" w:cs="Times New Roman"/>
        </w:rPr>
        <w:t>.</w:t>
      </w:r>
      <w:r w:rsidR="004502E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Mohn’s </w:t>
      </w:r>
      <m:oMath>
        <m:r>
          <w:rPr>
            <w:rFonts w:ascii="Cambria Math" w:hAnsi="Cambria Math" w:cs="Times New Roman"/>
          </w:rPr>
          <m:t>ρ</m:t>
        </m:r>
      </m:oMath>
      <w:r>
        <w:rPr>
          <w:rFonts w:ascii="Times New Roman" w:hAnsi="Times New Roman" w:cs="Times New Roman"/>
        </w:rPr>
        <w:t xml:space="preserve"> abbreviations: </w:t>
      </w:r>
      <w:r w:rsidRPr="00660ABD">
        <w:rPr>
          <w:rFonts w:ascii="Times New Roman" w:hAnsi="Times New Roman" w:cs="Times New Roman"/>
          <w:i/>
          <w:iCs/>
        </w:rPr>
        <w:t>R</w:t>
      </w:r>
      <w:r>
        <w:rPr>
          <w:rFonts w:ascii="Times New Roman" w:hAnsi="Times New Roman" w:cs="Times New Roman"/>
        </w:rPr>
        <w:t xml:space="preserve"> = recruitment, </w:t>
      </w:r>
      <w:r w:rsidRPr="00660ABD">
        <w:rPr>
          <w:rFonts w:ascii="Times New Roman" w:hAnsi="Times New Roman" w:cs="Times New Roman"/>
          <w:i/>
          <w:iCs/>
        </w:rPr>
        <w:t>SSB</w:t>
      </w:r>
      <w:r>
        <w:rPr>
          <w:rFonts w:ascii="Times New Roman" w:hAnsi="Times New Roman" w:cs="Times New Roman"/>
        </w:rPr>
        <w:t xml:space="preserve"> = spawning stock biomass, and </w:t>
      </w:r>
      <w:r w:rsidRPr="00660ABD">
        <w:rPr>
          <w:rFonts w:ascii="Times New Roman" w:hAnsi="Times New Roman" w:cs="Times New Roman"/>
          <w:i/>
          <w:iCs/>
        </w:rPr>
        <w:t>F</w:t>
      </w:r>
      <w:r>
        <w:rPr>
          <w:rFonts w:ascii="Times New Roman" w:hAnsi="Times New Roman" w:cs="Times New Roman"/>
        </w:rPr>
        <w:t xml:space="preserve"> = fishing mortality averaged over ages 4-5.</w:t>
      </w:r>
    </w:p>
    <w:tbl>
      <w:tblPr>
        <w:tblStyle w:val="Table"/>
        <w:tblW w:w="0" w:type="auto"/>
        <w:tblLook w:val="07E0" w:firstRow="1" w:lastRow="1" w:firstColumn="1" w:lastColumn="1" w:noHBand="1" w:noVBand="1"/>
      </w:tblPr>
      <w:tblGrid>
        <w:gridCol w:w="1683"/>
        <w:gridCol w:w="2229"/>
        <w:gridCol w:w="1923"/>
        <w:gridCol w:w="590"/>
        <w:gridCol w:w="222"/>
        <w:gridCol w:w="1196"/>
        <w:gridCol w:w="956"/>
        <w:gridCol w:w="760"/>
        <w:gridCol w:w="222"/>
        <w:gridCol w:w="716"/>
        <w:gridCol w:w="716"/>
        <w:gridCol w:w="716"/>
      </w:tblGrid>
      <w:tr w:rsidR="00DB57DB" w:rsidRPr="00A53D54" w14:paraId="3B5E6E88" w14:textId="77777777" w:rsidTr="004502E4">
        <w:trPr>
          <w:trHeight w:val="360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043E52F9" w14:textId="77777777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2DB69DD9" w14:textId="72BD583F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stimated parameter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BC2B59D" w14:textId="77777777" w:rsidR="00DB57DB" w:rsidRDefault="00DB57DB" w:rsidP="004502E4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37734E54" w14:textId="01044474" w:rsidR="00DB57DB" w:rsidRPr="00A53D54" w:rsidRDefault="00DB57DB" w:rsidP="004502E4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eastAsia="Calibri" w:hAnsi="Times New Roman" w:cs="Times New Roman"/>
              </w:rPr>
              <w:t>Model fit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3A5CA524" w14:textId="77777777" w:rsidR="00DB57DB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gridSpan w:val="3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24F73950" w14:textId="56815311" w:rsidR="00DB57DB" w:rsidRPr="00A53D54" w:rsidRDefault="00DB57DB" w:rsidP="004502E4">
            <w:pPr>
              <w:spacing w:after="0"/>
              <w:ind w:firstLine="0"/>
              <w:rPr>
                <w:rFonts w:ascii="Times New Roman" w:eastAsia="Calibri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ohn’s </w:t>
            </w:r>
            <m:oMath>
              <m:r>
                <w:rPr>
                  <w:rFonts w:ascii="Cambria Math" w:hAnsi="Cambria Math" w:cs="Times New Roman"/>
                </w:rPr>
                <m:t>ρ</m:t>
              </m:r>
            </m:oMath>
          </w:p>
        </w:tc>
      </w:tr>
      <w:tr w:rsidR="00DB57DB" w:rsidRPr="00A53D54" w14:paraId="1F3FFA6B" w14:textId="77777777" w:rsidTr="004502E4">
        <w:trPr>
          <w:trHeight w:val="360"/>
        </w:trPr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7F024A73" w14:textId="5A58547C" w:rsidR="00DB57DB" w:rsidRPr="00A53D54" w:rsidRDefault="00DB57DB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15EF0D6C" w14:textId="232C7B13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AA r</w:t>
            </w:r>
            <w:r w:rsidRPr="00A53D54">
              <w:rPr>
                <w:rFonts w:ascii="Times New Roman" w:hAnsi="Times New Roman" w:cs="Times New Roman"/>
              </w:rPr>
              <w:t>andom effect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0EE2B497" w14:textId="65B3DEE2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 r</w:t>
            </w:r>
            <w:r w:rsidRPr="00A53D54">
              <w:rPr>
                <w:rFonts w:ascii="Times New Roman" w:hAnsi="Times New Roman" w:cs="Times New Roman"/>
              </w:rPr>
              <w:t>andom effect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2A36BBDB" w14:textId="1DB5C020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70101A9F" w14:textId="77777777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10D1807A" w14:textId="09BB4050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log</w:t>
            </w:r>
            <m:oMath>
              <m:r>
                <w:rPr>
                  <w:rFonts w:ascii="Cambria Math" w:hAnsi="Cambria Math" w:cs="Times New Roman"/>
                </w:rPr>
                <m:t>(</m:t>
              </m:r>
              <m:r>
                <m:rPr>
                  <m:scr m:val="script"/>
                  <m:sty m:val="p"/>
                </m:rPr>
                <w:rPr>
                  <w:rFonts w:ascii="Cambria Math" w:hAnsi="Cambria Math" w:cs="Times New Roman"/>
                </w:rPr>
                <m:t>L</m:t>
              </m:r>
              <m:r>
                <w:rPr>
                  <w:rFonts w:ascii="Cambria Math" w:hAnsi="Cambria Math" w:cs="Times New Roman"/>
                </w:rPr>
                <m:t>)</m:t>
              </m:r>
            </m:oMath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503A7979" w14:textId="77777777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AIC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6E52F6CA" w14:textId="77777777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ΔAIC</m:t>
                </m:r>
              </m:oMath>
            </m:oMathPara>
          </w:p>
        </w:tc>
        <w:tc>
          <w:tcPr>
            <w:tcW w:w="0" w:type="auto"/>
            <w:tcBorders>
              <w:bottom w:val="single" w:sz="0" w:space="0" w:color="auto"/>
            </w:tcBorders>
            <w:vAlign w:val="center"/>
          </w:tcPr>
          <w:p w14:paraId="7B2869CE" w14:textId="77777777" w:rsidR="00DB57DB" w:rsidRPr="00A53D54" w:rsidRDefault="00DB57DB" w:rsidP="004502E4">
            <w:pPr>
              <w:spacing w:after="0"/>
              <w:ind w:firstLine="0"/>
              <w:rPr>
                <w:rFonts w:ascii="Times New Roman" w:eastAsia="DengXian" w:hAnsi="Times New Roman" w:cs="Times New Roman"/>
              </w:rPr>
            </w:pPr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7FD2896E" w14:textId="0F383A7C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4AEF5073" w14:textId="77777777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SSB</m:t>
                    </m:r>
                  </m:sub>
                </m:sSub>
              </m:oMath>
            </m:oMathPara>
          </w:p>
        </w:tc>
        <w:tc>
          <w:tcPr>
            <w:tcW w:w="0" w:type="auto"/>
            <w:tcBorders>
              <w:top w:val="single" w:sz="4" w:space="0" w:color="auto"/>
              <w:bottom w:val="single" w:sz="0" w:space="0" w:color="auto"/>
            </w:tcBorders>
            <w:vAlign w:val="center"/>
          </w:tcPr>
          <w:p w14:paraId="59EE1F9F" w14:textId="77777777" w:rsidR="00DB57DB" w:rsidRPr="00A53D54" w:rsidRDefault="00DB57DB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</m:oMath>
            </m:oMathPara>
          </w:p>
        </w:tc>
      </w:tr>
      <w:tr w:rsidR="004502E4" w:rsidRPr="00A53D54" w14:paraId="6FFFC42B" w14:textId="77777777" w:rsidTr="00DB57DB">
        <w:trPr>
          <w:trHeight w:val="504"/>
        </w:trPr>
        <w:tc>
          <w:tcPr>
            <w:tcW w:w="0" w:type="auto"/>
            <w:vAlign w:val="center"/>
          </w:tcPr>
          <w:p w14:paraId="7476A4AC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CPI-1</w:t>
            </w:r>
          </w:p>
        </w:tc>
        <w:tc>
          <w:tcPr>
            <w:tcW w:w="0" w:type="auto"/>
            <w:vAlign w:val="center"/>
          </w:tcPr>
          <w:p w14:paraId="06985778" w14:textId="2C2084EF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1D60492C" w14:textId="54685B55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0" w:type="auto"/>
            <w:vAlign w:val="center"/>
          </w:tcPr>
          <w:p w14:paraId="11E3E7C4" w14:textId="1CE535CC" w:rsidR="004502E4" w:rsidRPr="00A53D54" w:rsidRDefault="004502E4" w:rsidP="004502E4">
            <w:pPr>
              <w:spacing w:after="0"/>
              <w:ind w:firstLine="0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31B15980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F3F0851" w14:textId="34DA31B2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96.345</w:t>
            </w:r>
          </w:p>
        </w:tc>
        <w:tc>
          <w:tcPr>
            <w:tcW w:w="0" w:type="auto"/>
            <w:vAlign w:val="center"/>
          </w:tcPr>
          <w:p w14:paraId="602EFB84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824.7</w:t>
            </w:r>
          </w:p>
        </w:tc>
        <w:tc>
          <w:tcPr>
            <w:tcW w:w="0" w:type="auto"/>
            <w:vAlign w:val="center"/>
          </w:tcPr>
          <w:p w14:paraId="0573ECF8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0" w:type="auto"/>
            <w:vAlign w:val="center"/>
          </w:tcPr>
          <w:p w14:paraId="5B6EEFEE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4B569CCB" w14:textId="028BA190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6</w:t>
            </w:r>
          </w:p>
        </w:tc>
        <w:tc>
          <w:tcPr>
            <w:tcW w:w="0" w:type="auto"/>
            <w:vAlign w:val="center"/>
          </w:tcPr>
          <w:p w14:paraId="54C9E226" w14:textId="7F0C96C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1</w:t>
            </w:r>
            <w:r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0" w:type="auto"/>
            <w:vAlign w:val="center"/>
          </w:tcPr>
          <w:p w14:paraId="5FF5B3CE" w14:textId="601041A9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09</w:t>
            </w:r>
          </w:p>
        </w:tc>
      </w:tr>
      <w:tr w:rsidR="004502E4" w:rsidRPr="00A53D54" w14:paraId="6EA03657" w14:textId="77777777" w:rsidTr="00DB57DB">
        <w:trPr>
          <w:trHeight w:val="504"/>
        </w:trPr>
        <w:tc>
          <w:tcPr>
            <w:tcW w:w="0" w:type="auto"/>
            <w:vAlign w:val="center"/>
          </w:tcPr>
          <w:p w14:paraId="421599C3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CPI-2</w:t>
            </w:r>
          </w:p>
        </w:tc>
        <w:tc>
          <w:tcPr>
            <w:tcW w:w="0" w:type="auto"/>
            <w:vAlign w:val="center"/>
          </w:tcPr>
          <w:p w14:paraId="51B8964B" w14:textId="0B1067FE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316AADE3" w14:textId="2CA8D434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M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vAlign w:val="center"/>
          </w:tcPr>
          <w:p w14:paraId="649DB3DB" w14:textId="587BE24F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0CF5716A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1109C2F6" w14:textId="7BC34330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994.979</w:t>
            </w:r>
          </w:p>
        </w:tc>
        <w:tc>
          <w:tcPr>
            <w:tcW w:w="0" w:type="auto"/>
            <w:vAlign w:val="center"/>
          </w:tcPr>
          <w:p w14:paraId="3E890825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818.0</w:t>
            </w:r>
          </w:p>
        </w:tc>
        <w:tc>
          <w:tcPr>
            <w:tcW w:w="0" w:type="auto"/>
            <w:vAlign w:val="center"/>
          </w:tcPr>
          <w:p w14:paraId="2A0A56CC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10.4</w:t>
            </w:r>
          </w:p>
        </w:tc>
        <w:tc>
          <w:tcPr>
            <w:tcW w:w="0" w:type="auto"/>
            <w:vAlign w:val="center"/>
          </w:tcPr>
          <w:p w14:paraId="312A9327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vAlign w:val="center"/>
          </w:tcPr>
          <w:p w14:paraId="69B0A467" w14:textId="4350B7EB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11</w:t>
            </w:r>
          </w:p>
        </w:tc>
        <w:tc>
          <w:tcPr>
            <w:tcW w:w="0" w:type="auto"/>
            <w:vAlign w:val="center"/>
          </w:tcPr>
          <w:p w14:paraId="389FEA85" w14:textId="241636A0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2</w:t>
            </w:r>
          </w:p>
        </w:tc>
        <w:tc>
          <w:tcPr>
            <w:tcW w:w="0" w:type="auto"/>
            <w:vAlign w:val="center"/>
          </w:tcPr>
          <w:p w14:paraId="69F4C7C1" w14:textId="10FA3399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6</w:t>
            </w:r>
          </w:p>
        </w:tc>
      </w:tr>
      <w:tr w:rsidR="004502E4" w:rsidRPr="00A53D54" w14:paraId="0CD9E7A7" w14:textId="77777777" w:rsidTr="00DB57DB">
        <w:trPr>
          <w:trHeight w:val="504"/>
        </w:trPr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35191C8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NAA-M-CPI-3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B5267F8" w14:textId="2A9A3956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</m:t>
                  </m:r>
                </m:sub>
              </m:sSub>
            </m:oMath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36B656A" w14:textId="1839889E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M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year</m:t>
                  </m:r>
                </m:sub>
              </m:sSub>
            </m:oMath>
            <w:r>
              <w:rPr>
                <w:rFonts w:ascii="Times New Roman" w:eastAsiaTheme="minorEastAsia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age</m:t>
                  </m:r>
                </m:sub>
              </m:sSub>
            </m:oMath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A1E88EC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Yes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5988F67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0779169" w14:textId="3F0CB56B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001.18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36125485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1828.4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8413107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0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6DB98D94" w14:textId="77777777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7802DB04" w14:textId="48A4A7AA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4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09923DD" w14:textId="37DC52FA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-0.25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2E018F0E" w14:textId="33609DF1" w:rsidR="004502E4" w:rsidRPr="00A53D54" w:rsidRDefault="004502E4" w:rsidP="004502E4">
            <w:pPr>
              <w:spacing w:after="0"/>
              <w:ind w:firstLine="0"/>
              <w:jc w:val="center"/>
              <w:rPr>
                <w:rFonts w:ascii="Times New Roman" w:hAnsi="Times New Roman" w:cs="Times New Roman"/>
              </w:rPr>
            </w:pPr>
            <w:r w:rsidRPr="00A53D54">
              <w:rPr>
                <w:rFonts w:ascii="Times New Roman" w:hAnsi="Times New Roman" w:cs="Times New Roman"/>
              </w:rPr>
              <w:t>0.47</w:t>
            </w:r>
          </w:p>
        </w:tc>
      </w:tr>
    </w:tbl>
    <w:p w14:paraId="18661A61" w14:textId="77777777" w:rsidR="00A53D54" w:rsidRDefault="00A53D54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74DEB16" w14:textId="77777777" w:rsidR="00DB57DB" w:rsidRDefault="00DB57DB" w:rsidP="006E0CB5">
      <w:pPr>
        <w:ind w:firstLine="0"/>
        <w:jc w:val="both"/>
        <w:rPr>
          <w:rFonts w:ascii="Times New Roman" w:hAnsi="Times New Roman" w:cs="Times New Roman"/>
        </w:rPr>
        <w:sectPr w:rsidR="00DB57DB" w:rsidSect="00DB57DB">
          <w:pgSz w:w="15840" w:h="12240" w:orient="landscape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</w:p>
    <w:p w14:paraId="03382F73" w14:textId="05749CF9" w:rsidR="00860B19" w:rsidRDefault="00860B19">
      <w:pPr>
        <w:ind w:firstLine="0"/>
        <w:rPr>
          <w:rFonts w:ascii="Times New Roman" w:hAnsi="Times New Roman" w:cs="Times New Roman"/>
          <w:noProof/>
        </w:rPr>
      </w:pPr>
      <w:bookmarkStart w:id="42" w:name="_Toc465521920"/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65B6AEBB" wp14:editId="0E28ACB5">
            <wp:extent cx="5943600" cy="5094605"/>
            <wp:effectExtent l="0" t="0" r="0" b="0"/>
            <wp:docPr id="2" name="Picture 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unnamed-chunk-5-1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09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EC9C40" w14:textId="2D8FEBD6" w:rsidR="00165EF1" w:rsidRDefault="006E0CB5" w:rsidP="00165EF1">
      <w:pPr>
        <w:ind w:firstLine="0"/>
        <w:rPr>
          <w:rFonts w:ascii="Times New Roman" w:hAnsi="Times New Roman" w:cs="Times New Roman"/>
        </w:rPr>
      </w:pPr>
      <w:r w:rsidRPr="009A4919">
        <w:rPr>
          <w:rFonts w:ascii="Times New Roman" w:hAnsi="Times New Roman" w:cs="Times New Roman"/>
        </w:rPr>
        <w:t xml:space="preserve">Figure </w:t>
      </w:r>
      <w:r>
        <w:rPr>
          <w:rFonts w:ascii="Times New Roman" w:hAnsi="Times New Roman" w:cs="Times New Roman"/>
        </w:rPr>
        <w:t>1</w:t>
      </w:r>
      <w:r w:rsidRPr="009A4919">
        <w:rPr>
          <w:rFonts w:ascii="Times New Roman" w:hAnsi="Times New Roman" w:cs="Times New Roman"/>
        </w:rPr>
        <w:t xml:space="preserve">. </w:t>
      </w:r>
      <w:r w:rsidR="00165EF1">
        <w:rPr>
          <w:rFonts w:ascii="Times New Roman" w:hAnsi="Times New Roman" w:cs="Times New Roman"/>
        </w:rPr>
        <w:t>S</w:t>
      </w:r>
      <w:r w:rsidR="00165EF1" w:rsidRPr="009A4919">
        <w:rPr>
          <w:rFonts w:ascii="Times New Roman" w:hAnsi="Times New Roman" w:cs="Times New Roman"/>
        </w:rPr>
        <w:t xml:space="preserve">urvival </w:t>
      </w:r>
      <w:r w:rsidR="00165EF1">
        <w:rPr>
          <w:rFonts w:ascii="Times New Roman" w:hAnsi="Times New Roman" w:cs="Times New Roman"/>
        </w:rPr>
        <w:t xml:space="preserve">deviations </w:t>
      </w:r>
      <w:r w:rsidR="00241D95">
        <w:rPr>
          <w:rFonts w:ascii="Times New Roman" w:hAnsi="Times New Roman" w:cs="Times New Roman"/>
        </w:rPr>
        <w:t xml:space="preserve">by year and age </w:t>
      </w:r>
      <w:r w:rsidR="00165EF1">
        <w:rPr>
          <w:rFonts w:ascii="Times New Roman" w:hAnsi="Times New Roman" w:cs="Times New Roman"/>
        </w:rPr>
        <w:t>estimated by models in which only numbers-at-age (NAA) were random effects.</w:t>
      </w:r>
      <w:bookmarkEnd w:id="42"/>
    </w:p>
    <w:p w14:paraId="37C455E2" w14:textId="5702FE8F" w:rsidR="006E0CB5" w:rsidRDefault="00445277" w:rsidP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  <w:bookmarkEnd w:id="36"/>
      <w:bookmarkEnd w:id="37"/>
    </w:p>
    <w:p w14:paraId="4FF7F78C" w14:textId="291E335B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0EAB729" wp14:editId="6A29F0B5">
            <wp:extent cx="5943600" cy="5094605"/>
            <wp:effectExtent l="0" t="0" r="0" b="0"/>
            <wp:docPr id="3" name="Picture 3" descr="A screenshot of a social media pos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unnamed-chunk-6-1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09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42C82D" w14:textId="22376256" w:rsidR="007C5BEB" w:rsidRDefault="00165EF1" w:rsidP="007C5BEB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2. </w:t>
      </w:r>
      <w:r w:rsidR="007C5BEB">
        <w:rPr>
          <w:rFonts w:ascii="Times New Roman" w:hAnsi="Times New Roman" w:cs="Times New Roman"/>
        </w:rPr>
        <w:t>Deviations in natural mortality (M) by year and age estimated by models without numbers-at-age (NAA) random effects. Estimating mean M (right column) reduced the magnitude of M deviations for AR1 models (M-8 and M-9 vs. M-3 and M-4), but did not reduce the M deviations in models where the deviations varied by year and age (M-7 and M-10 vs. M-2 and M-5).</w:t>
      </w:r>
    </w:p>
    <w:p w14:paraId="06A4FE0F" w14:textId="1B8DF13F" w:rsidR="00165EF1" w:rsidRDefault="00165EF1">
      <w:pPr>
        <w:ind w:firstLine="0"/>
        <w:rPr>
          <w:rFonts w:ascii="Times New Roman" w:hAnsi="Times New Roman" w:cs="Times New Roman"/>
        </w:rPr>
      </w:pPr>
    </w:p>
    <w:p w14:paraId="5A53AE57" w14:textId="77777777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  <w:r>
        <w:rPr>
          <w:rFonts w:ascii="Times New Roman" w:hAnsi="Times New Roman" w:cs="Times New Roman"/>
          <w:noProof/>
        </w:rPr>
        <w:drawing>
          <wp:inline distT="0" distB="0" distL="0" distR="0" wp14:anchorId="3992EBCB" wp14:editId="75D673E7">
            <wp:extent cx="5486411" cy="2743206"/>
            <wp:effectExtent l="0" t="0" r="0" b="0"/>
            <wp:docPr id="5" name="Picture 5" descr="A picture containing bi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unnamed-chunk-7-1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86411" cy="2743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D8A8F5" w14:textId="48E5453D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gure 3. </w:t>
      </w:r>
      <w:r w:rsidR="00241D95">
        <w:rPr>
          <w:rFonts w:ascii="Times New Roman" w:hAnsi="Times New Roman" w:cs="Times New Roman"/>
        </w:rPr>
        <w:t xml:space="preserve">Reduction in retrospective patterns by including an effect of the Cold Pool Index </w:t>
      </w:r>
      <w:r w:rsidR="007C5BEB">
        <w:rPr>
          <w:rFonts w:ascii="Times New Roman" w:hAnsi="Times New Roman" w:cs="Times New Roman"/>
        </w:rPr>
        <w:t xml:space="preserve">(CPI) </w:t>
      </w:r>
      <w:r w:rsidR="00241D95">
        <w:rPr>
          <w:rFonts w:ascii="Times New Roman" w:hAnsi="Times New Roman" w:cs="Times New Roman"/>
        </w:rPr>
        <w:t>on recruitment, measured as the difference in Mohn’s</w:t>
      </w:r>
      <w:r w:rsidR="00241D95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241D95">
        <w:rPr>
          <w:rFonts w:ascii="Times New Roman" w:hAnsi="Times New Roman" w:cs="Times New Roman"/>
        </w:rPr>
        <w:t xml:space="preserve"> between otherwise equivalent models.</w:t>
      </w:r>
      <w:r w:rsidR="007C5BEB">
        <w:rPr>
          <w:rFonts w:ascii="Times New Roman" w:hAnsi="Times New Roman" w:cs="Times New Roman"/>
        </w:rPr>
        <w:t xml:space="preserve"> Across models with different random effects on numbers-at-age (NAA) and natural mortality (M), including CPI effects on recruitment reduced Mohn’s</w:t>
      </w:r>
      <w:r w:rsidR="007C5BEB" w:rsidRPr="00A53D54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ρ</m:t>
            </m:r>
          </m:e>
          <m:sub>
            <m:r>
              <w:rPr>
                <w:rFonts w:ascii="Cambria Math" w:hAnsi="Cambria Math" w:cs="Times New Roman"/>
              </w:rPr>
              <m:t>R</m:t>
            </m:r>
          </m:sub>
        </m:sSub>
      </m:oMath>
      <w:r w:rsidR="007C5BEB">
        <w:rPr>
          <w:rFonts w:ascii="Times New Roman" w:hAnsi="Times New Roman" w:cs="Times New Roman"/>
        </w:rPr>
        <w:t xml:space="preserve"> by about 0.1 on average and did not have much influence on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ρ</m:t>
            </m:r>
          </m:e>
          <m:sub>
            <m:r>
              <w:rPr>
                <w:rFonts w:ascii="Cambria Math" w:hAnsi="Cambria Math" w:cs="Times New Roman"/>
              </w:rPr>
              <m:t>SSB</m:t>
            </m:r>
          </m:sub>
        </m:sSub>
      </m:oMath>
      <w:r w:rsidR="007C5BEB">
        <w:rPr>
          <w:rFonts w:ascii="Times New Roman" w:hAnsi="Times New Roman" w:cs="Times New Roman"/>
        </w:rPr>
        <w:t xml:space="preserve"> or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ρ</m:t>
            </m:r>
          </m:e>
          <m:sub>
            <m:r>
              <w:rPr>
                <w:rFonts w:ascii="Cambria Math" w:hAnsi="Cambria Math" w:cs="Times New Roman"/>
              </w:rPr>
              <m:t>F</m:t>
            </m:r>
          </m:sub>
        </m:sSub>
      </m:oMath>
      <w:r w:rsidR="007C5BEB">
        <w:rPr>
          <w:rFonts w:ascii="Times New Roman" w:hAnsi="Times New Roman" w:cs="Times New Roman"/>
        </w:rPr>
        <w:t>.</w:t>
      </w:r>
    </w:p>
    <w:p w14:paraId="1DCBEA9D" w14:textId="182E3CA1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F2C989B" w14:textId="77777777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1FBA697" wp14:editId="353D4BD9">
            <wp:extent cx="5943600" cy="5943600"/>
            <wp:effectExtent l="0" t="0" r="0" b="0"/>
            <wp:docPr id="7" name="Picture 7" descr="A picture containing bri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unnamed-chunk-8-1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5501E9" w14:textId="4FE9CE78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4.</w:t>
      </w:r>
      <w:r w:rsidR="007C5BEB">
        <w:rPr>
          <w:rFonts w:ascii="Times New Roman" w:hAnsi="Times New Roman" w:cs="Times New Roman"/>
        </w:rPr>
        <w:t xml:space="preserve"> Deviations in natural mortality (M, top panel) and numbers-at-age (NAA, bottom panel)</w:t>
      </w:r>
      <w:r w:rsidR="00425696">
        <w:rPr>
          <w:rFonts w:ascii="Times New Roman" w:hAnsi="Times New Roman" w:cs="Times New Roman"/>
        </w:rPr>
        <w:t xml:space="preserve"> from the final model with lowest Mohn’s</w:t>
      </w:r>
      <w:r w:rsidR="00425696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425696">
        <w:rPr>
          <w:rFonts w:ascii="Times New Roman" w:hAnsi="Times New Roman" w:cs="Times New Roman"/>
        </w:rPr>
        <w:t>, NAA-M-CPI-2.</w:t>
      </w:r>
    </w:p>
    <w:p w14:paraId="255EC7FF" w14:textId="594983E0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B055E27" w14:textId="77777777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615C2D7A" wp14:editId="362F1670">
            <wp:extent cx="5943600" cy="371475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unnamed-chunk-9-1.png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14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2B8C2" w14:textId="4CA44066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5.</w:t>
      </w:r>
      <w:r w:rsidR="00425696">
        <w:rPr>
          <w:rFonts w:ascii="Times New Roman" w:hAnsi="Times New Roman" w:cs="Times New Roman"/>
        </w:rPr>
        <w:t xml:space="preserve"> Retrospective patterns in fishing mortality (F, top row), recruitment (middle row), and spawning stock biomass (SSB, bottom row). Lines and points depict Mohn’s</w:t>
      </w:r>
      <w:r w:rsidR="00425696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425696">
        <w:rPr>
          <w:rFonts w:ascii="Times New Roman" w:hAnsi="Times New Roman" w:cs="Times New Roman"/>
        </w:rPr>
        <w:t xml:space="preserve"> from seven peels, and the average Mohn’s</w:t>
      </w:r>
      <w:r w:rsidR="00425696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425696">
        <w:rPr>
          <w:rFonts w:ascii="Times New Roman" w:hAnsi="Times New Roman" w:cs="Times New Roman"/>
        </w:rPr>
        <w:t xml:space="preserve"> is given in each panel. Columns show results by model: the statistical catch-at-age model, NAA-1,</w:t>
      </w:r>
      <w:r w:rsidR="00E30EDC">
        <w:rPr>
          <w:rFonts w:ascii="Times New Roman" w:hAnsi="Times New Roman" w:cs="Times New Roman"/>
        </w:rPr>
        <w:t xml:space="preserve"> is presented as ‘base,’</w:t>
      </w:r>
      <w:r w:rsidR="00425696">
        <w:rPr>
          <w:rFonts w:ascii="Times New Roman" w:hAnsi="Times New Roman" w:cs="Times New Roman"/>
        </w:rPr>
        <w:t xml:space="preserve"> and the rest are the models from Tables 1-4 with lowest Mohn’s</w:t>
      </w:r>
      <w:r w:rsidR="00425696" w:rsidRPr="00A53D54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ρ</m:t>
        </m:r>
      </m:oMath>
      <w:r w:rsidR="00E30EDC">
        <w:rPr>
          <w:rFonts w:ascii="Times New Roman" w:hAnsi="Times New Roman" w:cs="Times New Roman"/>
        </w:rPr>
        <w:t xml:space="preserve"> (NAA-6, M-5, NAA-M-2, and NAA-M-CPI-2).</w:t>
      </w:r>
      <w:bookmarkStart w:id="43" w:name="_GoBack"/>
      <w:bookmarkEnd w:id="43"/>
    </w:p>
    <w:p w14:paraId="7F2C3C9C" w14:textId="574FCC70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BA0AEAA" w14:textId="66F96751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2A7C58FA" wp14:editId="2516C03A">
            <wp:extent cx="5943600" cy="2971800"/>
            <wp:effectExtent l="0" t="0" r="0" b="0"/>
            <wp:docPr id="12" name="Picture 12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unnamed-chunk-10-2.png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FD6CB0" w14:textId="50F806F8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6.</w:t>
      </w:r>
    </w:p>
    <w:p w14:paraId="70D9498B" w14:textId="77777777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80EDF5C" w14:textId="77777777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CD87C00" wp14:editId="4E47AB21">
            <wp:extent cx="5943600" cy="4245610"/>
            <wp:effectExtent l="0" t="0" r="0" b="0"/>
            <wp:docPr id="13" name="Picture 13" descr="A close up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unnamed-chunk-11-1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F56FFF" w14:textId="34FCBDC8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7.</w:t>
      </w:r>
    </w:p>
    <w:p w14:paraId="3A876E22" w14:textId="43020E90" w:rsidR="00165EF1" w:rsidRDefault="00165EF1">
      <w:pPr>
        <w:ind w:firstLine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E419B1C" w14:textId="4A7256E4" w:rsidR="00803FB0" w:rsidRPr="004C096C" w:rsidRDefault="005A0AC6" w:rsidP="004C096C">
      <w:pPr>
        <w:pStyle w:val="Heading1"/>
        <w:rPr>
          <w:b w:val="0"/>
        </w:rPr>
      </w:pPr>
      <w:r w:rsidRPr="004C096C">
        <w:rPr>
          <w:rFonts w:hint="eastAsia"/>
        </w:rPr>
        <w:t>Refer</w:t>
      </w:r>
      <w:r w:rsidRPr="004C096C">
        <w:t>ences</w:t>
      </w:r>
    </w:p>
    <w:p w14:paraId="2DEF62C1" w14:textId="77777777" w:rsidR="00320BB4" w:rsidRPr="00165EF1" w:rsidRDefault="00450312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fldChar w:fldCharType="begin"/>
      </w:r>
      <w:r w:rsidR="00AF64E5" w:rsidRPr="00165EF1">
        <w:rPr>
          <w:rFonts w:ascii="Times New Roman" w:hAnsi="Times New Roman" w:cs="Times New Roman"/>
        </w:rPr>
        <w:instrText xml:space="preserve"> ADDIN EN.REFLIST </w:instrText>
      </w:r>
      <w:r w:rsidRPr="00165EF1">
        <w:rPr>
          <w:rFonts w:ascii="Times New Roman" w:hAnsi="Times New Roman" w:cs="Times New Roman"/>
        </w:rPr>
        <w:fldChar w:fldCharType="separate"/>
      </w:r>
      <w:r w:rsidR="00320BB4" w:rsidRPr="00165EF1">
        <w:rPr>
          <w:rFonts w:ascii="Times New Roman" w:hAnsi="Times New Roman" w:cs="Times New Roman"/>
        </w:rPr>
        <w:t>Atchison, J.; Shen, S.M. Logistic-normal distributions: Some properties and uses. Biometrika. 67:261-272; 1980</w:t>
      </w:r>
    </w:p>
    <w:p w14:paraId="053D6DF1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Berg, C.W.; Nielsen, A. Accounting for correlated observations in an age-based state-space stock assessment model. ICES Journal of Marine Science: Journal du Conseil:fsw046; 2016</w:t>
      </w:r>
    </w:p>
    <w:p w14:paraId="0601AF05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Burnham, K.P.; Anderson, D.R. Model selection and multimodel inference: a practical information-theoretic approach: Springer Science &amp; Business Media; 2002</w:t>
      </w:r>
    </w:p>
    <w:p w14:paraId="4122937D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Cadigan, N.G. A state-space stock assessment model for northern cod, including under-reported catches and variable natural mortality rates 1. Canadian Journal of Fisheries and Aquatic Sciences. 72:1-13; 2015</w:t>
      </w:r>
    </w:p>
    <w:p w14:paraId="7E84E778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Cadrin, S.X. Stock structure of yellowtail flounder off the northeastern United States. 2003</w:t>
      </w:r>
    </w:p>
    <w:p w14:paraId="0E7A5D33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Deroba, J.J.; Schueller, A.M. Performance of stock assessments with misspecified age-and time-varying natural mortality. Fisheries Research. 146:27-40; 2013</w:t>
      </w:r>
    </w:p>
    <w:p w14:paraId="755BB606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Fournier, D.A.; Skaug, H.J.; Ancheta, J.; Ianelli, J.; Magnusson, A.; Maunder, M.N.; Nielsen, A.; Sibert, J. AD Model Builder: using automatic differentiation for statistical inference of highly parameterized complex nonlinear models. Optimization Methods and Software. 27:233-249; 2012</w:t>
      </w:r>
    </w:p>
    <w:p w14:paraId="14E756A7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Goethel, D.R.; Legault, C.M.; Cadrin, S.X. Demonstration of a spatially explicit, tag-integrated stock assessment model with application to three interconnected stocks of yellowtail flounder off of New England. ICES Journal of Marine Science: Journal du Conseil. 72:164-177; 2015</w:t>
      </w:r>
    </w:p>
    <w:p w14:paraId="52709004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Gudmundsson, G.; Gunnlaugsson, T. Selection and estimation of sequential catch-at-age models. Canadian Journal of Fisheries and Aquatic Sciences. 69:1760-1772; 2012</w:t>
      </w:r>
    </w:p>
    <w:p w14:paraId="66E1A815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Hurtado-Ferro, F.; Szuwalski, C.S.; Valero, J.L.; Anderson, S.C.; Cunningham, C.J.; Johnson, K.F.; Licandeo, R.; McGilliard, C.R.; Monnahan, C.C.; Muradian, M.L. Looking in the rear-view mirror: bias and retrospective patterns in integrated, age-structured stock assessment models. ICES Journal of Marine Science: Journal du Conseil:fsu198; 2014</w:t>
      </w:r>
    </w:p>
    <w:p w14:paraId="1E7B54B3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Johnson, K.F.; Councill, E.; Thorson, J.T.; Brooks, E.; Methot, R.D.; Punt, A.E. Can autocorrelated recruitment be estimated using integrated assessment models and how does it affect population forecasts? Fisheries Research. 183:222-232; 2016</w:t>
      </w:r>
    </w:p>
    <w:p w14:paraId="538DF1F7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Johnson, K.F.; Monnahan, C.C.; McGilliard, C.R.; Vert-pre, K.A.; Anderson, S.C.; Cunningham, C.J.; Hurtado-Ferro, F.; Licandeo, R.R.; Muradian, M.L.; Ono, K. Time-varying natural mortality in fisheries stock assessment models: identifying a default approach. ICES Journal of Marine Science: Journal du Conseil. 72:137-150; 2015</w:t>
      </w:r>
    </w:p>
    <w:p w14:paraId="16691075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Kristensen, K.; Nielsen, A.; Berg, C.; Skaug, H. Template model builder TMB. J Stat Softw; 2015</w:t>
      </w:r>
    </w:p>
    <w:p w14:paraId="0A183B0D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Legault, C.M. Report of the retrospective working group. NOAA NMFS Northeast Fisheries Science Center Reference Document:09-01; 2009</w:t>
      </w:r>
    </w:p>
    <w:p w14:paraId="15F343FB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Legault, C.M.; Alade, L.; Stone, H.H.; Gross, W.E. Stock assessment of Georges Bank yellowtail flounder for 2012. TRAC Ref Doc. 2:133; 2012</w:t>
      </w:r>
    </w:p>
    <w:p w14:paraId="6C0821BA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Legault, C.M.; Palmer, M.C. In what direction should the fishing mortality target change when natural mortality increases within an assessment? Canadian Journal of Fisheries and Aquatic Sciences. 73:1-9; 2015</w:t>
      </w:r>
    </w:p>
    <w:p w14:paraId="7ADC9542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Legault, C.M.; Restrepo, V.R. A flexible forward age-structured assessment program. ICCAT Col Vol Sci Pap. 49:246-253; 1998</w:t>
      </w:r>
    </w:p>
    <w:p w14:paraId="4CF1B6BA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Lorenzen, K. The relationship between body weight and natural mortality in juvenile and adult fish: a comparison of natural ecosystems and aquaculture. Journal of fish biology. 49:627-642; 1996</w:t>
      </w:r>
    </w:p>
    <w:p w14:paraId="7E91C4D0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Miller, T.J.; Hare, J.A.; Alade, L.A. A state-space approach to incorporating environmental effects on recruitment in an age-structured assessment model with an application to Southern New England yellowtail flounder. Canadian Journal of Fisheries and Aquatic Sciences. 73:1261-1270; 2016</w:t>
      </w:r>
    </w:p>
    <w:p w14:paraId="174DDBA8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Miller, T.J.; Legault, C.M. Statistical behavior of retrospective patterns and their effects on estimation of stock and harvest status. Fisheries Research. 186:109-120; 2017</w:t>
      </w:r>
    </w:p>
    <w:p w14:paraId="607ED05D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Mohn, R. The retrospective problem in sequential population analysis: An investigation using cod fishery and simulated data. ICES Journal of Marine Science: Journal du Conseil. 56:473-488; 1999</w:t>
      </w:r>
    </w:p>
    <w:p w14:paraId="022D3169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NEFSC. 54th Northeast Regional Stock Assessment Workshop (54th SAW) Assessment Report. US Dept Commer, Northeast Fish Sci Cent Ref Doc 12-18; 600 p; 2012</w:t>
      </w:r>
    </w:p>
    <w:p w14:paraId="65837820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NEFSC. 57th Northeast Regional Stock Assessment Workshop (57th SAW) Assessment Report. US Deptartment of Commerce, Northeast Fisheries Science Center Reference Document; 2013</w:t>
      </w:r>
    </w:p>
    <w:p w14:paraId="5DB0EF0D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Nielsen, A.; Berg, C.W. Estimation of time-varying selectivity in stock assessments using state-space models. Fisheries Research. 158:96-101; 2014</w:t>
      </w:r>
    </w:p>
    <w:p w14:paraId="101B0D94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Ono, K.; Punt, A.E.; Rivot, E. Model performance analysis for Bayesian biomass dynamics models using bias, precision and reliability metrics. Fisheries Research. 125:173-183; 2012</w:t>
      </w:r>
    </w:p>
    <w:p w14:paraId="456E83B6" w14:textId="0069D840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 xml:space="preserve">R Core Team. R: A language and environment for statistical computing. R Foundation for Statistical Computing, Vienna, Austria. URL </w:t>
      </w:r>
      <w:hyperlink r:id="rId20" w:history="1">
        <w:r w:rsidRPr="00165EF1">
          <w:rPr>
            <w:rStyle w:val="Hyperlink"/>
            <w:rFonts w:ascii="Times New Roman" w:hAnsi="Times New Roman" w:cs="Times New Roman"/>
          </w:rPr>
          <w:t>https://www.R-project.org/</w:t>
        </w:r>
      </w:hyperlink>
      <w:r w:rsidRPr="00165EF1">
        <w:rPr>
          <w:rFonts w:ascii="Times New Roman" w:hAnsi="Times New Roman" w:cs="Times New Roman"/>
        </w:rPr>
        <w:t>. 2015</w:t>
      </w:r>
    </w:p>
    <w:p w14:paraId="03857F4D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Stone, H.H.; Gavaris, S.; Legault, C.M.; Neilson, J.D.; Cadrin, S.X. Collapse and recovery of the yellowtail flounder (Limanda ferruginea) fishery on Georges Bank. Journal of Sea Research. 51:261-270; 2004</w:t>
      </w:r>
    </w:p>
    <w:p w14:paraId="1C8AF071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Szuwalski, C.S.; Vert</w:t>
      </w:r>
      <w:r w:rsidRPr="00165EF1">
        <w:rPr>
          <w:rFonts w:ascii="Cambria Math" w:hAnsi="Cambria Math" w:cs="Cambria Math"/>
        </w:rPr>
        <w:t>‐</w:t>
      </w:r>
      <w:r w:rsidRPr="00165EF1">
        <w:rPr>
          <w:rFonts w:ascii="Times New Roman" w:hAnsi="Times New Roman" w:cs="Times New Roman"/>
        </w:rPr>
        <w:t>Pre, K.A.; Punt, A.E.; Branch, T.A.; Hilborn, R. Examining common assumptions about recruitment: a meta</w:t>
      </w:r>
      <w:r w:rsidRPr="00165EF1">
        <w:rPr>
          <w:rFonts w:ascii="Cambria Math" w:hAnsi="Cambria Math" w:cs="Cambria Math"/>
        </w:rPr>
        <w:t>‐</w:t>
      </w:r>
      <w:r w:rsidRPr="00165EF1">
        <w:rPr>
          <w:rFonts w:ascii="Times New Roman" w:hAnsi="Times New Roman" w:cs="Times New Roman"/>
        </w:rPr>
        <w:t>analysis of recruitment dynamics for worldwide marine fisheries. Fish and Fisheries. 16:633-648; 2015</w:t>
      </w:r>
    </w:p>
    <w:p w14:paraId="6BE8E0A7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Thorson, J.T.; Jensen, O.P.; Zipkin, E.F. How variable is recruitment for exploited marine fishes? A hierarchical model for testing life history theory. Canadian Journal of Fisheries and Aquatic Sciences. 71:973-983; 2014</w:t>
      </w:r>
    </w:p>
    <w:p w14:paraId="53CD0806" w14:textId="77777777" w:rsidR="00320BB4" w:rsidRPr="00165EF1" w:rsidRDefault="00320BB4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t>Thorson, J.T.; Monnahan, C.C.; Cope, J.M. The potential impact of time-variation in vital rates on fisheries management targets for marine fishes. Fisheries Research. 169:8-17; 2015</w:t>
      </w:r>
    </w:p>
    <w:p w14:paraId="7B4E9275" w14:textId="62D8F8F5" w:rsidR="00635151" w:rsidRPr="00EA75F0" w:rsidRDefault="00450312" w:rsidP="00165EF1">
      <w:pPr>
        <w:ind w:left="720" w:hanging="720"/>
        <w:rPr>
          <w:rFonts w:ascii="Times New Roman" w:hAnsi="Times New Roman" w:cs="Times New Roman"/>
        </w:rPr>
      </w:pPr>
      <w:r w:rsidRPr="00165EF1">
        <w:rPr>
          <w:rFonts w:ascii="Times New Roman" w:hAnsi="Times New Roman" w:cs="Times New Roman"/>
        </w:rPr>
        <w:fldChar w:fldCharType="end"/>
      </w:r>
      <w:r w:rsidRPr="00EA75F0">
        <w:rPr>
          <w:rFonts w:ascii="Times New Roman" w:hAnsi="Times New Roman" w:cs="Times New Roman"/>
        </w:rPr>
        <w:fldChar w:fldCharType="begin"/>
      </w:r>
      <w:r w:rsidR="008879EA" w:rsidRPr="00EA75F0">
        <w:rPr>
          <w:rFonts w:ascii="Times New Roman" w:hAnsi="Times New Roman" w:cs="Times New Roman"/>
        </w:rPr>
        <w:instrText xml:space="preserve"> ADDIN </w:instrText>
      </w:r>
      <w:r w:rsidRPr="00EA75F0">
        <w:rPr>
          <w:rFonts w:ascii="Times New Roman" w:hAnsi="Times New Roman" w:cs="Times New Roman"/>
        </w:rPr>
        <w:fldChar w:fldCharType="end"/>
      </w:r>
    </w:p>
    <w:sectPr w:rsidR="00635151" w:rsidRPr="00EA75F0" w:rsidSect="00463ED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C5BFC5A" w14:textId="77777777" w:rsidR="00425696" w:rsidRDefault="00425696" w:rsidP="002E1672">
      <w:pPr>
        <w:spacing w:after="0" w:line="240" w:lineRule="auto"/>
      </w:pPr>
      <w:r>
        <w:separator/>
      </w:r>
    </w:p>
  </w:endnote>
  <w:endnote w:type="continuationSeparator" w:id="0">
    <w:p w14:paraId="5033D6FD" w14:textId="77777777" w:rsidR="00425696" w:rsidRDefault="00425696" w:rsidP="002E167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BatangChe">
    <w:panose1 w:val="02030609000101010101"/>
    <w:charset w:val="81"/>
    <w:family w:val="modern"/>
    <w:pitch w:val="fixed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5330605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31BFD7B" w14:textId="47704A02" w:rsidR="00425696" w:rsidRDefault="0042569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  <w:p w14:paraId="33D80B29" w14:textId="77777777" w:rsidR="00425696" w:rsidRDefault="0042569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3498EE7" w14:textId="77777777" w:rsidR="00425696" w:rsidRDefault="00425696" w:rsidP="002E1672">
      <w:pPr>
        <w:spacing w:after="0" w:line="240" w:lineRule="auto"/>
      </w:pPr>
      <w:r>
        <w:separator/>
      </w:r>
    </w:p>
  </w:footnote>
  <w:footnote w:type="continuationSeparator" w:id="0">
    <w:p w14:paraId="530060DC" w14:textId="77777777" w:rsidR="00425696" w:rsidRDefault="00425696" w:rsidP="002E167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E5D28"/>
    <w:multiLevelType w:val="hybridMultilevel"/>
    <w:tmpl w:val="CCEE6E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1E01FB3"/>
    <w:multiLevelType w:val="multilevel"/>
    <w:tmpl w:val="9288F014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724874"/>
    <w:multiLevelType w:val="multilevel"/>
    <w:tmpl w:val="0F72C99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145A02A9"/>
    <w:multiLevelType w:val="multilevel"/>
    <w:tmpl w:val="D076D88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170B2C75"/>
    <w:multiLevelType w:val="multilevel"/>
    <w:tmpl w:val="A79C74B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5" w15:restartNumberingAfterBreak="0">
    <w:nsid w:val="1E0B5238"/>
    <w:multiLevelType w:val="hybridMultilevel"/>
    <w:tmpl w:val="CF50DD2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BC8442D"/>
    <w:multiLevelType w:val="hybridMultilevel"/>
    <w:tmpl w:val="AD66950A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31E97696"/>
    <w:multiLevelType w:val="hybridMultilevel"/>
    <w:tmpl w:val="5152456C"/>
    <w:lvl w:ilvl="0" w:tplc="0409000F"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44F09C6"/>
    <w:multiLevelType w:val="hybridMultilevel"/>
    <w:tmpl w:val="8A289B5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35B801A4"/>
    <w:multiLevelType w:val="hybridMultilevel"/>
    <w:tmpl w:val="20DA95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A9E75E1"/>
    <w:multiLevelType w:val="multilevel"/>
    <w:tmpl w:val="EFD674D8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3EFB7460"/>
    <w:multiLevelType w:val="hybridMultilevel"/>
    <w:tmpl w:val="B0505960"/>
    <w:lvl w:ilvl="0" w:tplc="0409000F"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40AE0F9C"/>
    <w:multiLevelType w:val="multilevel"/>
    <w:tmpl w:val="3246FAE0"/>
    <w:lvl w:ilvl="0">
      <w:start w:val="3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46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1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72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86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972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1160" w:hanging="1800"/>
      </w:pPr>
      <w:rPr>
        <w:rFonts w:hint="default"/>
      </w:rPr>
    </w:lvl>
  </w:abstractNum>
  <w:abstractNum w:abstractNumId="13" w15:restartNumberingAfterBreak="0">
    <w:nsid w:val="47D6168B"/>
    <w:multiLevelType w:val="hybridMultilevel"/>
    <w:tmpl w:val="AC14EA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CB74830"/>
    <w:multiLevelType w:val="hybridMultilevel"/>
    <w:tmpl w:val="51382658"/>
    <w:lvl w:ilvl="0" w:tplc="7DE2DE50">
      <w:start w:val="1"/>
      <w:numFmt w:val="bullet"/>
      <w:lvlText w:val="–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3EEA5B0">
      <w:start w:val="1"/>
      <w:numFmt w:val="bullet"/>
      <w:lvlText w:val="–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54C5AD2" w:tentative="1">
      <w:start w:val="1"/>
      <w:numFmt w:val="bullet"/>
      <w:lvlText w:val="–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C48EB40" w:tentative="1">
      <w:start w:val="1"/>
      <w:numFmt w:val="bullet"/>
      <w:lvlText w:val="–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006C4F6" w:tentative="1">
      <w:start w:val="1"/>
      <w:numFmt w:val="bullet"/>
      <w:lvlText w:val="–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3E6FAEC" w:tentative="1">
      <w:start w:val="1"/>
      <w:numFmt w:val="bullet"/>
      <w:lvlText w:val="–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DE224560" w:tentative="1">
      <w:start w:val="1"/>
      <w:numFmt w:val="bullet"/>
      <w:lvlText w:val="–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0565FA4" w:tentative="1">
      <w:start w:val="1"/>
      <w:numFmt w:val="bullet"/>
      <w:lvlText w:val="–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9865D3C" w:tentative="1">
      <w:start w:val="1"/>
      <w:numFmt w:val="bullet"/>
      <w:lvlText w:val="–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5" w15:restartNumberingAfterBreak="0">
    <w:nsid w:val="597651AA"/>
    <w:multiLevelType w:val="hybridMultilevel"/>
    <w:tmpl w:val="F51CD8C4"/>
    <w:lvl w:ilvl="0" w:tplc="244A9998">
      <w:start w:val="1"/>
      <w:numFmt w:val="decimal"/>
      <w:lvlText w:val="%1."/>
      <w:lvlJc w:val="left"/>
      <w:pPr>
        <w:ind w:left="792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12" w:hanging="360"/>
      </w:pPr>
    </w:lvl>
    <w:lvl w:ilvl="2" w:tplc="0809001B" w:tentative="1">
      <w:start w:val="1"/>
      <w:numFmt w:val="lowerRoman"/>
      <w:lvlText w:val="%3."/>
      <w:lvlJc w:val="right"/>
      <w:pPr>
        <w:ind w:left="2232" w:hanging="180"/>
      </w:pPr>
    </w:lvl>
    <w:lvl w:ilvl="3" w:tplc="0809000F" w:tentative="1">
      <w:start w:val="1"/>
      <w:numFmt w:val="decimal"/>
      <w:lvlText w:val="%4."/>
      <w:lvlJc w:val="left"/>
      <w:pPr>
        <w:ind w:left="2952" w:hanging="360"/>
      </w:pPr>
    </w:lvl>
    <w:lvl w:ilvl="4" w:tplc="08090019" w:tentative="1">
      <w:start w:val="1"/>
      <w:numFmt w:val="lowerLetter"/>
      <w:lvlText w:val="%5."/>
      <w:lvlJc w:val="left"/>
      <w:pPr>
        <w:ind w:left="3672" w:hanging="360"/>
      </w:pPr>
    </w:lvl>
    <w:lvl w:ilvl="5" w:tplc="0809001B" w:tentative="1">
      <w:start w:val="1"/>
      <w:numFmt w:val="lowerRoman"/>
      <w:lvlText w:val="%6."/>
      <w:lvlJc w:val="right"/>
      <w:pPr>
        <w:ind w:left="4392" w:hanging="180"/>
      </w:pPr>
    </w:lvl>
    <w:lvl w:ilvl="6" w:tplc="0809000F" w:tentative="1">
      <w:start w:val="1"/>
      <w:numFmt w:val="decimal"/>
      <w:lvlText w:val="%7."/>
      <w:lvlJc w:val="left"/>
      <w:pPr>
        <w:ind w:left="5112" w:hanging="360"/>
      </w:pPr>
    </w:lvl>
    <w:lvl w:ilvl="7" w:tplc="08090019" w:tentative="1">
      <w:start w:val="1"/>
      <w:numFmt w:val="lowerLetter"/>
      <w:lvlText w:val="%8."/>
      <w:lvlJc w:val="left"/>
      <w:pPr>
        <w:ind w:left="5832" w:hanging="360"/>
      </w:pPr>
    </w:lvl>
    <w:lvl w:ilvl="8" w:tplc="0809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16" w15:restartNumberingAfterBreak="0">
    <w:nsid w:val="696C221F"/>
    <w:multiLevelType w:val="multilevel"/>
    <w:tmpl w:val="CF46709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713C4CBC"/>
    <w:multiLevelType w:val="multilevel"/>
    <w:tmpl w:val="0E8A010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7B0F3745"/>
    <w:multiLevelType w:val="hybridMultilevel"/>
    <w:tmpl w:val="07BADC3A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9"/>
  </w:num>
  <w:num w:numId="2">
    <w:abstractNumId w:val="14"/>
  </w:num>
  <w:num w:numId="3">
    <w:abstractNumId w:val="2"/>
  </w:num>
  <w:num w:numId="4">
    <w:abstractNumId w:val="3"/>
  </w:num>
  <w:num w:numId="5">
    <w:abstractNumId w:val="4"/>
  </w:num>
  <w:num w:numId="6">
    <w:abstractNumId w:val="7"/>
  </w:num>
  <w:num w:numId="7">
    <w:abstractNumId w:val="11"/>
  </w:num>
  <w:num w:numId="8">
    <w:abstractNumId w:val="5"/>
  </w:num>
  <w:num w:numId="9">
    <w:abstractNumId w:val="0"/>
  </w:num>
  <w:num w:numId="10">
    <w:abstractNumId w:val="8"/>
  </w:num>
  <w:num w:numId="11">
    <w:abstractNumId w:val="16"/>
  </w:num>
  <w:num w:numId="12">
    <w:abstractNumId w:val="17"/>
  </w:num>
  <w:num w:numId="13">
    <w:abstractNumId w:val="1"/>
  </w:num>
  <w:num w:numId="14">
    <w:abstractNumId w:val="10"/>
  </w:num>
  <w:num w:numId="15">
    <w:abstractNumId w:val="18"/>
  </w:num>
  <w:num w:numId="16">
    <w:abstractNumId w:val="12"/>
  </w:num>
  <w:num w:numId="17">
    <w:abstractNumId w:val="6"/>
  </w:num>
  <w:num w:numId="18">
    <w:abstractNumId w:val="15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NDcyNja2MDExsrCwsLRQ0lEKTi0uzszPAykwMasFAN/gA1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isheries Research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rdfvtvbdax5de2svmvr9smwwas0vts2999&quot;&gt;My EndNote Library&lt;record-ids&gt;&lt;item&gt;120&lt;/item&gt;&lt;item&gt;121&lt;/item&gt;&lt;item&gt;133&lt;/item&gt;&lt;item&gt;135&lt;/item&gt;&lt;item&gt;143&lt;/item&gt;&lt;item&gt;149&lt;/item&gt;&lt;item&gt;153&lt;/item&gt;&lt;item&gt;155&lt;/item&gt;&lt;item&gt;160&lt;/item&gt;&lt;item&gt;161&lt;/item&gt;&lt;item&gt;162&lt;/item&gt;&lt;item&gt;163&lt;/item&gt;&lt;item&gt;166&lt;/item&gt;&lt;item&gt;171&lt;/item&gt;&lt;item&gt;198&lt;/item&gt;&lt;item&gt;199&lt;/item&gt;&lt;item&gt;202&lt;/item&gt;&lt;item&gt;204&lt;/item&gt;&lt;item&gt;205&lt;/item&gt;&lt;item&gt;209&lt;/item&gt;&lt;item&gt;210&lt;/item&gt;&lt;item&gt;211&lt;/item&gt;&lt;item&gt;212&lt;/item&gt;&lt;item&gt;213&lt;/item&gt;&lt;item&gt;218&lt;/item&gt;&lt;item&gt;223&lt;/item&gt;&lt;item&gt;226&lt;/item&gt;&lt;item&gt;233&lt;/item&gt;&lt;item&gt;256&lt;/item&gt;&lt;item&gt;270&lt;/item&gt;&lt;/record-ids&gt;&lt;/item&gt;&lt;/Libraries&gt;"/>
  </w:docVars>
  <w:rsids>
    <w:rsidRoot w:val="005148F6"/>
    <w:rsid w:val="0000150C"/>
    <w:rsid w:val="00002368"/>
    <w:rsid w:val="000027A5"/>
    <w:rsid w:val="00003840"/>
    <w:rsid w:val="00004AB7"/>
    <w:rsid w:val="00005564"/>
    <w:rsid w:val="00006199"/>
    <w:rsid w:val="00006BD0"/>
    <w:rsid w:val="00007CE3"/>
    <w:rsid w:val="00011634"/>
    <w:rsid w:val="00011D06"/>
    <w:rsid w:val="00012215"/>
    <w:rsid w:val="000122F2"/>
    <w:rsid w:val="000131F4"/>
    <w:rsid w:val="00013DDF"/>
    <w:rsid w:val="00014F49"/>
    <w:rsid w:val="000152CE"/>
    <w:rsid w:val="00017ECB"/>
    <w:rsid w:val="00020BC5"/>
    <w:rsid w:val="00021242"/>
    <w:rsid w:val="000213F0"/>
    <w:rsid w:val="000217D1"/>
    <w:rsid w:val="0002195B"/>
    <w:rsid w:val="00021B6C"/>
    <w:rsid w:val="00021D91"/>
    <w:rsid w:val="00022257"/>
    <w:rsid w:val="00022741"/>
    <w:rsid w:val="00023BF2"/>
    <w:rsid w:val="00023C78"/>
    <w:rsid w:val="00023E1A"/>
    <w:rsid w:val="000242AE"/>
    <w:rsid w:val="000263F5"/>
    <w:rsid w:val="000274BD"/>
    <w:rsid w:val="000277D2"/>
    <w:rsid w:val="00027F88"/>
    <w:rsid w:val="000330AF"/>
    <w:rsid w:val="000333C5"/>
    <w:rsid w:val="000340D2"/>
    <w:rsid w:val="00036245"/>
    <w:rsid w:val="000367CE"/>
    <w:rsid w:val="00037384"/>
    <w:rsid w:val="000410C6"/>
    <w:rsid w:val="00041877"/>
    <w:rsid w:val="00042632"/>
    <w:rsid w:val="000426C1"/>
    <w:rsid w:val="000442F3"/>
    <w:rsid w:val="00044BA9"/>
    <w:rsid w:val="00047D74"/>
    <w:rsid w:val="00047EC0"/>
    <w:rsid w:val="00052E89"/>
    <w:rsid w:val="00053B7B"/>
    <w:rsid w:val="0005651D"/>
    <w:rsid w:val="000568EB"/>
    <w:rsid w:val="00057C9F"/>
    <w:rsid w:val="00061739"/>
    <w:rsid w:val="000619E8"/>
    <w:rsid w:val="00061B9C"/>
    <w:rsid w:val="00061FB5"/>
    <w:rsid w:val="000629B6"/>
    <w:rsid w:val="0006363C"/>
    <w:rsid w:val="00063FE8"/>
    <w:rsid w:val="00065000"/>
    <w:rsid w:val="00066523"/>
    <w:rsid w:val="00070448"/>
    <w:rsid w:val="000714C2"/>
    <w:rsid w:val="000724DE"/>
    <w:rsid w:val="000735A7"/>
    <w:rsid w:val="00073AF1"/>
    <w:rsid w:val="000758EF"/>
    <w:rsid w:val="00075CAC"/>
    <w:rsid w:val="000772BB"/>
    <w:rsid w:val="0007744F"/>
    <w:rsid w:val="00080598"/>
    <w:rsid w:val="00080875"/>
    <w:rsid w:val="00081489"/>
    <w:rsid w:val="00081607"/>
    <w:rsid w:val="000824E8"/>
    <w:rsid w:val="000827B4"/>
    <w:rsid w:val="00083AB4"/>
    <w:rsid w:val="00084CA1"/>
    <w:rsid w:val="000873A5"/>
    <w:rsid w:val="0009110F"/>
    <w:rsid w:val="00091BCA"/>
    <w:rsid w:val="0009404F"/>
    <w:rsid w:val="000944C1"/>
    <w:rsid w:val="00094D6A"/>
    <w:rsid w:val="0009560B"/>
    <w:rsid w:val="00095C2A"/>
    <w:rsid w:val="00095F85"/>
    <w:rsid w:val="00096026"/>
    <w:rsid w:val="00096C55"/>
    <w:rsid w:val="00097073"/>
    <w:rsid w:val="00097DD1"/>
    <w:rsid w:val="00097ED9"/>
    <w:rsid w:val="00097EDE"/>
    <w:rsid w:val="000A099B"/>
    <w:rsid w:val="000A0EE0"/>
    <w:rsid w:val="000A1351"/>
    <w:rsid w:val="000A26F3"/>
    <w:rsid w:val="000A44CD"/>
    <w:rsid w:val="000B04EF"/>
    <w:rsid w:val="000B369D"/>
    <w:rsid w:val="000B4926"/>
    <w:rsid w:val="000B4A17"/>
    <w:rsid w:val="000B5957"/>
    <w:rsid w:val="000B5CC0"/>
    <w:rsid w:val="000B6110"/>
    <w:rsid w:val="000B676C"/>
    <w:rsid w:val="000B6816"/>
    <w:rsid w:val="000B6A07"/>
    <w:rsid w:val="000B6FC4"/>
    <w:rsid w:val="000C49C6"/>
    <w:rsid w:val="000C54C2"/>
    <w:rsid w:val="000C6169"/>
    <w:rsid w:val="000C6C68"/>
    <w:rsid w:val="000C6DA2"/>
    <w:rsid w:val="000C7243"/>
    <w:rsid w:val="000D0CF9"/>
    <w:rsid w:val="000D1300"/>
    <w:rsid w:val="000D3871"/>
    <w:rsid w:val="000D4EEF"/>
    <w:rsid w:val="000D6B51"/>
    <w:rsid w:val="000D6D5A"/>
    <w:rsid w:val="000D7F0F"/>
    <w:rsid w:val="000D7FE7"/>
    <w:rsid w:val="000E00F5"/>
    <w:rsid w:val="000E09A3"/>
    <w:rsid w:val="000E157C"/>
    <w:rsid w:val="000E1D61"/>
    <w:rsid w:val="000E2081"/>
    <w:rsid w:val="000E23C6"/>
    <w:rsid w:val="000E2B01"/>
    <w:rsid w:val="000E407D"/>
    <w:rsid w:val="000E6DB2"/>
    <w:rsid w:val="000F02E3"/>
    <w:rsid w:val="000F03C7"/>
    <w:rsid w:val="000F06F6"/>
    <w:rsid w:val="000F2A77"/>
    <w:rsid w:val="000F3C92"/>
    <w:rsid w:val="000F4329"/>
    <w:rsid w:val="000F46F1"/>
    <w:rsid w:val="000F5574"/>
    <w:rsid w:val="000F5EFF"/>
    <w:rsid w:val="000F6474"/>
    <w:rsid w:val="000F6916"/>
    <w:rsid w:val="00101C0B"/>
    <w:rsid w:val="00101C5B"/>
    <w:rsid w:val="0010441A"/>
    <w:rsid w:val="00110C8F"/>
    <w:rsid w:val="00110DFE"/>
    <w:rsid w:val="0011194B"/>
    <w:rsid w:val="00111BA3"/>
    <w:rsid w:val="0011200E"/>
    <w:rsid w:val="00112790"/>
    <w:rsid w:val="00113C9C"/>
    <w:rsid w:val="0011558B"/>
    <w:rsid w:val="001155C7"/>
    <w:rsid w:val="00116CF2"/>
    <w:rsid w:val="00117F29"/>
    <w:rsid w:val="0012091E"/>
    <w:rsid w:val="00122534"/>
    <w:rsid w:val="00122563"/>
    <w:rsid w:val="00122D9C"/>
    <w:rsid w:val="00124ED5"/>
    <w:rsid w:val="00127C87"/>
    <w:rsid w:val="001301D0"/>
    <w:rsid w:val="00131243"/>
    <w:rsid w:val="00131295"/>
    <w:rsid w:val="00132540"/>
    <w:rsid w:val="0013671A"/>
    <w:rsid w:val="00136A89"/>
    <w:rsid w:val="00137D57"/>
    <w:rsid w:val="001410B7"/>
    <w:rsid w:val="0014141F"/>
    <w:rsid w:val="0014178D"/>
    <w:rsid w:val="0014647D"/>
    <w:rsid w:val="001470D6"/>
    <w:rsid w:val="00150B98"/>
    <w:rsid w:val="00152C87"/>
    <w:rsid w:val="0015385B"/>
    <w:rsid w:val="0015387F"/>
    <w:rsid w:val="00154595"/>
    <w:rsid w:val="0015564F"/>
    <w:rsid w:val="00155E97"/>
    <w:rsid w:val="00160ABC"/>
    <w:rsid w:val="00160CD1"/>
    <w:rsid w:val="00160E19"/>
    <w:rsid w:val="00162313"/>
    <w:rsid w:val="00163201"/>
    <w:rsid w:val="00163EEE"/>
    <w:rsid w:val="00165206"/>
    <w:rsid w:val="00165EF1"/>
    <w:rsid w:val="0016675D"/>
    <w:rsid w:val="001710B7"/>
    <w:rsid w:val="001722C0"/>
    <w:rsid w:val="00172EDA"/>
    <w:rsid w:val="00173227"/>
    <w:rsid w:val="00173867"/>
    <w:rsid w:val="00173C93"/>
    <w:rsid w:val="00175DFC"/>
    <w:rsid w:val="00176D09"/>
    <w:rsid w:val="0017743F"/>
    <w:rsid w:val="00177DAB"/>
    <w:rsid w:val="001826CD"/>
    <w:rsid w:val="00184241"/>
    <w:rsid w:val="0018484A"/>
    <w:rsid w:val="0018567B"/>
    <w:rsid w:val="001856BF"/>
    <w:rsid w:val="00185BB0"/>
    <w:rsid w:val="00185F4B"/>
    <w:rsid w:val="00186ADE"/>
    <w:rsid w:val="00187593"/>
    <w:rsid w:val="00190A79"/>
    <w:rsid w:val="00190D85"/>
    <w:rsid w:val="0019197D"/>
    <w:rsid w:val="00191B3C"/>
    <w:rsid w:val="00191EFE"/>
    <w:rsid w:val="0019406E"/>
    <w:rsid w:val="001940DB"/>
    <w:rsid w:val="00195496"/>
    <w:rsid w:val="001955E5"/>
    <w:rsid w:val="0019695A"/>
    <w:rsid w:val="00196AED"/>
    <w:rsid w:val="00197011"/>
    <w:rsid w:val="001979B8"/>
    <w:rsid w:val="001A3B56"/>
    <w:rsid w:val="001A57C9"/>
    <w:rsid w:val="001A681B"/>
    <w:rsid w:val="001A700E"/>
    <w:rsid w:val="001A7333"/>
    <w:rsid w:val="001B0A7F"/>
    <w:rsid w:val="001B127E"/>
    <w:rsid w:val="001B14B5"/>
    <w:rsid w:val="001B1829"/>
    <w:rsid w:val="001B1B68"/>
    <w:rsid w:val="001B3877"/>
    <w:rsid w:val="001B682D"/>
    <w:rsid w:val="001B6D20"/>
    <w:rsid w:val="001C1B6D"/>
    <w:rsid w:val="001C1EC5"/>
    <w:rsid w:val="001C3011"/>
    <w:rsid w:val="001C3623"/>
    <w:rsid w:val="001C3EE1"/>
    <w:rsid w:val="001C478F"/>
    <w:rsid w:val="001C5223"/>
    <w:rsid w:val="001C58F8"/>
    <w:rsid w:val="001C7875"/>
    <w:rsid w:val="001D0459"/>
    <w:rsid w:val="001D2270"/>
    <w:rsid w:val="001D31E9"/>
    <w:rsid w:val="001D42CA"/>
    <w:rsid w:val="001D4B02"/>
    <w:rsid w:val="001D58CC"/>
    <w:rsid w:val="001D601A"/>
    <w:rsid w:val="001D6209"/>
    <w:rsid w:val="001D6560"/>
    <w:rsid w:val="001D7544"/>
    <w:rsid w:val="001E05E1"/>
    <w:rsid w:val="001E0D06"/>
    <w:rsid w:val="001E149F"/>
    <w:rsid w:val="001E1923"/>
    <w:rsid w:val="001E1D32"/>
    <w:rsid w:val="001E4826"/>
    <w:rsid w:val="001E4D79"/>
    <w:rsid w:val="001E4F59"/>
    <w:rsid w:val="001E5758"/>
    <w:rsid w:val="001E6D70"/>
    <w:rsid w:val="001E7917"/>
    <w:rsid w:val="001E7D8A"/>
    <w:rsid w:val="001F32C7"/>
    <w:rsid w:val="001F3D09"/>
    <w:rsid w:val="001F3E28"/>
    <w:rsid w:val="001F3F9E"/>
    <w:rsid w:val="001F5944"/>
    <w:rsid w:val="002004C3"/>
    <w:rsid w:val="00200571"/>
    <w:rsid w:val="00200AC3"/>
    <w:rsid w:val="00202357"/>
    <w:rsid w:val="00203491"/>
    <w:rsid w:val="00204BFA"/>
    <w:rsid w:val="00205D5D"/>
    <w:rsid w:val="00210A41"/>
    <w:rsid w:val="00210B7B"/>
    <w:rsid w:val="0021105F"/>
    <w:rsid w:val="002122A2"/>
    <w:rsid w:val="002131DC"/>
    <w:rsid w:val="00214741"/>
    <w:rsid w:val="00214D31"/>
    <w:rsid w:val="00214F81"/>
    <w:rsid w:val="002150A0"/>
    <w:rsid w:val="002174EE"/>
    <w:rsid w:val="00221EC2"/>
    <w:rsid w:val="00222104"/>
    <w:rsid w:val="00224585"/>
    <w:rsid w:val="00225106"/>
    <w:rsid w:val="002272F9"/>
    <w:rsid w:val="00227AC6"/>
    <w:rsid w:val="00227C1B"/>
    <w:rsid w:val="002305FB"/>
    <w:rsid w:val="00230EBF"/>
    <w:rsid w:val="00235C1A"/>
    <w:rsid w:val="0023707F"/>
    <w:rsid w:val="00237AFE"/>
    <w:rsid w:val="00237BA3"/>
    <w:rsid w:val="00240206"/>
    <w:rsid w:val="002407B8"/>
    <w:rsid w:val="002409E7"/>
    <w:rsid w:val="00241D95"/>
    <w:rsid w:val="0024329B"/>
    <w:rsid w:val="002438CC"/>
    <w:rsid w:val="00243E34"/>
    <w:rsid w:val="002443AA"/>
    <w:rsid w:val="0024651A"/>
    <w:rsid w:val="002510CC"/>
    <w:rsid w:val="002549D5"/>
    <w:rsid w:val="00254AF8"/>
    <w:rsid w:val="0025627F"/>
    <w:rsid w:val="0025688C"/>
    <w:rsid w:val="002568AF"/>
    <w:rsid w:val="00256F9D"/>
    <w:rsid w:val="0025711A"/>
    <w:rsid w:val="00257C94"/>
    <w:rsid w:val="00262354"/>
    <w:rsid w:val="00262C4B"/>
    <w:rsid w:val="0026338A"/>
    <w:rsid w:val="0026366D"/>
    <w:rsid w:val="00264075"/>
    <w:rsid w:val="00265EB0"/>
    <w:rsid w:val="00267479"/>
    <w:rsid w:val="00271DDC"/>
    <w:rsid w:val="00271E75"/>
    <w:rsid w:val="00272219"/>
    <w:rsid w:val="002745DB"/>
    <w:rsid w:val="00275F04"/>
    <w:rsid w:val="002767EC"/>
    <w:rsid w:val="00277083"/>
    <w:rsid w:val="002770F5"/>
    <w:rsid w:val="0027719F"/>
    <w:rsid w:val="00282676"/>
    <w:rsid w:val="00285856"/>
    <w:rsid w:val="00285F78"/>
    <w:rsid w:val="002900DC"/>
    <w:rsid w:val="0029571C"/>
    <w:rsid w:val="00296319"/>
    <w:rsid w:val="002972FB"/>
    <w:rsid w:val="002A14AF"/>
    <w:rsid w:val="002A2F48"/>
    <w:rsid w:val="002A322C"/>
    <w:rsid w:val="002A3633"/>
    <w:rsid w:val="002A4BDC"/>
    <w:rsid w:val="002A5125"/>
    <w:rsid w:val="002A5230"/>
    <w:rsid w:val="002A531C"/>
    <w:rsid w:val="002A6929"/>
    <w:rsid w:val="002A6CC2"/>
    <w:rsid w:val="002A729A"/>
    <w:rsid w:val="002A7C8F"/>
    <w:rsid w:val="002B0718"/>
    <w:rsid w:val="002B0D53"/>
    <w:rsid w:val="002B4053"/>
    <w:rsid w:val="002B40AB"/>
    <w:rsid w:val="002B4973"/>
    <w:rsid w:val="002B49AE"/>
    <w:rsid w:val="002B4F65"/>
    <w:rsid w:val="002B67A0"/>
    <w:rsid w:val="002B73A0"/>
    <w:rsid w:val="002C0C19"/>
    <w:rsid w:val="002C1304"/>
    <w:rsid w:val="002C1307"/>
    <w:rsid w:val="002C1736"/>
    <w:rsid w:val="002C1B4C"/>
    <w:rsid w:val="002C242C"/>
    <w:rsid w:val="002C2C44"/>
    <w:rsid w:val="002C36A2"/>
    <w:rsid w:val="002C4BF4"/>
    <w:rsid w:val="002C6F92"/>
    <w:rsid w:val="002C7296"/>
    <w:rsid w:val="002C744E"/>
    <w:rsid w:val="002C766A"/>
    <w:rsid w:val="002D00C0"/>
    <w:rsid w:val="002D09FD"/>
    <w:rsid w:val="002D0C1F"/>
    <w:rsid w:val="002D20A9"/>
    <w:rsid w:val="002D2131"/>
    <w:rsid w:val="002D2568"/>
    <w:rsid w:val="002D6353"/>
    <w:rsid w:val="002D6C9C"/>
    <w:rsid w:val="002D70DD"/>
    <w:rsid w:val="002E110C"/>
    <w:rsid w:val="002E1672"/>
    <w:rsid w:val="002E23AD"/>
    <w:rsid w:val="002E273C"/>
    <w:rsid w:val="002E356A"/>
    <w:rsid w:val="002E511B"/>
    <w:rsid w:val="002E65F1"/>
    <w:rsid w:val="002E753B"/>
    <w:rsid w:val="002F19C8"/>
    <w:rsid w:val="002F1CAE"/>
    <w:rsid w:val="002F3D06"/>
    <w:rsid w:val="002F5B9D"/>
    <w:rsid w:val="002F6F72"/>
    <w:rsid w:val="002F71CB"/>
    <w:rsid w:val="0030045F"/>
    <w:rsid w:val="00301653"/>
    <w:rsid w:val="00301FFE"/>
    <w:rsid w:val="00302519"/>
    <w:rsid w:val="0030269F"/>
    <w:rsid w:val="00303256"/>
    <w:rsid w:val="00305BE4"/>
    <w:rsid w:val="00305D97"/>
    <w:rsid w:val="00306C25"/>
    <w:rsid w:val="0030745F"/>
    <w:rsid w:val="00307D1D"/>
    <w:rsid w:val="00307DC1"/>
    <w:rsid w:val="0031201A"/>
    <w:rsid w:val="00312636"/>
    <w:rsid w:val="00314480"/>
    <w:rsid w:val="003145F0"/>
    <w:rsid w:val="00314901"/>
    <w:rsid w:val="00314C5F"/>
    <w:rsid w:val="0031574F"/>
    <w:rsid w:val="00317484"/>
    <w:rsid w:val="00317A2A"/>
    <w:rsid w:val="00317D20"/>
    <w:rsid w:val="00317FC7"/>
    <w:rsid w:val="00320BB4"/>
    <w:rsid w:val="00322234"/>
    <w:rsid w:val="00322658"/>
    <w:rsid w:val="00322FF8"/>
    <w:rsid w:val="00323252"/>
    <w:rsid w:val="0032787C"/>
    <w:rsid w:val="00332D0B"/>
    <w:rsid w:val="0033478E"/>
    <w:rsid w:val="00335B84"/>
    <w:rsid w:val="0033701A"/>
    <w:rsid w:val="00337599"/>
    <w:rsid w:val="00344D73"/>
    <w:rsid w:val="00345455"/>
    <w:rsid w:val="00345881"/>
    <w:rsid w:val="00347AD2"/>
    <w:rsid w:val="00351769"/>
    <w:rsid w:val="0035228F"/>
    <w:rsid w:val="00353343"/>
    <w:rsid w:val="0035601D"/>
    <w:rsid w:val="00357133"/>
    <w:rsid w:val="003602CF"/>
    <w:rsid w:val="00360CBF"/>
    <w:rsid w:val="003627FA"/>
    <w:rsid w:val="00363C7B"/>
    <w:rsid w:val="00363F55"/>
    <w:rsid w:val="003644AC"/>
    <w:rsid w:val="00365E6B"/>
    <w:rsid w:val="00367CBE"/>
    <w:rsid w:val="00367F29"/>
    <w:rsid w:val="003715C2"/>
    <w:rsid w:val="003726FC"/>
    <w:rsid w:val="003756FA"/>
    <w:rsid w:val="003775E7"/>
    <w:rsid w:val="00377A88"/>
    <w:rsid w:val="00380332"/>
    <w:rsid w:val="00380678"/>
    <w:rsid w:val="00380C94"/>
    <w:rsid w:val="00384221"/>
    <w:rsid w:val="00384B52"/>
    <w:rsid w:val="00385FFC"/>
    <w:rsid w:val="00386212"/>
    <w:rsid w:val="003866F7"/>
    <w:rsid w:val="00390064"/>
    <w:rsid w:val="003903D4"/>
    <w:rsid w:val="003919EA"/>
    <w:rsid w:val="00392461"/>
    <w:rsid w:val="00392B57"/>
    <w:rsid w:val="00394C9D"/>
    <w:rsid w:val="00396AFB"/>
    <w:rsid w:val="00397F28"/>
    <w:rsid w:val="003A087D"/>
    <w:rsid w:val="003A1950"/>
    <w:rsid w:val="003A263E"/>
    <w:rsid w:val="003A2DF4"/>
    <w:rsid w:val="003A3DFC"/>
    <w:rsid w:val="003A44B3"/>
    <w:rsid w:val="003A51CA"/>
    <w:rsid w:val="003A76C5"/>
    <w:rsid w:val="003B1456"/>
    <w:rsid w:val="003B24F7"/>
    <w:rsid w:val="003B3D56"/>
    <w:rsid w:val="003C0B11"/>
    <w:rsid w:val="003C2776"/>
    <w:rsid w:val="003C2CCD"/>
    <w:rsid w:val="003C3CD2"/>
    <w:rsid w:val="003C6B0F"/>
    <w:rsid w:val="003D1E04"/>
    <w:rsid w:val="003D2B10"/>
    <w:rsid w:val="003D49A6"/>
    <w:rsid w:val="003D4A84"/>
    <w:rsid w:val="003D6D14"/>
    <w:rsid w:val="003D704F"/>
    <w:rsid w:val="003E039C"/>
    <w:rsid w:val="003E03DD"/>
    <w:rsid w:val="003E0F73"/>
    <w:rsid w:val="003E1980"/>
    <w:rsid w:val="003E29ED"/>
    <w:rsid w:val="003E3FB3"/>
    <w:rsid w:val="003E4310"/>
    <w:rsid w:val="003E60DA"/>
    <w:rsid w:val="003E679E"/>
    <w:rsid w:val="003E7825"/>
    <w:rsid w:val="003F1692"/>
    <w:rsid w:val="003F20F4"/>
    <w:rsid w:val="003F33DD"/>
    <w:rsid w:val="003F3DF4"/>
    <w:rsid w:val="003F61C9"/>
    <w:rsid w:val="003F768E"/>
    <w:rsid w:val="0040254B"/>
    <w:rsid w:val="00402646"/>
    <w:rsid w:val="00403FEF"/>
    <w:rsid w:val="0040563F"/>
    <w:rsid w:val="004074B0"/>
    <w:rsid w:val="004101D1"/>
    <w:rsid w:val="004117F7"/>
    <w:rsid w:val="00411C87"/>
    <w:rsid w:val="0041617B"/>
    <w:rsid w:val="00417F41"/>
    <w:rsid w:val="004208D2"/>
    <w:rsid w:val="0042447A"/>
    <w:rsid w:val="00424CA3"/>
    <w:rsid w:val="00425696"/>
    <w:rsid w:val="004277C6"/>
    <w:rsid w:val="004315ED"/>
    <w:rsid w:val="004346A2"/>
    <w:rsid w:val="00434DEA"/>
    <w:rsid w:val="00442F8C"/>
    <w:rsid w:val="0044336C"/>
    <w:rsid w:val="004434A0"/>
    <w:rsid w:val="00445277"/>
    <w:rsid w:val="004454F5"/>
    <w:rsid w:val="00445F12"/>
    <w:rsid w:val="0044619F"/>
    <w:rsid w:val="00446505"/>
    <w:rsid w:val="004468CE"/>
    <w:rsid w:val="00446DEC"/>
    <w:rsid w:val="004474BB"/>
    <w:rsid w:val="004502E4"/>
    <w:rsid w:val="00450312"/>
    <w:rsid w:val="004526DC"/>
    <w:rsid w:val="00452E00"/>
    <w:rsid w:val="00453EFE"/>
    <w:rsid w:val="004579EE"/>
    <w:rsid w:val="00461CAF"/>
    <w:rsid w:val="00463ED5"/>
    <w:rsid w:val="004640BE"/>
    <w:rsid w:val="0046543C"/>
    <w:rsid w:val="0046582E"/>
    <w:rsid w:val="00466C22"/>
    <w:rsid w:val="0046711A"/>
    <w:rsid w:val="00467B3C"/>
    <w:rsid w:val="00467E49"/>
    <w:rsid w:val="00471D84"/>
    <w:rsid w:val="0047318E"/>
    <w:rsid w:val="004736F0"/>
    <w:rsid w:val="004743ED"/>
    <w:rsid w:val="00475529"/>
    <w:rsid w:val="00475C0F"/>
    <w:rsid w:val="00476510"/>
    <w:rsid w:val="00476A1D"/>
    <w:rsid w:val="00477572"/>
    <w:rsid w:val="00477694"/>
    <w:rsid w:val="004806FA"/>
    <w:rsid w:val="004808A9"/>
    <w:rsid w:val="00480F46"/>
    <w:rsid w:val="00483EB9"/>
    <w:rsid w:val="0048432D"/>
    <w:rsid w:val="0048474C"/>
    <w:rsid w:val="00486739"/>
    <w:rsid w:val="00495F65"/>
    <w:rsid w:val="004A05B9"/>
    <w:rsid w:val="004A2B7C"/>
    <w:rsid w:val="004A2DAD"/>
    <w:rsid w:val="004A36E8"/>
    <w:rsid w:val="004A5EAA"/>
    <w:rsid w:val="004B09E7"/>
    <w:rsid w:val="004B12CB"/>
    <w:rsid w:val="004B16F2"/>
    <w:rsid w:val="004B2175"/>
    <w:rsid w:val="004B2C87"/>
    <w:rsid w:val="004B3293"/>
    <w:rsid w:val="004B5AC7"/>
    <w:rsid w:val="004B684B"/>
    <w:rsid w:val="004B719B"/>
    <w:rsid w:val="004B7557"/>
    <w:rsid w:val="004B7999"/>
    <w:rsid w:val="004C022D"/>
    <w:rsid w:val="004C096C"/>
    <w:rsid w:val="004C099A"/>
    <w:rsid w:val="004C2EEE"/>
    <w:rsid w:val="004C35B6"/>
    <w:rsid w:val="004C510E"/>
    <w:rsid w:val="004C5AAC"/>
    <w:rsid w:val="004D0128"/>
    <w:rsid w:val="004D03EC"/>
    <w:rsid w:val="004D0B32"/>
    <w:rsid w:val="004D11D0"/>
    <w:rsid w:val="004D1DC8"/>
    <w:rsid w:val="004D236E"/>
    <w:rsid w:val="004D3256"/>
    <w:rsid w:val="004D3808"/>
    <w:rsid w:val="004D3E8B"/>
    <w:rsid w:val="004D4DD2"/>
    <w:rsid w:val="004D4F9D"/>
    <w:rsid w:val="004D57F5"/>
    <w:rsid w:val="004D59D6"/>
    <w:rsid w:val="004D6A30"/>
    <w:rsid w:val="004D6C39"/>
    <w:rsid w:val="004D6EB2"/>
    <w:rsid w:val="004D6F26"/>
    <w:rsid w:val="004D70C2"/>
    <w:rsid w:val="004D791B"/>
    <w:rsid w:val="004E092F"/>
    <w:rsid w:val="004E096D"/>
    <w:rsid w:val="004E22D1"/>
    <w:rsid w:val="004E25F4"/>
    <w:rsid w:val="004E3AB5"/>
    <w:rsid w:val="004E43EF"/>
    <w:rsid w:val="004E68C5"/>
    <w:rsid w:val="004E7AB2"/>
    <w:rsid w:val="004E7B26"/>
    <w:rsid w:val="004F00B4"/>
    <w:rsid w:val="004F08A7"/>
    <w:rsid w:val="004F0DD9"/>
    <w:rsid w:val="004F2169"/>
    <w:rsid w:val="004F3956"/>
    <w:rsid w:val="004F399C"/>
    <w:rsid w:val="004F4824"/>
    <w:rsid w:val="004F4D2F"/>
    <w:rsid w:val="004F4D3C"/>
    <w:rsid w:val="004F6776"/>
    <w:rsid w:val="004F6921"/>
    <w:rsid w:val="00500450"/>
    <w:rsid w:val="00500E39"/>
    <w:rsid w:val="005030FC"/>
    <w:rsid w:val="005036D6"/>
    <w:rsid w:val="00503A89"/>
    <w:rsid w:val="00504BAC"/>
    <w:rsid w:val="00505FE0"/>
    <w:rsid w:val="005060B6"/>
    <w:rsid w:val="0050681E"/>
    <w:rsid w:val="00506934"/>
    <w:rsid w:val="0050743C"/>
    <w:rsid w:val="0051174A"/>
    <w:rsid w:val="0051228D"/>
    <w:rsid w:val="005128DE"/>
    <w:rsid w:val="00513C43"/>
    <w:rsid w:val="00513D0E"/>
    <w:rsid w:val="005148F6"/>
    <w:rsid w:val="00516C45"/>
    <w:rsid w:val="00517843"/>
    <w:rsid w:val="005229DC"/>
    <w:rsid w:val="005233EB"/>
    <w:rsid w:val="00524510"/>
    <w:rsid w:val="0052694D"/>
    <w:rsid w:val="00527895"/>
    <w:rsid w:val="00531973"/>
    <w:rsid w:val="00531E35"/>
    <w:rsid w:val="00533B61"/>
    <w:rsid w:val="00533D28"/>
    <w:rsid w:val="0053442E"/>
    <w:rsid w:val="0053530E"/>
    <w:rsid w:val="005358E6"/>
    <w:rsid w:val="00536991"/>
    <w:rsid w:val="00537DAD"/>
    <w:rsid w:val="00541155"/>
    <w:rsid w:val="0054172D"/>
    <w:rsid w:val="005418DD"/>
    <w:rsid w:val="005425D7"/>
    <w:rsid w:val="00542BFB"/>
    <w:rsid w:val="00542C46"/>
    <w:rsid w:val="00545EE7"/>
    <w:rsid w:val="00546198"/>
    <w:rsid w:val="00546A8B"/>
    <w:rsid w:val="00546AE0"/>
    <w:rsid w:val="00547ED0"/>
    <w:rsid w:val="00550F02"/>
    <w:rsid w:val="00552572"/>
    <w:rsid w:val="00552D6D"/>
    <w:rsid w:val="0055330A"/>
    <w:rsid w:val="005539BD"/>
    <w:rsid w:val="00554CE4"/>
    <w:rsid w:val="0055531D"/>
    <w:rsid w:val="00561D3C"/>
    <w:rsid w:val="00564B87"/>
    <w:rsid w:val="00571171"/>
    <w:rsid w:val="00573299"/>
    <w:rsid w:val="00575586"/>
    <w:rsid w:val="005759C3"/>
    <w:rsid w:val="00576698"/>
    <w:rsid w:val="00576C0F"/>
    <w:rsid w:val="00576DD1"/>
    <w:rsid w:val="00576F76"/>
    <w:rsid w:val="00577F3D"/>
    <w:rsid w:val="005800C3"/>
    <w:rsid w:val="00580D55"/>
    <w:rsid w:val="00580D64"/>
    <w:rsid w:val="0058139A"/>
    <w:rsid w:val="005814A0"/>
    <w:rsid w:val="00581A29"/>
    <w:rsid w:val="00581EAD"/>
    <w:rsid w:val="00586190"/>
    <w:rsid w:val="00586231"/>
    <w:rsid w:val="00587BC8"/>
    <w:rsid w:val="00591B9B"/>
    <w:rsid w:val="00594CE2"/>
    <w:rsid w:val="00595093"/>
    <w:rsid w:val="0059610E"/>
    <w:rsid w:val="005961B2"/>
    <w:rsid w:val="00597385"/>
    <w:rsid w:val="005A0745"/>
    <w:rsid w:val="005A0AC6"/>
    <w:rsid w:val="005A1E39"/>
    <w:rsid w:val="005A2DB2"/>
    <w:rsid w:val="005A2FBC"/>
    <w:rsid w:val="005A44E3"/>
    <w:rsid w:val="005A4C9D"/>
    <w:rsid w:val="005A7A34"/>
    <w:rsid w:val="005A7D85"/>
    <w:rsid w:val="005B0185"/>
    <w:rsid w:val="005B077F"/>
    <w:rsid w:val="005B0E8C"/>
    <w:rsid w:val="005B15B1"/>
    <w:rsid w:val="005B18C1"/>
    <w:rsid w:val="005B19F5"/>
    <w:rsid w:val="005B2341"/>
    <w:rsid w:val="005B3270"/>
    <w:rsid w:val="005B42E6"/>
    <w:rsid w:val="005B50B3"/>
    <w:rsid w:val="005B5250"/>
    <w:rsid w:val="005B5B51"/>
    <w:rsid w:val="005B63AB"/>
    <w:rsid w:val="005B69C0"/>
    <w:rsid w:val="005C2A91"/>
    <w:rsid w:val="005C3012"/>
    <w:rsid w:val="005C4F72"/>
    <w:rsid w:val="005C529D"/>
    <w:rsid w:val="005C6CAA"/>
    <w:rsid w:val="005C6F7C"/>
    <w:rsid w:val="005D04FE"/>
    <w:rsid w:val="005D06E4"/>
    <w:rsid w:val="005D0D25"/>
    <w:rsid w:val="005D0E2D"/>
    <w:rsid w:val="005D272F"/>
    <w:rsid w:val="005D64BD"/>
    <w:rsid w:val="005D6A35"/>
    <w:rsid w:val="005D724E"/>
    <w:rsid w:val="005D7AF6"/>
    <w:rsid w:val="005E1961"/>
    <w:rsid w:val="005E1CD1"/>
    <w:rsid w:val="005E4175"/>
    <w:rsid w:val="005E440D"/>
    <w:rsid w:val="005E604A"/>
    <w:rsid w:val="005E64DF"/>
    <w:rsid w:val="005E7077"/>
    <w:rsid w:val="005E7129"/>
    <w:rsid w:val="005E77BF"/>
    <w:rsid w:val="005E7CE8"/>
    <w:rsid w:val="005F00C8"/>
    <w:rsid w:val="005F4159"/>
    <w:rsid w:val="005F512F"/>
    <w:rsid w:val="005F5724"/>
    <w:rsid w:val="005F5739"/>
    <w:rsid w:val="005F5B15"/>
    <w:rsid w:val="005F7918"/>
    <w:rsid w:val="005F7AC4"/>
    <w:rsid w:val="0060028E"/>
    <w:rsid w:val="006014D4"/>
    <w:rsid w:val="00602AA3"/>
    <w:rsid w:val="0060302A"/>
    <w:rsid w:val="00604DDA"/>
    <w:rsid w:val="00605302"/>
    <w:rsid w:val="00605AAE"/>
    <w:rsid w:val="00605AB5"/>
    <w:rsid w:val="00607576"/>
    <w:rsid w:val="00610FC8"/>
    <w:rsid w:val="00611247"/>
    <w:rsid w:val="006127B9"/>
    <w:rsid w:val="00613F0A"/>
    <w:rsid w:val="00614703"/>
    <w:rsid w:val="00615700"/>
    <w:rsid w:val="006158AA"/>
    <w:rsid w:val="00615FB5"/>
    <w:rsid w:val="0061715A"/>
    <w:rsid w:val="00617F89"/>
    <w:rsid w:val="00620492"/>
    <w:rsid w:val="006207F2"/>
    <w:rsid w:val="006209DA"/>
    <w:rsid w:val="00620DA4"/>
    <w:rsid w:val="00621532"/>
    <w:rsid w:val="0062206A"/>
    <w:rsid w:val="00622765"/>
    <w:rsid w:val="00623643"/>
    <w:rsid w:val="00624445"/>
    <w:rsid w:val="00624EFE"/>
    <w:rsid w:val="00625A18"/>
    <w:rsid w:val="00625C8C"/>
    <w:rsid w:val="00625F0B"/>
    <w:rsid w:val="006272D9"/>
    <w:rsid w:val="006303EF"/>
    <w:rsid w:val="006305CA"/>
    <w:rsid w:val="006305CC"/>
    <w:rsid w:val="00630E25"/>
    <w:rsid w:val="00633901"/>
    <w:rsid w:val="006349F3"/>
    <w:rsid w:val="00634A0A"/>
    <w:rsid w:val="00635151"/>
    <w:rsid w:val="006354E9"/>
    <w:rsid w:val="0063782E"/>
    <w:rsid w:val="006402C1"/>
    <w:rsid w:val="006417B8"/>
    <w:rsid w:val="0064314B"/>
    <w:rsid w:val="00644C00"/>
    <w:rsid w:val="0064558C"/>
    <w:rsid w:val="00646132"/>
    <w:rsid w:val="00647571"/>
    <w:rsid w:val="00647823"/>
    <w:rsid w:val="00651283"/>
    <w:rsid w:val="00651511"/>
    <w:rsid w:val="00651C38"/>
    <w:rsid w:val="0065361C"/>
    <w:rsid w:val="0065561D"/>
    <w:rsid w:val="006561C1"/>
    <w:rsid w:val="006606D1"/>
    <w:rsid w:val="00660ABD"/>
    <w:rsid w:val="00661695"/>
    <w:rsid w:val="0066523F"/>
    <w:rsid w:val="00666CE1"/>
    <w:rsid w:val="00670ECC"/>
    <w:rsid w:val="00671985"/>
    <w:rsid w:val="006719F5"/>
    <w:rsid w:val="00673712"/>
    <w:rsid w:val="00673F3A"/>
    <w:rsid w:val="0067460B"/>
    <w:rsid w:val="00677555"/>
    <w:rsid w:val="00677910"/>
    <w:rsid w:val="00677F17"/>
    <w:rsid w:val="006830C6"/>
    <w:rsid w:val="00685C6B"/>
    <w:rsid w:val="0068728F"/>
    <w:rsid w:val="006901A5"/>
    <w:rsid w:val="00691458"/>
    <w:rsid w:val="0069174B"/>
    <w:rsid w:val="0069221F"/>
    <w:rsid w:val="00694906"/>
    <w:rsid w:val="00694D6A"/>
    <w:rsid w:val="006958B4"/>
    <w:rsid w:val="00695CB3"/>
    <w:rsid w:val="0069715E"/>
    <w:rsid w:val="006A04A1"/>
    <w:rsid w:val="006A0DFF"/>
    <w:rsid w:val="006A15DD"/>
    <w:rsid w:val="006A33DD"/>
    <w:rsid w:val="006A3A89"/>
    <w:rsid w:val="006A59D8"/>
    <w:rsid w:val="006B1315"/>
    <w:rsid w:val="006B1C70"/>
    <w:rsid w:val="006B291C"/>
    <w:rsid w:val="006B4263"/>
    <w:rsid w:val="006B527A"/>
    <w:rsid w:val="006B575A"/>
    <w:rsid w:val="006B581E"/>
    <w:rsid w:val="006B6B37"/>
    <w:rsid w:val="006C0753"/>
    <w:rsid w:val="006C10DD"/>
    <w:rsid w:val="006C179C"/>
    <w:rsid w:val="006C37D7"/>
    <w:rsid w:val="006C40D9"/>
    <w:rsid w:val="006C40E9"/>
    <w:rsid w:val="006C52B5"/>
    <w:rsid w:val="006C53A1"/>
    <w:rsid w:val="006C5A24"/>
    <w:rsid w:val="006C6AFC"/>
    <w:rsid w:val="006C6D17"/>
    <w:rsid w:val="006C7F86"/>
    <w:rsid w:val="006D2EB0"/>
    <w:rsid w:val="006D2F85"/>
    <w:rsid w:val="006D3B04"/>
    <w:rsid w:val="006D44BF"/>
    <w:rsid w:val="006D519E"/>
    <w:rsid w:val="006D683B"/>
    <w:rsid w:val="006D69BB"/>
    <w:rsid w:val="006E0CB5"/>
    <w:rsid w:val="006E1145"/>
    <w:rsid w:val="006E1285"/>
    <w:rsid w:val="006E1A38"/>
    <w:rsid w:val="006E1D1D"/>
    <w:rsid w:val="006E20AA"/>
    <w:rsid w:val="006E5961"/>
    <w:rsid w:val="006E624A"/>
    <w:rsid w:val="006E6A00"/>
    <w:rsid w:val="006E7CDF"/>
    <w:rsid w:val="006E7D02"/>
    <w:rsid w:val="006F0263"/>
    <w:rsid w:val="006F0B66"/>
    <w:rsid w:val="006F0D55"/>
    <w:rsid w:val="006F153D"/>
    <w:rsid w:val="006F18F0"/>
    <w:rsid w:val="006F2027"/>
    <w:rsid w:val="006F3090"/>
    <w:rsid w:val="006F524D"/>
    <w:rsid w:val="006F538D"/>
    <w:rsid w:val="006F66B2"/>
    <w:rsid w:val="006F6CB4"/>
    <w:rsid w:val="006F7E16"/>
    <w:rsid w:val="0070101E"/>
    <w:rsid w:val="00702ABA"/>
    <w:rsid w:val="00702E9F"/>
    <w:rsid w:val="00703604"/>
    <w:rsid w:val="00703ABC"/>
    <w:rsid w:val="007078DF"/>
    <w:rsid w:val="0071162D"/>
    <w:rsid w:val="007129F8"/>
    <w:rsid w:val="00712D7C"/>
    <w:rsid w:val="00713456"/>
    <w:rsid w:val="0071448C"/>
    <w:rsid w:val="00714E30"/>
    <w:rsid w:val="00715FCB"/>
    <w:rsid w:val="007167A1"/>
    <w:rsid w:val="007172CB"/>
    <w:rsid w:val="00720356"/>
    <w:rsid w:val="00721E7E"/>
    <w:rsid w:val="00722659"/>
    <w:rsid w:val="00723AD9"/>
    <w:rsid w:val="007255FE"/>
    <w:rsid w:val="0072669B"/>
    <w:rsid w:val="00726C2F"/>
    <w:rsid w:val="00727753"/>
    <w:rsid w:val="00727F5D"/>
    <w:rsid w:val="00730457"/>
    <w:rsid w:val="00730A45"/>
    <w:rsid w:val="00731A96"/>
    <w:rsid w:val="00734549"/>
    <w:rsid w:val="00735249"/>
    <w:rsid w:val="0073640B"/>
    <w:rsid w:val="00736583"/>
    <w:rsid w:val="00737A22"/>
    <w:rsid w:val="00737D54"/>
    <w:rsid w:val="00740002"/>
    <w:rsid w:val="00741296"/>
    <w:rsid w:val="00741380"/>
    <w:rsid w:val="00742D54"/>
    <w:rsid w:val="00743B9B"/>
    <w:rsid w:val="00743BD5"/>
    <w:rsid w:val="00744A57"/>
    <w:rsid w:val="00746533"/>
    <w:rsid w:val="007465DF"/>
    <w:rsid w:val="00746632"/>
    <w:rsid w:val="00746D7D"/>
    <w:rsid w:val="007475BE"/>
    <w:rsid w:val="00747F26"/>
    <w:rsid w:val="0075193D"/>
    <w:rsid w:val="00751949"/>
    <w:rsid w:val="007521EA"/>
    <w:rsid w:val="00752918"/>
    <w:rsid w:val="007577BF"/>
    <w:rsid w:val="00761640"/>
    <w:rsid w:val="007618A0"/>
    <w:rsid w:val="00762D39"/>
    <w:rsid w:val="00763C2E"/>
    <w:rsid w:val="00765772"/>
    <w:rsid w:val="00766FED"/>
    <w:rsid w:val="00770F34"/>
    <w:rsid w:val="00772305"/>
    <w:rsid w:val="0077312F"/>
    <w:rsid w:val="00773AA7"/>
    <w:rsid w:val="0077660D"/>
    <w:rsid w:val="00776F6F"/>
    <w:rsid w:val="00776FB3"/>
    <w:rsid w:val="00777339"/>
    <w:rsid w:val="00780B47"/>
    <w:rsid w:val="00781051"/>
    <w:rsid w:val="00781C18"/>
    <w:rsid w:val="0078246A"/>
    <w:rsid w:val="00783942"/>
    <w:rsid w:val="00784661"/>
    <w:rsid w:val="007847B5"/>
    <w:rsid w:val="00786614"/>
    <w:rsid w:val="00787C4F"/>
    <w:rsid w:val="00787FE4"/>
    <w:rsid w:val="00790B09"/>
    <w:rsid w:val="00795E31"/>
    <w:rsid w:val="007961AB"/>
    <w:rsid w:val="007968B1"/>
    <w:rsid w:val="007968B3"/>
    <w:rsid w:val="00797732"/>
    <w:rsid w:val="00797E64"/>
    <w:rsid w:val="00797FEC"/>
    <w:rsid w:val="007A0843"/>
    <w:rsid w:val="007A2063"/>
    <w:rsid w:val="007A2169"/>
    <w:rsid w:val="007A2C37"/>
    <w:rsid w:val="007A40D9"/>
    <w:rsid w:val="007A7E1E"/>
    <w:rsid w:val="007B090C"/>
    <w:rsid w:val="007B123F"/>
    <w:rsid w:val="007B270D"/>
    <w:rsid w:val="007B2A60"/>
    <w:rsid w:val="007B2D31"/>
    <w:rsid w:val="007B36D2"/>
    <w:rsid w:val="007B3CC3"/>
    <w:rsid w:val="007B406F"/>
    <w:rsid w:val="007B5925"/>
    <w:rsid w:val="007B6AEA"/>
    <w:rsid w:val="007B750F"/>
    <w:rsid w:val="007B76DA"/>
    <w:rsid w:val="007B78F0"/>
    <w:rsid w:val="007C0957"/>
    <w:rsid w:val="007C168E"/>
    <w:rsid w:val="007C18EA"/>
    <w:rsid w:val="007C33D4"/>
    <w:rsid w:val="007C3BC2"/>
    <w:rsid w:val="007C4BE2"/>
    <w:rsid w:val="007C4D91"/>
    <w:rsid w:val="007C5BEB"/>
    <w:rsid w:val="007C5C4E"/>
    <w:rsid w:val="007C6747"/>
    <w:rsid w:val="007C6A22"/>
    <w:rsid w:val="007C796D"/>
    <w:rsid w:val="007C7BB1"/>
    <w:rsid w:val="007C7F99"/>
    <w:rsid w:val="007D139E"/>
    <w:rsid w:val="007D1828"/>
    <w:rsid w:val="007D1C15"/>
    <w:rsid w:val="007D30DF"/>
    <w:rsid w:val="007D4BD7"/>
    <w:rsid w:val="007D6400"/>
    <w:rsid w:val="007D7661"/>
    <w:rsid w:val="007E4A73"/>
    <w:rsid w:val="007E4E1E"/>
    <w:rsid w:val="007E560D"/>
    <w:rsid w:val="007E5D9C"/>
    <w:rsid w:val="007E5FC3"/>
    <w:rsid w:val="007E6086"/>
    <w:rsid w:val="007E7386"/>
    <w:rsid w:val="007E760B"/>
    <w:rsid w:val="007F360A"/>
    <w:rsid w:val="007F3CFE"/>
    <w:rsid w:val="007F52A5"/>
    <w:rsid w:val="007F62AA"/>
    <w:rsid w:val="007F6C2D"/>
    <w:rsid w:val="007F6F3D"/>
    <w:rsid w:val="007F70BB"/>
    <w:rsid w:val="007F70DE"/>
    <w:rsid w:val="007F78C1"/>
    <w:rsid w:val="00800756"/>
    <w:rsid w:val="00801DA0"/>
    <w:rsid w:val="00802FEC"/>
    <w:rsid w:val="008030EA"/>
    <w:rsid w:val="008038DE"/>
    <w:rsid w:val="00803FB0"/>
    <w:rsid w:val="00804341"/>
    <w:rsid w:val="0080621A"/>
    <w:rsid w:val="0080676D"/>
    <w:rsid w:val="008070C9"/>
    <w:rsid w:val="00810342"/>
    <w:rsid w:val="0081132A"/>
    <w:rsid w:val="00812A56"/>
    <w:rsid w:val="00813E51"/>
    <w:rsid w:val="008143D7"/>
    <w:rsid w:val="00815687"/>
    <w:rsid w:val="008156F9"/>
    <w:rsid w:val="00815BAA"/>
    <w:rsid w:val="00815D03"/>
    <w:rsid w:val="00816263"/>
    <w:rsid w:val="00817509"/>
    <w:rsid w:val="0082074F"/>
    <w:rsid w:val="008229F1"/>
    <w:rsid w:val="0082539A"/>
    <w:rsid w:val="00825FD0"/>
    <w:rsid w:val="00826CE9"/>
    <w:rsid w:val="00830482"/>
    <w:rsid w:val="00830F49"/>
    <w:rsid w:val="008340A2"/>
    <w:rsid w:val="0083479F"/>
    <w:rsid w:val="00840CAE"/>
    <w:rsid w:val="00841BB1"/>
    <w:rsid w:val="00842469"/>
    <w:rsid w:val="008431C9"/>
    <w:rsid w:val="00843929"/>
    <w:rsid w:val="00843F91"/>
    <w:rsid w:val="0084444B"/>
    <w:rsid w:val="0084710D"/>
    <w:rsid w:val="008522DC"/>
    <w:rsid w:val="00852D89"/>
    <w:rsid w:val="0085457E"/>
    <w:rsid w:val="00854781"/>
    <w:rsid w:val="00855F68"/>
    <w:rsid w:val="0085622D"/>
    <w:rsid w:val="0085636C"/>
    <w:rsid w:val="00856C2B"/>
    <w:rsid w:val="008575CD"/>
    <w:rsid w:val="008604EA"/>
    <w:rsid w:val="00860883"/>
    <w:rsid w:val="00860B19"/>
    <w:rsid w:val="00860DE0"/>
    <w:rsid w:val="00862574"/>
    <w:rsid w:val="0086274C"/>
    <w:rsid w:val="0086315D"/>
    <w:rsid w:val="00864523"/>
    <w:rsid w:val="00865061"/>
    <w:rsid w:val="0086527B"/>
    <w:rsid w:val="00865591"/>
    <w:rsid w:val="008670CA"/>
    <w:rsid w:val="00867A45"/>
    <w:rsid w:val="00867CBB"/>
    <w:rsid w:val="008703AB"/>
    <w:rsid w:val="00871B04"/>
    <w:rsid w:val="00873D9E"/>
    <w:rsid w:val="00874383"/>
    <w:rsid w:val="008746DB"/>
    <w:rsid w:val="00874979"/>
    <w:rsid w:val="00877265"/>
    <w:rsid w:val="00880255"/>
    <w:rsid w:val="00880F52"/>
    <w:rsid w:val="0088167E"/>
    <w:rsid w:val="0088201A"/>
    <w:rsid w:val="00882644"/>
    <w:rsid w:val="0088391E"/>
    <w:rsid w:val="008846FC"/>
    <w:rsid w:val="00885EA5"/>
    <w:rsid w:val="00886706"/>
    <w:rsid w:val="008879EA"/>
    <w:rsid w:val="00890E26"/>
    <w:rsid w:val="0089215B"/>
    <w:rsid w:val="0089421F"/>
    <w:rsid w:val="00896884"/>
    <w:rsid w:val="00897888"/>
    <w:rsid w:val="008979EE"/>
    <w:rsid w:val="00897A01"/>
    <w:rsid w:val="00897F99"/>
    <w:rsid w:val="008A1E78"/>
    <w:rsid w:val="008A3E19"/>
    <w:rsid w:val="008A4E8A"/>
    <w:rsid w:val="008A54F3"/>
    <w:rsid w:val="008A58DE"/>
    <w:rsid w:val="008A77C7"/>
    <w:rsid w:val="008A79F9"/>
    <w:rsid w:val="008B06BB"/>
    <w:rsid w:val="008B0CF9"/>
    <w:rsid w:val="008B18D2"/>
    <w:rsid w:val="008B2217"/>
    <w:rsid w:val="008B260D"/>
    <w:rsid w:val="008B3326"/>
    <w:rsid w:val="008B33CE"/>
    <w:rsid w:val="008B4FCB"/>
    <w:rsid w:val="008B699E"/>
    <w:rsid w:val="008B7EB4"/>
    <w:rsid w:val="008C018C"/>
    <w:rsid w:val="008C0390"/>
    <w:rsid w:val="008C0814"/>
    <w:rsid w:val="008C0839"/>
    <w:rsid w:val="008C118F"/>
    <w:rsid w:val="008C19E7"/>
    <w:rsid w:val="008C2143"/>
    <w:rsid w:val="008C349B"/>
    <w:rsid w:val="008C3D4A"/>
    <w:rsid w:val="008C4A7E"/>
    <w:rsid w:val="008C5711"/>
    <w:rsid w:val="008C6A20"/>
    <w:rsid w:val="008C7D14"/>
    <w:rsid w:val="008D2455"/>
    <w:rsid w:val="008D48F7"/>
    <w:rsid w:val="008D4E71"/>
    <w:rsid w:val="008D64BA"/>
    <w:rsid w:val="008D6FA0"/>
    <w:rsid w:val="008D70B0"/>
    <w:rsid w:val="008D7336"/>
    <w:rsid w:val="008E2687"/>
    <w:rsid w:val="008E294D"/>
    <w:rsid w:val="008E34B3"/>
    <w:rsid w:val="008E4382"/>
    <w:rsid w:val="008E4589"/>
    <w:rsid w:val="008E5C89"/>
    <w:rsid w:val="008E61FF"/>
    <w:rsid w:val="008F0222"/>
    <w:rsid w:val="008F0598"/>
    <w:rsid w:val="008F07B2"/>
    <w:rsid w:val="008F0B3B"/>
    <w:rsid w:val="008F0EEC"/>
    <w:rsid w:val="008F1303"/>
    <w:rsid w:val="008F3279"/>
    <w:rsid w:val="008F3C89"/>
    <w:rsid w:val="008F45E6"/>
    <w:rsid w:val="008F4A0D"/>
    <w:rsid w:val="008F4AB5"/>
    <w:rsid w:val="008F6D27"/>
    <w:rsid w:val="008F7874"/>
    <w:rsid w:val="00900CA9"/>
    <w:rsid w:val="00901B2C"/>
    <w:rsid w:val="009054C5"/>
    <w:rsid w:val="00906F13"/>
    <w:rsid w:val="00907403"/>
    <w:rsid w:val="00907EF5"/>
    <w:rsid w:val="00910149"/>
    <w:rsid w:val="00910F66"/>
    <w:rsid w:val="00911727"/>
    <w:rsid w:val="0091173C"/>
    <w:rsid w:val="009126C2"/>
    <w:rsid w:val="00912F51"/>
    <w:rsid w:val="00913B70"/>
    <w:rsid w:val="0091441A"/>
    <w:rsid w:val="00914BDD"/>
    <w:rsid w:val="00915B4D"/>
    <w:rsid w:val="00915D66"/>
    <w:rsid w:val="00916F58"/>
    <w:rsid w:val="00917E86"/>
    <w:rsid w:val="00917EB0"/>
    <w:rsid w:val="00921C8F"/>
    <w:rsid w:val="0092231B"/>
    <w:rsid w:val="00922719"/>
    <w:rsid w:val="00922890"/>
    <w:rsid w:val="0092306C"/>
    <w:rsid w:val="009238E8"/>
    <w:rsid w:val="00923D68"/>
    <w:rsid w:val="00925095"/>
    <w:rsid w:val="009259B0"/>
    <w:rsid w:val="009265E4"/>
    <w:rsid w:val="00926790"/>
    <w:rsid w:val="0092725F"/>
    <w:rsid w:val="009278CF"/>
    <w:rsid w:val="00927C31"/>
    <w:rsid w:val="009307ED"/>
    <w:rsid w:val="00930CF7"/>
    <w:rsid w:val="00931674"/>
    <w:rsid w:val="0093168E"/>
    <w:rsid w:val="0093309F"/>
    <w:rsid w:val="00933352"/>
    <w:rsid w:val="0093451B"/>
    <w:rsid w:val="0093677C"/>
    <w:rsid w:val="009370D9"/>
    <w:rsid w:val="009371C0"/>
    <w:rsid w:val="009409C4"/>
    <w:rsid w:val="00941E66"/>
    <w:rsid w:val="00944137"/>
    <w:rsid w:val="00945080"/>
    <w:rsid w:val="009453DF"/>
    <w:rsid w:val="00951DDB"/>
    <w:rsid w:val="00952AF2"/>
    <w:rsid w:val="0095473E"/>
    <w:rsid w:val="00954DC1"/>
    <w:rsid w:val="00955050"/>
    <w:rsid w:val="009554CA"/>
    <w:rsid w:val="00955941"/>
    <w:rsid w:val="00956941"/>
    <w:rsid w:val="00957634"/>
    <w:rsid w:val="00957A13"/>
    <w:rsid w:val="00957F61"/>
    <w:rsid w:val="0096098D"/>
    <w:rsid w:val="00960D8C"/>
    <w:rsid w:val="009617C6"/>
    <w:rsid w:val="00962CCE"/>
    <w:rsid w:val="00963786"/>
    <w:rsid w:val="00963B2F"/>
    <w:rsid w:val="00963B7D"/>
    <w:rsid w:val="00965D01"/>
    <w:rsid w:val="00967FCA"/>
    <w:rsid w:val="009728A2"/>
    <w:rsid w:val="00972B48"/>
    <w:rsid w:val="00972E0D"/>
    <w:rsid w:val="00973D54"/>
    <w:rsid w:val="009763CC"/>
    <w:rsid w:val="00976B05"/>
    <w:rsid w:val="009771BD"/>
    <w:rsid w:val="00977BE9"/>
    <w:rsid w:val="00977BF3"/>
    <w:rsid w:val="00981534"/>
    <w:rsid w:val="00984C6C"/>
    <w:rsid w:val="00984E9F"/>
    <w:rsid w:val="0099121E"/>
    <w:rsid w:val="009925F6"/>
    <w:rsid w:val="009926C6"/>
    <w:rsid w:val="00992EAA"/>
    <w:rsid w:val="00993394"/>
    <w:rsid w:val="00994404"/>
    <w:rsid w:val="00994F3E"/>
    <w:rsid w:val="00996925"/>
    <w:rsid w:val="00996972"/>
    <w:rsid w:val="00996B32"/>
    <w:rsid w:val="00996D79"/>
    <w:rsid w:val="0099758D"/>
    <w:rsid w:val="00997942"/>
    <w:rsid w:val="00997F2A"/>
    <w:rsid w:val="009A1169"/>
    <w:rsid w:val="009A11F0"/>
    <w:rsid w:val="009A4015"/>
    <w:rsid w:val="009A4786"/>
    <w:rsid w:val="009A48D5"/>
    <w:rsid w:val="009A4919"/>
    <w:rsid w:val="009A6325"/>
    <w:rsid w:val="009A6CD2"/>
    <w:rsid w:val="009A6DF7"/>
    <w:rsid w:val="009A6E2D"/>
    <w:rsid w:val="009A77C2"/>
    <w:rsid w:val="009A7987"/>
    <w:rsid w:val="009B14F8"/>
    <w:rsid w:val="009B17CC"/>
    <w:rsid w:val="009B1DA1"/>
    <w:rsid w:val="009B2B71"/>
    <w:rsid w:val="009B2CE0"/>
    <w:rsid w:val="009B2FCA"/>
    <w:rsid w:val="009B32C8"/>
    <w:rsid w:val="009B54F2"/>
    <w:rsid w:val="009C0A06"/>
    <w:rsid w:val="009C23A0"/>
    <w:rsid w:val="009C2459"/>
    <w:rsid w:val="009C2B2F"/>
    <w:rsid w:val="009C5B57"/>
    <w:rsid w:val="009D0BCE"/>
    <w:rsid w:val="009D1598"/>
    <w:rsid w:val="009D1D16"/>
    <w:rsid w:val="009D2204"/>
    <w:rsid w:val="009D3ADE"/>
    <w:rsid w:val="009E0C5B"/>
    <w:rsid w:val="009E108F"/>
    <w:rsid w:val="009E189A"/>
    <w:rsid w:val="009E21A1"/>
    <w:rsid w:val="009E229C"/>
    <w:rsid w:val="009E242D"/>
    <w:rsid w:val="009E2A5D"/>
    <w:rsid w:val="009E3225"/>
    <w:rsid w:val="009F0445"/>
    <w:rsid w:val="009F1A6B"/>
    <w:rsid w:val="009F1B19"/>
    <w:rsid w:val="009F24A4"/>
    <w:rsid w:val="009F3A14"/>
    <w:rsid w:val="009F5496"/>
    <w:rsid w:val="009F583C"/>
    <w:rsid w:val="009F5924"/>
    <w:rsid w:val="009F655B"/>
    <w:rsid w:val="00A009CD"/>
    <w:rsid w:val="00A02C1C"/>
    <w:rsid w:val="00A05355"/>
    <w:rsid w:val="00A05B9B"/>
    <w:rsid w:val="00A07B8D"/>
    <w:rsid w:val="00A07CD3"/>
    <w:rsid w:val="00A10D85"/>
    <w:rsid w:val="00A111E0"/>
    <w:rsid w:val="00A11D32"/>
    <w:rsid w:val="00A12502"/>
    <w:rsid w:val="00A138F4"/>
    <w:rsid w:val="00A141CF"/>
    <w:rsid w:val="00A17FAD"/>
    <w:rsid w:val="00A20D9A"/>
    <w:rsid w:val="00A2267D"/>
    <w:rsid w:val="00A229E4"/>
    <w:rsid w:val="00A25697"/>
    <w:rsid w:val="00A25CA6"/>
    <w:rsid w:val="00A26164"/>
    <w:rsid w:val="00A26743"/>
    <w:rsid w:val="00A26B92"/>
    <w:rsid w:val="00A3082A"/>
    <w:rsid w:val="00A30F89"/>
    <w:rsid w:val="00A3140D"/>
    <w:rsid w:val="00A316F7"/>
    <w:rsid w:val="00A31713"/>
    <w:rsid w:val="00A31A75"/>
    <w:rsid w:val="00A3317F"/>
    <w:rsid w:val="00A331D8"/>
    <w:rsid w:val="00A37A12"/>
    <w:rsid w:val="00A37A3D"/>
    <w:rsid w:val="00A40B8E"/>
    <w:rsid w:val="00A41F2A"/>
    <w:rsid w:val="00A420DA"/>
    <w:rsid w:val="00A42BE2"/>
    <w:rsid w:val="00A463BC"/>
    <w:rsid w:val="00A47FEE"/>
    <w:rsid w:val="00A50255"/>
    <w:rsid w:val="00A53B76"/>
    <w:rsid w:val="00A53D54"/>
    <w:rsid w:val="00A54D2D"/>
    <w:rsid w:val="00A5528E"/>
    <w:rsid w:val="00A557DD"/>
    <w:rsid w:val="00A60F34"/>
    <w:rsid w:val="00A61CDB"/>
    <w:rsid w:val="00A63579"/>
    <w:rsid w:val="00A646C4"/>
    <w:rsid w:val="00A64E14"/>
    <w:rsid w:val="00A67C58"/>
    <w:rsid w:val="00A70FA5"/>
    <w:rsid w:val="00A721A7"/>
    <w:rsid w:val="00A72734"/>
    <w:rsid w:val="00A72A5C"/>
    <w:rsid w:val="00A72B56"/>
    <w:rsid w:val="00A73AC9"/>
    <w:rsid w:val="00A74CD7"/>
    <w:rsid w:val="00A7735F"/>
    <w:rsid w:val="00A80C69"/>
    <w:rsid w:val="00A81513"/>
    <w:rsid w:val="00A81D5F"/>
    <w:rsid w:val="00A845A8"/>
    <w:rsid w:val="00A8473E"/>
    <w:rsid w:val="00A84E9C"/>
    <w:rsid w:val="00A8602A"/>
    <w:rsid w:val="00A86773"/>
    <w:rsid w:val="00A87034"/>
    <w:rsid w:val="00A90400"/>
    <w:rsid w:val="00A9183D"/>
    <w:rsid w:val="00A91D81"/>
    <w:rsid w:val="00A96379"/>
    <w:rsid w:val="00A96DBD"/>
    <w:rsid w:val="00A97CDA"/>
    <w:rsid w:val="00AA0579"/>
    <w:rsid w:val="00AA250F"/>
    <w:rsid w:val="00AA3084"/>
    <w:rsid w:val="00AA32CE"/>
    <w:rsid w:val="00AA36E3"/>
    <w:rsid w:val="00AA3D54"/>
    <w:rsid w:val="00AA5CAA"/>
    <w:rsid w:val="00AA5D93"/>
    <w:rsid w:val="00AA5E49"/>
    <w:rsid w:val="00AA6A39"/>
    <w:rsid w:val="00AB455C"/>
    <w:rsid w:val="00AB4F11"/>
    <w:rsid w:val="00AB78BA"/>
    <w:rsid w:val="00AB79F0"/>
    <w:rsid w:val="00AB7E97"/>
    <w:rsid w:val="00AC0826"/>
    <w:rsid w:val="00AC299C"/>
    <w:rsid w:val="00AC38C1"/>
    <w:rsid w:val="00AC46CE"/>
    <w:rsid w:val="00AC4AC5"/>
    <w:rsid w:val="00AC6994"/>
    <w:rsid w:val="00AC70D3"/>
    <w:rsid w:val="00AC7CCD"/>
    <w:rsid w:val="00AD01BF"/>
    <w:rsid w:val="00AD16EB"/>
    <w:rsid w:val="00AD1C17"/>
    <w:rsid w:val="00AD1EED"/>
    <w:rsid w:val="00AD4015"/>
    <w:rsid w:val="00AD4165"/>
    <w:rsid w:val="00AD43D2"/>
    <w:rsid w:val="00AD5D0A"/>
    <w:rsid w:val="00AD5DCC"/>
    <w:rsid w:val="00AD6C69"/>
    <w:rsid w:val="00AD6F1C"/>
    <w:rsid w:val="00AD7B55"/>
    <w:rsid w:val="00AE0AC3"/>
    <w:rsid w:val="00AE1385"/>
    <w:rsid w:val="00AE2017"/>
    <w:rsid w:val="00AE3490"/>
    <w:rsid w:val="00AE3F5F"/>
    <w:rsid w:val="00AE48A6"/>
    <w:rsid w:val="00AE4FBE"/>
    <w:rsid w:val="00AE5BB6"/>
    <w:rsid w:val="00AE7318"/>
    <w:rsid w:val="00AF1705"/>
    <w:rsid w:val="00AF3202"/>
    <w:rsid w:val="00AF3C78"/>
    <w:rsid w:val="00AF442A"/>
    <w:rsid w:val="00AF532B"/>
    <w:rsid w:val="00AF64E5"/>
    <w:rsid w:val="00AF72BC"/>
    <w:rsid w:val="00AF7BD0"/>
    <w:rsid w:val="00AF7F04"/>
    <w:rsid w:val="00B005F6"/>
    <w:rsid w:val="00B0094A"/>
    <w:rsid w:val="00B00F2B"/>
    <w:rsid w:val="00B00FC6"/>
    <w:rsid w:val="00B01079"/>
    <w:rsid w:val="00B02A3C"/>
    <w:rsid w:val="00B0308E"/>
    <w:rsid w:val="00B03AE6"/>
    <w:rsid w:val="00B04650"/>
    <w:rsid w:val="00B06D42"/>
    <w:rsid w:val="00B07508"/>
    <w:rsid w:val="00B07534"/>
    <w:rsid w:val="00B121A5"/>
    <w:rsid w:val="00B13C3B"/>
    <w:rsid w:val="00B15A40"/>
    <w:rsid w:val="00B15F51"/>
    <w:rsid w:val="00B22286"/>
    <w:rsid w:val="00B230D2"/>
    <w:rsid w:val="00B24714"/>
    <w:rsid w:val="00B249F2"/>
    <w:rsid w:val="00B24E81"/>
    <w:rsid w:val="00B24FA3"/>
    <w:rsid w:val="00B2623F"/>
    <w:rsid w:val="00B26F08"/>
    <w:rsid w:val="00B3087B"/>
    <w:rsid w:val="00B31DC6"/>
    <w:rsid w:val="00B330E5"/>
    <w:rsid w:val="00B35C28"/>
    <w:rsid w:val="00B35F07"/>
    <w:rsid w:val="00B40212"/>
    <w:rsid w:val="00B404A2"/>
    <w:rsid w:val="00B407D4"/>
    <w:rsid w:val="00B416EA"/>
    <w:rsid w:val="00B41A1B"/>
    <w:rsid w:val="00B42186"/>
    <w:rsid w:val="00B42D36"/>
    <w:rsid w:val="00B439F2"/>
    <w:rsid w:val="00B43FFA"/>
    <w:rsid w:val="00B441E2"/>
    <w:rsid w:val="00B45F5D"/>
    <w:rsid w:val="00B47837"/>
    <w:rsid w:val="00B508C5"/>
    <w:rsid w:val="00B51E2D"/>
    <w:rsid w:val="00B52903"/>
    <w:rsid w:val="00B55C2F"/>
    <w:rsid w:val="00B56157"/>
    <w:rsid w:val="00B6094B"/>
    <w:rsid w:val="00B61862"/>
    <w:rsid w:val="00B62D84"/>
    <w:rsid w:val="00B63671"/>
    <w:rsid w:val="00B64016"/>
    <w:rsid w:val="00B64B63"/>
    <w:rsid w:val="00B7096D"/>
    <w:rsid w:val="00B70E7D"/>
    <w:rsid w:val="00B72243"/>
    <w:rsid w:val="00B742E0"/>
    <w:rsid w:val="00B745D0"/>
    <w:rsid w:val="00B75C2E"/>
    <w:rsid w:val="00B75FEE"/>
    <w:rsid w:val="00B76A64"/>
    <w:rsid w:val="00B80BF6"/>
    <w:rsid w:val="00B811EC"/>
    <w:rsid w:val="00B81658"/>
    <w:rsid w:val="00B81977"/>
    <w:rsid w:val="00B85564"/>
    <w:rsid w:val="00B85782"/>
    <w:rsid w:val="00B85DB9"/>
    <w:rsid w:val="00B864B7"/>
    <w:rsid w:val="00B9192C"/>
    <w:rsid w:val="00B93964"/>
    <w:rsid w:val="00B93C25"/>
    <w:rsid w:val="00B94BE3"/>
    <w:rsid w:val="00B95DB4"/>
    <w:rsid w:val="00B96A98"/>
    <w:rsid w:val="00B971D5"/>
    <w:rsid w:val="00B976E5"/>
    <w:rsid w:val="00BA07C8"/>
    <w:rsid w:val="00BA121C"/>
    <w:rsid w:val="00BA1DB5"/>
    <w:rsid w:val="00BA3762"/>
    <w:rsid w:val="00BA40DD"/>
    <w:rsid w:val="00BA5B1D"/>
    <w:rsid w:val="00BA6041"/>
    <w:rsid w:val="00BB1624"/>
    <w:rsid w:val="00BB2139"/>
    <w:rsid w:val="00BB289B"/>
    <w:rsid w:val="00BB2D17"/>
    <w:rsid w:val="00BB2EAF"/>
    <w:rsid w:val="00BB4BB4"/>
    <w:rsid w:val="00BB6498"/>
    <w:rsid w:val="00BB675D"/>
    <w:rsid w:val="00BB6A21"/>
    <w:rsid w:val="00BB7A13"/>
    <w:rsid w:val="00BC099E"/>
    <w:rsid w:val="00BC2B38"/>
    <w:rsid w:val="00BC2F21"/>
    <w:rsid w:val="00BC3F76"/>
    <w:rsid w:val="00BC49A6"/>
    <w:rsid w:val="00BC4CCF"/>
    <w:rsid w:val="00BC4E14"/>
    <w:rsid w:val="00BC61EB"/>
    <w:rsid w:val="00BC621B"/>
    <w:rsid w:val="00BC7B62"/>
    <w:rsid w:val="00BD01CE"/>
    <w:rsid w:val="00BD0D49"/>
    <w:rsid w:val="00BD148B"/>
    <w:rsid w:val="00BD180D"/>
    <w:rsid w:val="00BD2F49"/>
    <w:rsid w:val="00BD35A0"/>
    <w:rsid w:val="00BD38A8"/>
    <w:rsid w:val="00BD483D"/>
    <w:rsid w:val="00BD499D"/>
    <w:rsid w:val="00BD4D87"/>
    <w:rsid w:val="00BD5D9A"/>
    <w:rsid w:val="00BD6211"/>
    <w:rsid w:val="00BE0E41"/>
    <w:rsid w:val="00BE58F5"/>
    <w:rsid w:val="00BE5F08"/>
    <w:rsid w:val="00BE6571"/>
    <w:rsid w:val="00BE6ABD"/>
    <w:rsid w:val="00BE7D99"/>
    <w:rsid w:val="00BF0A14"/>
    <w:rsid w:val="00BF335D"/>
    <w:rsid w:val="00BF4B82"/>
    <w:rsid w:val="00BF5DCC"/>
    <w:rsid w:val="00BF74D8"/>
    <w:rsid w:val="00BF79B4"/>
    <w:rsid w:val="00BF7E52"/>
    <w:rsid w:val="00C011C9"/>
    <w:rsid w:val="00C0159E"/>
    <w:rsid w:val="00C01815"/>
    <w:rsid w:val="00C0281D"/>
    <w:rsid w:val="00C028E7"/>
    <w:rsid w:val="00C02FE5"/>
    <w:rsid w:val="00C03D2F"/>
    <w:rsid w:val="00C05429"/>
    <w:rsid w:val="00C11290"/>
    <w:rsid w:val="00C1167F"/>
    <w:rsid w:val="00C118C8"/>
    <w:rsid w:val="00C122E9"/>
    <w:rsid w:val="00C1241F"/>
    <w:rsid w:val="00C1285E"/>
    <w:rsid w:val="00C15347"/>
    <w:rsid w:val="00C154B0"/>
    <w:rsid w:val="00C16D9F"/>
    <w:rsid w:val="00C17CF3"/>
    <w:rsid w:val="00C20C5C"/>
    <w:rsid w:val="00C213F9"/>
    <w:rsid w:val="00C25160"/>
    <w:rsid w:val="00C25329"/>
    <w:rsid w:val="00C26D11"/>
    <w:rsid w:val="00C30006"/>
    <w:rsid w:val="00C31367"/>
    <w:rsid w:val="00C332FE"/>
    <w:rsid w:val="00C344F0"/>
    <w:rsid w:val="00C3508C"/>
    <w:rsid w:val="00C35FF2"/>
    <w:rsid w:val="00C37AAC"/>
    <w:rsid w:val="00C4105E"/>
    <w:rsid w:val="00C415A1"/>
    <w:rsid w:val="00C41D5D"/>
    <w:rsid w:val="00C42E2A"/>
    <w:rsid w:val="00C44FA7"/>
    <w:rsid w:val="00C4749E"/>
    <w:rsid w:val="00C5096A"/>
    <w:rsid w:val="00C51D2B"/>
    <w:rsid w:val="00C5448A"/>
    <w:rsid w:val="00C54DC9"/>
    <w:rsid w:val="00C54ED4"/>
    <w:rsid w:val="00C54F9B"/>
    <w:rsid w:val="00C560BD"/>
    <w:rsid w:val="00C62ED2"/>
    <w:rsid w:val="00C63E91"/>
    <w:rsid w:val="00C64632"/>
    <w:rsid w:val="00C6599E"/>
    <w:rsid w:val="00C65CC9"/>
    <w:rsid w:val="00C65EF8"/>
    <w:rsid w:val="00C707B4"/>
    <w:rsid w:val="00C70F1A"/>
    <w:rsid w:val="00C7122D"/>
    <w:rsid w:val="00C71C83"/>
    <w:rsid w:val="00C71E9E"/>
    <w:rsid w:val="00C7313A"/>
    <w:rsid w:val="00C75086"/>
    <w:rsid w:val="00C753FF"/>
    <w:rsid w:val="00C7540F"/>
    <w:rsid w:val="00C75F71"/>
    <w:rsid w:val="00C76D2D"/>
    <w:rsid w:val="00C774FE"/>
    <w:rsid w:val="00C800F2"/>
    <w:rsid w:val="00C80B88"/>
    <w:rsid w:val="00C81D26"/>
    <w:rsid w:val="00C831D8"/>
    <w:rsid w:val="00C83950"/>
    <w:rsid w:val="00C839C6"/>
    <w:rsid w:val="00C85191"/>
    <w:rsid w:val="00C856F5"/>
    <w:rsid w:val="00C8792C"/>
    <w:rsid w:val="00C905D9"/>
    <w:rsid w:val="00C90E6F"/>
    <w:rsid w:val="00C91619"/>
    <w:rsid w:val="00C9176E"/>
    <w:rsid w:val="00C92256"/>
    <w:rsid w:val="00C92CBF"/>
    <w:rsid w:val="00C94CAC"/>
    <w:rsid w:val="00C958E4"/>
    <w:rsid w:val="00C96343"/>
    <w:rsid w:val="00C96412"/>
    <w:rsid w:val="00C9735C"/>
    <w:rsid w:val="00C97CAD"/>
    <w:rsid w:val="00CA0A7A"/>
    <w:rsid w:val="00CA1EEF"/>
    <w:rsid w:val="00CA3683"/>
    <w:rsid w:val="00CA6F50"/>
    <w:rsid w:val="00CA7017"/>
    <w:rsid w:val="00CA70FB"/>
    <w:rsid w:val="00CB1B26"/>
    <w:rsid w:val="00CB1BFE"/>
    <w:rsid w:val="00CB2402"/>
    <w:rsid w:val="00CB557B"/>
    <w:rsid w:val="00CB6536"/>
    <w:rsid w:val="00CB6861"/>
    <w:rsid w:val="00CC016D"/>
    <w:rsid w:val="00CC33AD"/>
    <w:rsid w:val="00CC53A4"/>
    <w:rsid w:val="00CC6008"/>
    <w:rsid w:val="00CC761B"/>
    <w:rsid w:val="00CC772F"/>
    <w:rsid w:val="00CC7ED6"/>
    <w:rsid w:val="00CD0120"/>
    <w:rsid w:val="00CD0DDD"/>
    <w:rsid w:val="00CD16D5"/>
    <w:rsid w:val="00CD2E29"/>
    <w:rsid w:val="00CD4530"/>
    <w:rsid w:val="00CD51F2"/>
    <w:rsid w:val="00CE06DE"/>
    <w:rsid w:val="00CE0F59"/>
    <w:rsid w:val="00CE18D2"/>
    <w:rsid w:val="00CE3AB5"/>
    <w:rsid w:val="00CE40E7"/>
    <w:rsid w:val="00CE43E5"/>
    <w:rsid w:val="00CE5A2C"/>
    <w:rsid w:val="00CE6E49"/>
    <w:rsid w:val="00CE7327"/>
    <w:rsid w:val="00CF023E"/>
    <w:rsid w:val="00CF0AA5"/>
    <w:rsid w:val="00CF271D"/>
    <w:rsid w:val="00CF40A7"/>
    <w:rsid w:val="00CF5415"/>
    <w:rsid w:val="00CF62D0"/>
    <w:rsid w:val="00CF6701"/>
    <w:rsid w:val="00CF68FB"/>
    <w:rsid w:val="00CF6A0E"/>
    <w:rsid w:val="00D0030F"/>
    <w:rsid w:val="00D00854"/>
    <w:rsid w:val="00D00E2D"/>
    <w:rsid w:val="00D01B08"/>
    <w:rsid w:val="00D0355B"/>
    <w:rsid w:val="00D05AD5"/>
    <w:rsid w:val="00D0673C"/>
    <w:rsid w:val="00D1175A"/>
    <w:rsid w:val="00D121BD"/>
    <w:rsid w:val="00D1716A"/>
    <w:rsid w:val="00D17625"/>
    <w:rsid w:val="00D176AC"/>
    <w:rsid w:val="00D1795C"/>
    <w:rsid w:val="00D20D44"/>
    <w:rsid w:val="00D21048"/>
    <w:rsid w:val="00D21220"/>
    <w:rsid w:val="00D219F1"/>
    <w:rsid w:val="00D2214A"/>
    <w:rsid w:val="00D221D9"/>
    <w:rsid w:val="00D23C5B"/>
    <w:rsid w:val="00D24093"/>
    <w:rsid w:val="00D24FE2"/>
    <w:rsid w:val="00D25131"/>
    <w:rsid w:val="00D25627"/>
    <w:rsid w:val="00D25F8B"/>
    <w:rsid w:val="00D266E9"/>
    <w:rsid w:val="00D26A8F"/>
    <w:rsid w:val="00D272A3"/>
    <w:rsid w:val="00D302E6"/>
    <w:rsid w:val="00D307D9"/>
    <w:rsid w:val="00D31306"/>
    <w:rsid w:val="00D331C5"/>
    <w:rsid w:val="00D341DE"/>
    <w:rsid w:val="00D348A3"/>
    <w:rsid w:val="00D35016"/>
    <w:rsid w:val="00D35DD4"/>
    <w:rsid w:val="00D36D2B"/>
    <w:rsid w:val="00D37A52"/>
    <w:rsid w:val="00D40FF0"/>
    <w:rsid w:val="00D419F2"/>
    <w:rsid w:val="00D42BF6"/>
    <w:rsid w:val="00D43250"/>
    <w:rsid w:val="00D443B5"/>
    <w:rsid w:val="00D449D3"/>
    <w:rsid w:val="00D44EAE"/>
    <w:rsid w:val="00D45054"/>
    <w:rsid w:val="00D45590"/>
    <w:rsid w:val="00D504E7"/>
    <w:rsid w:val="00D50D81"/>
    <w:rsid w:val="00D5282F"/>
    <w:rsid w:val="00D52D17"/>
    <w:rsid w:val="00D550E9"/>
    <w:rsid w:val="00D560A3"/>
    <w:rsid w:val="00D5651D"/>
    <w:rsid w:val="00D573D1"/>
    <w:rsid w:val="00D57BC9"/>
    <w:rsid w:val="00D60285"/>
    <w:rsid w:val="00D60C68"/>
    <w:rsid w:val="00D612F3"/>
    <w:rsid w:val="00D62874"/>
    <w:rsid w:val="00D63E0C"/>
    <w:rsid w:val="00D64BD8"/>
    <w:rsid w:val="00D66484"/>
    <w:rsid w:val="00D7033A"/>
    <w:rsid w:val="00D71D00"/>
    <w:rsid w:val="00D732B2"/>
    <w:rsid w:val="00D77CD5"/>
    <w:rsid w:val="00D8012E"/>
    <w:rsid w:val="00D80712"/>
    <w:rsid w:val="00D8103F"/>
    <w:rsid w:val="00D81DDA"/>
    <w:rsid w:val="00D83BF9"/>
    <w:rsid w:val="00D84822"/>
    <w:rsid w:val="00D84A70"/>
    <w:rsid w:val="00D8533B"/>
    <w:rsid w:val="00D8641B"/>
    <w:rsid w:val="00D8713E"/>
    <w:rsid w:val="00D87AC7"/>
    <w:rsid w:val="00D91060"/>
    <w:rsid w:val="00D9122E"/>
    <w:rsid w:val="00D915AF"/>
    <w:rsid w:val="00D9190C"/>
    <w:rsid w:val="00D92405"/>
    <w:rsid w:val="00D92C22"/>
    <w:rsid w:val="00D92DA9"/>
    <w:rsid w:val="00D93B2C"/>
    <w:rsid w:val="00D95821"/>
    <w:rsid w:val="00D95B42"/>
    <w:rsid w:val="00D95CF7"/>
    <w:rsid w:val="00D97645"/>
    <w:rsid w:val="00D979D2"/>
    <w:rsid w:val="00DA1293"/>
    <w:rsid w:val="00DA72B3"/>
    <w:rsid w:val="00DB2B90"/>
    <w:rsid w:val="00DB2D47"/>
    <w:rsid w:val="00DB31AE"/>
    <w:rsid w:val="00DB39C9"/>
    <w:rsid w:val="00DB3C12"/>
    <w:rsid w:val="00DB57DB"/>
    <w:rsid w:val="00DB59F6"/>
    <w:rsid w:val="00DB67CC"/>
    <w:rsid w:val="00DB6BFB"/>
    <w:rsid w:val="00DB6F1A"/>
    <w:rsid w:val="00DB704F"/>
    <w:rsid w:val="00DB7DF5"/>
    <w:rsid w:val="00DC119C"/>
    <w:rsid w:val="00DC11C9"/>
    <w:rsid w:val="00DC1A90"/>
    <w:rsid w:val="00DC2203"/>
    <w:rsid w:val="00DC2233"/>
    <w:rsid w:val="00DC26B1"/>
    <w:rsid w:val="00DC29AA"/>
    <w:rsid w:val="00DC3194"/>
    <w:rsid w:val="00DC4DB8"/>
    <w:rsid w:val="00DC6052"/>
    <w:rsid w:val="00DC6F3B"/>
    <w:rsid w:val="00DC789E"/>
    <w:rsid w:val="00DD1884"/>
    <w:rsid w:val="00DD1DEC"/>
    <w:rsid w:val="00DD29D1"/>
    <w:rsid w:val="00DD3E82"/>
    <w:rsid w:val="00DD3F78"/>
    <w:rsid w:val="00DD5593"/>
    <w:rsid w:val="00DD66AD"/>
    <w:rsid w:val="00DD6B07"/>
    <w:rsid w:val="00DE16D2"/>
    <w:rsid w:val="00DE1D67"/>
    <w:rsid w:val="00DE2F60"/>
    <w:rsid w:val="00DE454E"/>
    <w:rsid w:val="00DE67BC"/>
    <w:rsid w:val="00DF0E7D"/>
    <w:rsid w:val="00DF1AC4"/>
    <w:rsid w:val="00DF1F72"/>
    <w:rsid w:val="00DF57D4"/>
    <w:rsid w:val="00DF5B1F"/>
    <w:rsid w:val="00DF6533"/>
    <w:rsid w:val="00DF7206"/>
    <w:rsid w:val="00DF79EE"/>
    <w:rsid w:val="00E0138F"/>
    <w:rsid w:val="00E03284"/>
    <w:rsid w:val="00E04F59"/>
    <w:rsid w:val="00E07DB9"/>
    <w:rsid w:val="00E07F95"/>
    <w:rsid w:val="00E11B3F"/>
    <w:rsid w:val="00E14221"/>
    <w:rsid w:val="00E145FD"/>
    <w:rsid w:val="00E157AE"/>
    <w:rsid w:val="00E161BC"/>
    <w:rsid w:val="00E16F74"/>
    <w:rsid w:val="00E175A3"/>
    <w:rsid w:val="00E2377F"/>
    <w:rsid w:val="00E246D2"/>
    <w:rsid w:val="00E259A4"/>
    <w:rsid w:val="00E26C0A"/>
    <w:rsid w:val="00E30B20"/>
    <w:rsid w:val="00E30EDC"/>
    <w:rsid w:val="00E31C9C"/>
    <w:rsid w:val="00E33234"/>
    <w:rsid w:val="00E33A3E"/>
    <w:rsid w:val="00E33DA8"/>
    <w:rsid w:val="00E344D5"/>
    <w:rsid w:val="00E34556"/>
    <w:rsid w:val="00E34BBE"/>
    <w:rsid w:val="00E34F0E"/>
    <w:rsid w:val="00E351B0"/>
    <w:rsid w:val="00E4084A"/>
    <w:rsid w:val="00E409F3"/>
    <w:rsid w:val="00E40DAC"/>
    <w:rsid w:val="00E4171C"/>
    <w:rsid w:val="00E417E3"/>
    <w:rsid w:val="00E42444"/>
    <w:rsid w:val="00E42EA7"/>
    <w:rsid w:val="00E43BC1"/>
    <w:rsid w:val="00E44640"/>
    <w:rsid w:val="00E44981"/>
    <w:rsid w:val="00E4559C"/>
    <w:rsid w:val="00E45A10"/>
    <w:rsid w:val="00E46547"/>
    <w:rsid w:val="00E4688B"/>
    <w:rsid w:val="00E4789B"/>
    <w:rsid w:val="00E47982"/>
    <w:rsid w:val="00E5088A"/>
    <w:rsid w:val="00E51759"/>
    <w:rsid w:val="00E53406"/>
    <w:rsid w:val="00E540E2"/>
    <w:rsid w:val="00E54931"/>
    <w:rsid w:val="00E54EF8"/>
    <w:rsid w:val="00E55DFA"/>
    <w:rsid w:val="00E575B2"/>
    <w:rsid w:val="00E5798C"/>
    <w:rsid w:val="00E57D04"/>
    <w:rsid w:val="00E605D0"/>
    <w:rsid w:val="00E607C2"/>
    <w:rsid w:val="00E6259E"/>
    <w:rsid w:val="00E62AA4"/>
    <w:rsid w:val="00E63A42"/>
    <w:rsid w:val="00E6444B"/>
    <w:rsid w:val="00E64E58"/>
    <w:rsid w:val="00E6546A"/>
    <w:rsid w:val="00E70C53"/>
    <w:rsid w:val="00E72F18"/>
    <w:rsid w:val="00E72FD5"/>
    <w:rsid w:val="00E73A2E"/>
    <w:rsid w:val="00E759BA"/>
    <w:rsid w:val="00E76573"/>
    <w:rsid w:val="00E76E29"/>
    <w:rsid w:val="00E80298"/>
    <w:rsid w:val="00E85A43"/>
    <w:rsid w:val="00E85D87"/>
    <w:rsid w:val="00E90E17"/>
    <w:rsid w:val="00E9214F"/>
    <w:rsid w:val="00E9216A"/>
    <w:rsid w:val="00E9301B"/>
    <w:rsid w:val="00E959E9"/>
    <w:rsid w:val="00E96F3D"/>
    <w:rsid w:val="00E971F4"/>
    <w:rsid w:val="00E971FF"/>
    <w:rsid w:val="00E97B5B"/>
    <w:rsid w:val="00EA097E"/>
    <w:rsid w:val="00EA20BA"/>
    <w:rsid w:val="00EA39B2"/>
    <w:rsid w:val="00EA4ABE"/>
    <w:rsid w:val="00EA4C90"/>
    <w:rsid w:val="00EA60D6"/>
    <w:rsid w:val="00EA75F0"/>
    <w:rsid w:val="00EB1470"/>
    <w:rsid w:val="00EB274B"/>
    <w:rsid w:val="00EB3195"/>
    <w:rsid w:val="00EB5636"/>
    <w:rsid w:val="00EC1134"/>
    <w:rsid w:val="00EC198A"/>
    <w:rsid w:val="00EC3D10"/>
    <w:rsid w:val="00EC52B2"/>
    <w:rsid w:val="00EC722C"/>
    <w:rsid w:val="00ED15F7"/>
    <w:rsid w:val="00ED16B2"/>
    <w:rsid w:val="00ED1727"/>
    <w:rsid w:val="00ED21FE"/>
    <w:rsid w:val="00ED2B2E"/>
    <w:rsid w:val="00ED3D0B"/>
    <w:rsid w:val="00ED575D"/>
    <w:rsid w:val="00ED77EA"/>
    <w:rsid w:val="00EE103B"/>
    <w:rsid w:val="00EE1AAF"/>
    <w:rsid w:val="00EE6399"/>
    <w:rsid w:val="00EF0F2D"/>
    <w:rsid w:val="00EF188F"/>
    <w:rsid w:val="00EF3A68"/>
    <w:rsid w:val="00EF5BDB"/>
    <w:rsid w:val="00EF7228"/>
    <w:rsid w:val="00EF74CC"/>
    <w:rsid w:val="00EF75D7"/>
    <w:rsid w:val="00EF7F5C"/>
    <w:rsid w:val="00F0153C"/>
    <w:rsid w:val="00F01F29"/>
    <w:rsid w:val="00F04619"/>
    <w:rsid w:val="00F05B8E"/>
    <w:rsid w:val="00F0659C"/>
    <w:rsid w:val="00F072F0"/>
    <w:rsid w:val="00F10CA0"/>
    <w:rsid w:val="00F13D8F"/>
    <w:rsid w:val="00F1438F"/>
    <w:rsid w:val="00F1611F"/>
    <w:rsid w:val="00F16747"/>
    <w:rsid w:val="00F20757"/>
    <w:rsid w:val="00F232EF"/>
    <w:rsid w:val="00F24E7A"/>
    <w:rsid w:val="00F250E1"/>
    <w:rsid w:val="00F256C1"/>
    <w:rsid w:val="00F30B3E"/>
    <w:rsid w:val="00F30E3B"/>
    <w:rsid w:val="00F30E58"/>
    <w:rsid w:val="00F35437"/>
    <w:rsid w:val="00F36045"/>
    <w:rsid w:val="00F403CC"/>
    <w:rsid w:val="00F41529"/>
    <w:rsid w:val="00F41F00"/>
    <w:rsid w:val="00F42A57"/>
    <w:rsid w:val="00F42D44"/>
    <w:rsid w:val="00F4417B"/>
    <w:rsid w:val="00F44772"/>
    <w:rsid w:val="00F44EA1"/>
    <w:rsid w:val="00F45881"/>
    <w:rsid w:val="00F466B1"/>
    <w:rsid w:val="00F4698D"/>
    <w:rsid w:val="00F47623"/>
    <w:rsid w:val="00F4784D"/>
    <w:rsid w:val="00F4790A"/>
    <w:rsid w:val="00F47A28"/>
    <w:rsid w:val="00F50640"/>
    <w:rsid w:val="00F50E5B"/>
    <w:rsid w:val="00F51B3E"/>
    <w:rsid w:val="00F51FA7"/>
    <w:rsid w:val="00F53602"/>
    <w:rsid w:val="00F5457D"/>
    <w:rsid w:val="00F54DEB"/>
    <w:rsid w:val="00F5579F"/>
    <w:rsid w:val="00F5594A"/>
    <w:rsid w:val="00F55EA5"/>
    <w:rsid w:val="00F575A4"/>
    <w:rsid w:val="00F57911"/>
    <w:rsid w:val="00F626FA"/>
    <w:rsid w:val="00F64727"/>
    <w:rsid w:val="00F65818"/>
    <w:rsid w:val="00F6630C"/>
    <w:rsid w:val="00F66D09"/>
    <w:rsid w:val="00F67150"/>
    <w:rsid w:val="00F67D85"/>
    <w:rsid w:val="00F70887"/>
    <w:rsid w:val="00F70B63"/>
    <w:rsid w:val="00F715C2"/>
    <w:rsid w:val="00F72404"/>
    <w:rsid w:val="00F73385"/>
    <w:rsid w:val="00F74099"/>
    <w:rsid w:val="00F75C58"/>
    <w:rsid w:val="00F75FAE"/>
    <w:rsid w:val="00F76455"/>
    <w:rsid w:val="00F769E1"/>
    <w:rsid w:val="00F76EF0"/>
    <w:rsid w:val="00F82981"/>
    <w:rsid w:val="00F83724"/>
    <w:rsid w:val="00F83A30"/>
    <w:rsid w:val="00F844A0"/>
    <w:rsid w:val="00F849C2"/>
    <w:rsid w:val="00F8578A"/>
    <w:rsid w:val="00F857FE"/>
    <w:rsid w:val="00F866F3"/>
    <w:rsid w:val="00F87661"/>
    <w:rsid w:val="00F90959"/>
    <w:rsid w:val="00F92D45"/>
    <w:rsid w:val="00F930AA"/>
    <w:rsid w:val="00F94AB5"/>
    <w:rsid w:val="00F94B9C"/>
    <w:rsid w:val="00F958B2"/>
    <w:rsid w:val="00F96448"/>
    <w:rsid w:val="00FA0765"/>
    <w:rsid w:val="00FA11E1"/>
    <w:rsid w:val="00FA231C"/>
    <w:rsid w:val="00FA244F"/>
    <w:rsid w:val="00FA2C72"/>
    <w:rsid w:val="00FA3DE4"/>
    <w:rsid w:val="00FA4C8C"/>
    <w:rsid w:val="00FA4F66"/>
    <w:rsid w:val="00FA53F8"/>
    <w:rsid w:val="00FA5D5A"/>
    <w:rsid w:val="00FA7310"/>
    <w:rsid w:val="00FB0D0C"/>
    <w:rsid w:val="00FB16F6"/>
    <w:rsid w:val="00FB2CD6"/>
    <w:rsid w:val="00FB49B7"/>
    <w:rsid w:val="00FB514A"/>
    <w:rsid w:val="00FB7C29"/>
    <w:rsid w:val="00FC0701"/>
    <w:rsid w:val="00FC3695"/>
    <w:rsid w:val="00FC4F63"/>
    <w:rsid w:val="00FC577E"/>
    <w:rsid w:val="00FC6291"/>
    <w:rsid w:val="00FC655B"/>
    <w:rsid w:val="00FC7B19"/>
    <w:rsid w:val="00FC7D35"/>
    <w:rsid w:val="00FC7F9E"/>
    <w:rsid w:val="00FD0C0F"/>
    <w:rsid w:val="00FD34E4"/>
    <w:rsid w:val="00FD54EF"/>
    <w:rsid w:val="00FD5672"/>
    <w:rsid w:val="00FD5E4A"/>
    <w:rsid w:val="00FD6B1A"/>
    <w:rsid w:val="00FD79AA"/>
    <w:rsid w:val="00FD7FAE"/>
    <w:rsid w:val="00FE0C4B"/>
    <w:rsid w:val="00FE2402"/>
    <w:rsid w:val="00FE3A2B"/>
    <w:rsid w:val="00FE3E54"/>
    <w:rsid w:val="00FE419D"/>
    <w:rsid w:val="00FF1676"/>
    <w:rsid w:val="00FF2A3D"/>
    <w:rsid w:val="00FF3317"/>
    <w:rsid w:val="00FF3EAE"/>
    <w:rsid w:val="00FF3F93"/>
    <w:rsid w:val="00FF4171"/>
    <w:rsid w:val="00FF43BE"/>
    <w:rsid w:val="00FF479D"/>
    <w:rsid w:val="00FF5595"/>
    <w:rsid w:val="00FF68B9"/>
    <w:rsid w:val="00FF6C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1D3012D"/>
  <w15:docId w15:val="{1C69A3C7-F260-4C5D-8C3C-7E3DA4583B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F769E1"/>
    <w:pPr>
      <w:ind w:firstLine="360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24EFE"/>
    <w:pPr>
      <w:keepNext/>
      <w:keepLines/>
      <w:spacing w:before="240" w:after="0" w:line="480" w:lineRule="auto"/>
      <w:ind w:firstLine="0"/>
      <w:outlineLvl w:val="0"/>
    </w:pPr>
    <w:rPr>
      <w:rFonts w:ascii="Times New Roman" w:eastAsiaTheme="majorEastAsia" w:hAnsi="Times New Roman" w:cs="Times New Roman"/>
      <w:b/>
      <w:color w:val="000000" w:themeColor="text1"/>
      <w:sz w:val="26"/>
      <w:szCs w:val="26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00450"/>
    <w:pPr>
      <w:keepNext/>
      <w:keepLines/>
      <w:spacing w:before="40" w:after="0" w:line="480" w:lineRule="auto"/>
      <w:ind w:firstLine="0"/>
      <w:outlineLvl w:val="1"/>
    </w:pPr>
    <w:rPr>
      <w:rFonts w:ascii="Times New Roman" w:eastAsiaTheme="majorEastAsia" w:hAnsi="Times New Roman" w:cs="Times New Roman"/>
      <w:b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767E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767EC"/>
    <w:pPr>
      <w:keepNext/>
      <w:keepLines/>
      <w:widowControl w:val="0"/>
      <w:spacing w:before="280" w:after="290" w:line="376" w:lineRule="auto"/>
      <w:ind w:left="720" w:hanging="720"/>
      <w:jc w:val="both"/>
      <w:outlineLvl w:val="3"/>
    </w:pPr>
    <w:rPr>
      <w:rFonts w:ascii="Times New Roman" w:eastAsiaTheme="majorEastAsia" w:hAnsi="Times New Roman" w:cs="Times New Roman"/>
      <w:b/>
      <w:bCs/>
      <w:i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67EC"/>
    <w:pPr>
      <w:keepNext/>
      <w:keepLines/>
      <w:widowControl w:val="0"/>
      <w:spacing w:before="280" w:after="290" w:line="376" w:lineRule="auto"/>
      <w:ind w:firstLine="432"/>
      <w:jc w:val="both"/>
      <w:outlineLvl w:val="4"/>
    </w:pPr>
    <w:rPr>
      <w:rFonts w:ascii="Times New Roman" w:hAnsi="Times New Roman" w:cs="Times New Roman"/>
      <w:b/>
      <w:bCs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2767EC"/>
    <w:pPr>
      <w:keepNext/>
      <w:keepLines/>
      <w:widowControl w:val="0"/>
      <w:spacing w:before="240" w:after="64" w:line="320" w:lineRule="auto"/>
      <w:ind w:firstLine="432"/>
      <w:jc w:val="both"/>
      <w:outlineLvl w:val="5"/>
    </w:pPr>
    <w:rPr>
      <w:rFonts w:asciiTheme="majorHAnsi" w:eastAsiaTheme="majorEastAsia" w:hAnsiTheme="majorHAnsi" w:cstheme="majorBidi"/>
      <w:b/>
      <w:bCs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2767EC"/>
    <w:pPr>
      <w:keepNext/>
      <w:keepLines/>
      <w:widowControl w:val="0"/>
      <w:spacing w:before="240" w:after="64" w:line="320" w:lineRule="auto"/>
      <w:ind w:firstLine="432"/>
      <w:jc w:val="both"/>
      <w:outlineLvl w:val="6"/>
    </w:pPr>
    <w:rPr>
      <w:rFonts w:ascii="Times New Roman" w:hAnsi="Times New Roman" w:cs="Times New Roman"/>
      <w:b/>
      <w:bC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2767EC"/>
    <w:pPr>
      <w:keepNext/>
      <w:keepLines/>
      <w:widowControl w:val="0"/>
      <w:spacing w:before="240" w:after="64" w:line="320" w:lineRule="auto"/>
      <w:ind w:firstLine="432"/>
      <w:jc w:val="both"/>
      <w:outlineLvl w:val="7"/>
    </w:pPr>
    <w:rPr>
      <w:rFonts w:asciiTheme="majorHAnsi" w:eastAsiaTheme="majorEastAsia" w:hAnsiTheme="majorHAnsi" w:cstheme="majorBidi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2767EC"/>
    <w:pPr>
      <w:keepNext/>
      <w:keepLines/>
      <w:widowControl w:val="0"/>
      <w:spacing w:before="240" w:after="64" w:line="320" w:lineRule="auto"/>
      <w:ind w:firstLine="432"/>
      <w:jc w:val="both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47D7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47D7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624EFE"/>
    <w:rPr>
      <w:rFonts w:ascii="Times New Roman" w:eastAsiaTheme="majorEastAsia" w:hAnsi="Times New Roman" w:cs="Times New Roman"/>
      <w:b/>
      <w:color w:val="000000" w:themeColor="text1"/>
      <w:sz w:val="26"/>
      <w:szCs w:val="26"/>
    </w:rPr>
  </w:style>
  <w:style w:type="paragraph" w:styleId="ListParagraph">
    <w:name w:val="List Paragraph"/>
    <w:basedOn w:val="Normal"/>
    <w:uiPriority w:val="34"/>
    <w:qFormat/>
    <w:rsid w:val="002B497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E80298"/>
    <w:rPr>
      <w:color w:val="808080"/>
    </w:rPr>
  </w:style>
  <w:style w:type="paragraph" w:styleId="NormalWeb">
    <w:name w:val="Normal (Web)"/>
    <w:basedOn w:val="Normal"/>
    <w:uiPriority w:val="99"/>
    <w:unhideWhenUsed/>
    <w:rsid w:val="0075193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</w:rPr>
  </w:style>
  <w:style w:type="table" w:styleId="TableGrid">
    <w:name w:val="Table Grid"/>
    <w:basedOn w:val="TableNormal"/>
    <w:uiPriority w:val="39"/>
    <w:rsid w:val="003B24F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A2674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2674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AF64E5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F64E5"/>
    <w:rPr>
      <w:rFonts w:ascii="Calibri" w:hAnsi="Calibri" w:cs="Calibri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AF64E5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F64E5"/>
    <w:rPr>
      <w:rFonts w:ascii="Calibri" w:hAnsi="Calibri" w:cs="Calibri"/>
      <w:noProof/>
      <w:szCs w:val="24"/>
    </w:rPr>
  </w:style>
  <w:style w:type="paragraph" w:styleId="NoSpacing">
    <w:name w:val="No Spacing"/>
    <w:uiPriority w:val="1"/>
    <w:qFormat/>
    <w:rsid w:val="00773AA7"/>
    <w:pPr>
      <w:spacing w:after="0" w:line="240" w:lineRule="auto"/>
      <w:ind w:firstLine="360"/>
    </w:pPr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5D06E4"/>
    <w:rPr>
      <w:color w:val="0000FF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500450"/>
    <w:rPr>
      <w:rFonts w:ascii="Times New Roman" w:eastAsiaTheme="majorEastAsia" w:hAnsi="Times New Roman" w:cs="Times New Roman"/>
      <w:b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2767E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767EC"/>
    <w:rPr>
      <w:rFonts w:ascii="Times New Roman" w:eastAsiaTheme="majorEastAsia" w:hAnsi="Times New Roman" w:cs="Times New Roman"/>
      <w:b/>
      <w:bCs/>
      <w:i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2767EC"/>
    <w:rPr>
      <w:rFonts w:ascii="Times New Roman" w:hAnsi="Times New Roman" w:cs="Times New Roman"/>
      <w:b/>
      <w:bCs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2767EC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2767EC"/>
    <w:rPr>
      <w:rFonts w:ascii="Times New Roman" w:hAnsi="Times New Roman" w:cs="Times New Roman"/>
      <w:b/>
      <w:bCs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2767EC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2767EC"/>
    <w:rPr>
      <w:rFonts w:asciiTheme="majorHAnsi" w:eastAsiaTheme="majorEastAsia" w:hAnsiTheme="majorHAnsi" w:cstheme="majorBidi"/>
      <w:sz w:val="24"/>
      <w:szCs w:val="21"/>
    </w:rPr>
  </w:style>
  <w:style w:type="paragraph" w:customStyle="1" w:styleId="ChapterStyleforTOC">
    <w:name w:val="Chapter Style for TOC"/>
    <w:basedOn w:val="Normal"/>
    <w:link w:val="ChapterStyleforTOCChar"/>
    <w:rsid w:val="002767EC"/>
    <w:pPr>
      <w:spacing w:after="200" w:line="480" w:lineRule="auto"/>
      <w:ind w:firstLine="0"/>
    </w:pPr>
    <w:rPr>
      <w:rFonts w:ascii="Times New Roman" w:eastAsia="SimSun" w:hAnsi="Times New Roman" w:cs="Times New Roman"/>
      <w:lang w:eastAsia="en-US"/>
    </w:rPr>
  </w:style>
  <w:style w:type="paragraph" w:customStyle="1" w:styleId="ChapterHeading">
    <w:name w:val="Chapter Heading"/>
    <w:basedOn w:val="ChapterStyleforTOC"/>
    <w:link w:val="ChapterHeadingChar"/>
    <w:rsid w:val="002767EC"/>
    <w:rPr>
      <w:b/>
    </w:rPr>
  </w:style>
  <w:style w:type="character" w:customStyle="1" w:styleId="ChapterStyleforTOCChar">
    <w:name w:val="Chapter Style for TOC Char"/>
    <w:link w:val="ChapterStyleforTOC"/>
    <w:rsid w:val="002767EC"/>
    <w:rPr>
      <w:rFonts w:ascii="Times New Roman" w:eastAsia="SimSun" w:hAnsi="Times New Roman" w:cs="Times New Roman"/>
      <w:sz w:val="24"/>
      <w:szCs w:val="24"/>
      <w:lang w:eastAsia="en-US"/>
    </w:rPr>
  </w:style>
  <w:style w:type="paragraph" w:customStyle="1" w:styleId="Default">
    <w:name w:val="Default"/>
    <w:rsid w:val="002767EC"/>
    <w:pPr>
      <w:autoSpaceDE w:val="0"/>
      <w:autoSpaceDN w:val="0"/>
      <w:adjustRightInd w:val="0"/>
      <w:spacing w:after="0" w:line="240" w:lineRule="auto"/>
    </w:pPr>
    <w:rPr>
      <w:rFonts w:ascii="Arial" w:eastAsia="SimSun" w:hAnsi="Arial" w:cs="Arial"/>
      <w:color w:val="000000"/>
      <w:sz w:val="24"/>
      <w:szCs w:val="24"/>
      <w:lang w:eastAsia="en-US"/>
    </w:rPr>
  </w:style>
  <w:style w:type="character" w:customStyle="1" w:styleId="ChapterHeadingChar">
    <w:name w:val="Chapter Heading Char"/>
    <w:link w:val="ChapterHeading"/>
    <w:rsid w:val="002767EC"/>
    <w:rPr>
      <w:rFonts w:ascii="Times New Roman" w:eastAsia="SimSun" w:hAnsi="Times New Roman" w:cs="Times New Roman"/>
      <w:b/>
      <w:sz w:val="24"/>
      <w:szCs w:val="24"/>
      <w:lang w:eastAsia="en-US"/>
    </w:rPr>
  </w:style>
  <w:style w:type="paragraph" w:customStyle="1" w:styleId="Chapterheading0">
    <w:name w:val="Chapter heading"/>
    <w:basedOn w:val="ChapterHeading"/>
    <w:link w:val="ChapterheadingChar0"/>
    <w:qFormat/>
    <w:rsid w:val="002767EC"/>
    <w:pPr>
      <w:jc w:val="both"/>
    </w:pPr>
    <w:rPr>
      <w:b w:val="0"/>
    </w:rPr>
  </w:style>
  <w:style w:type="paragraph" w:styleId="Header">
    <w:name w:val="header"/>
    <w:basedOn w:val="Normal"/>
    <w:link w:val="HeaderChar"/>
    <w:uiPriority w:val="99"/>
    <w:unhideWhenUsed/>
    <w:rsid w:val="002767EC"/>
    <w:pPr>
      <w:tabs>
        <w:tab w:val="center" w:pos="4680"/>
        <w:tab w:val="right" w:pos="9360"/>
      </w:tabs>
      <w:spacing w:after="0" w:line="240" w:lineRule="auto"/>
      <w:ind w:firstLine="0"/>
    </w:pPr>
    <w:rPr>
      <w:rFonts w:ascii="Times New Roman" w:eastAsia="SimSun" w:hAnsi="Times New Roman" w:cs="Times New Roman"/>
      <w:sz w:val="22"/>
      <w:szCs w:val="22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2767EC"/>
    <w:rPr>
      <w:rFonts w:ascii="Times New Roman" w:eastAsia="SimSun" w:hAnsi="Times New Roman" w:cs="Times New Roman"/>
      <w:lang w:eastAsia="en-US"/>
    </w:rPr>
  </w:style>
  <w:style w:type="character" w:customStyle="1" w:styleId="ChapterheadingChar0">
    <w:name w:val="Chapter heading Char"/>
    <w:link w:val="Chapterheading0"/>
    <w:rsid w:val="002767EC"/>
    <w:rPr>
      <w:rFonts w:ascii="Times New Roman" w:eastAsia="SimSun" w:hAnsi="Times New Roman" w:cs="Times New Roman"/>
      <w:sz w:val="24"/>
      <w:szCs w:val="24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2767EC"/>
    <w:pPr>
      <w:tabs>
        <w:tab w:val="center" w:pos="4680"/>
        <w:tab w:val="right" w:pos="9360"/>
      </w:tabs>
      <w:spacing w:after="0" w:line="240" w:lineRule="auto"/>
      <w:ind w:firstLine="0"/>
    </w:pPr>
    <w:rPr>
      <w:rFonts w:ascii="Times New Roman" w:eastAsia="SimSun" w:hAnsi="Times New Roman" w:cs="Times New Roman"/>
      <w:sz w:val="22"/>
      <w:szCs w:val="22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2767EC"/>
    <w:rPr>
      <w:rFonts w:ascii="Times New Roman" w:eastAsia="SimSun" w:hAnsi="Times New Roman" w:cs="Times New Roman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2767EC"/>
    <w:pPr>
      <w:jc w:val="center"/>
      <w:outlineLvl w:val="9"/>
    </w:pPr>
    <w:rPr>
      <w:sz w:val="24"/>
      <w:szCs w:val="24"/>
    </w:rPr>
  </w:style>
  <w:style w:type="paragraph" w:styleId="TOC3">
    <w:name w:val="toc 3"/>
    <w:basedOn w:val="Normal"/>
    <w:next w:val="Normal"/>
    <w:autoRedefine/>
    <w:uiPriority w:val="39"/>
    <w:unhideWhenUsed/>
    <w:rsid w:val="002767EC"/>
    <w:pPr>
      <w:spacing w:after="100" w:line="276" w:lineRule="auto"/>
      <w:ind w:left="440" w:firstLine="0"/>
    </w:pPr>
    <w:rPr>
      <w:rFonts w:ascii="Times New Roman" w:eastAsia="SimSun" w:hAnsi="Times New Roman" w:cs="Times New Roman"/>
      <w:sz w:val="22"/>
      <w:szCs w:val="22"/>
      <w:lang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2767EC"/>
    <w:pPr>
      <w:spacing w:after="100" w:line="276" w:lineRule="auto"/>
      <w:ind w:left="220" w:firstLine="0"/>
    </w:pPr>
    <w:rPr>
      <w:rFonts w:ascii="Times New Roman" w:eastAsia="SimSun" w:hAnsi="Times New Roman" w:cs="Times New Roman"/>
      <w:sz w:val="22"/>
      <w:szCs w:val="22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2767EC"/>
    <w:pPr>
      <w:widowControl w:val="0"/>
      <w:spacing w:before="240" w:after="60" w:line="312" w:lineRule="auto"/>
      <w:ind w:firstLine="432"/>
      <w:jc w:val="center"/>
      <w:outlineLvl w:val="1"/>
    </w:pPr>
    <w:rPr>
      <w:rFonts w:asciiTheme="majorHAnsi" w:eastAsia="SimSun" w:hAnsiTheme="majorHAnsi" w:cstheme="majorBidi"/>
      <w:b/>
      <w:bCs/>
      <w:kern w:val="28"/>
      <w:sz w:val="32"/>
      <w:szCs w:val="32"/>
    </w:rPr>
  </w:style>
  <w:style w:type="character" w:customStyle="1" w:styleId="SubtitleChar">
    <w:name w:val="Subtitle Char"/>
    <w:basedOn w:val="DefaultParagraphFont"/>
    <w:link w:val="Subtitle"/>
    <w:uiPriority w:val="11"/>
    <w:rsid w:val="002767EC"/>
    <w:rPr>
      <w:rFonts w:asciiTheme="majorHAnsi" w:eastAsia="SimSun" w:hAnsiTheme="majorHAnsi" w:cstheme="majorBidi"/>
      <w:b/>
      <w:bCs/>
      <w:kern w:val="28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rsid w:val="002767EC"/>
    <w:pPr>
      <w:spacing w:after="100"/>
      <w:ind w:firstLine="432"/>
    </w:pPr>
    <w:rPr>
      <w:rFonts w:ascii="Times New Roman" w:hAnsi="Times New Roman" w:cs="Times New Roman"/>
      <w:sz w:val="22"/>
      <w:lang w:eastAsia="en-US"/>
    </w:rPr>
  </w:style>
  <w:style w:type="character" w:customStyle="1" w:styleId="apple-converted-space">
    <w:name w:val="apple-converted-space"/>
    <w:basedOn w:val="DefaultParagraphFont"/>
    <w:rsid w:val="002767EC"/>
  </w:style>
  <w:style w:type="paragraph" w:styleId="BalloonText">
    <w:name w:val="Balloon Text"/>
    <w:basedOn w:val="Normal"/>
    <w:link w:val="BalloonTextChar"/>
    <w:uiPriority w:val="99"/>
    <w:semiHidden/>
    <w:unhideWhenUsed/>
    <w:rsid w:val="002767EC"/>
    <w:pPr>
      <w:widowControl w:val="0"/>
      <w:spacing w:after="120" w:line="480" w:lineRule="auto"/>
      <w:ind w:firstLine="432"/>
      <w:jc w:val="both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767EC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767E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767EC"/>
    <w:pPr>
      <w:widowControl w:val="0"/>
      <w:spacing w:after="120" w:line="480" w:lineRule="auto"/>
      <w:ind w:firstLine="432"/>
      <w:jc w:val="both"/>
    </w:pPr>
    <w:rPr>
      <w:rFonts w:ascii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767EC"/>
    <w:rPr>
      <w:rFonts w:ascii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767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767EC"/>
    <w:rPr>
      <w:rFonts w:ascii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2767EC"/>
    <w:rPr>
      <w:i/>
      <w:iCs/>
    </w:rPr>
  </w:style>
  <w:style w:type="paragraph" w:styleId="TOC4">
    <w:name w:val="toc 4"/>
    <w:basedOn w:val="Normal"/>
    <w:next w:val="Normal"/>
    <w:autoRedefine/>
    <w:uiPriority w:val="39"/>
    <w:unhideWhenUsed/>
    <w:rsid w:val="002767EC"/>
    <w:pPr>
      <w:spacing w:after="100" w:line="276" w:lineRule="auto"/>
      <w:ind w:left="660" w:firstLine="0"/>
    </w:pPr>
    <w:rPr>
      <w:rFonts w:ascii="Times New Roman" w:eastAsia="SimSun" w:hAnsi="Times New Roman" w:cs="Times New Roman"/>
      <w:sz w:val="22"/>
      <w:szCs w:val="22"/>
      <w:lang w:eastAsia="en-US"/>
    </w:rPr>
  </w:style>
  <w:style w:type="paragraph" w:styleId="Caption">
    <w:name w:val="caption"/>
    <w:basedOn w:val="Normal"/>
    <w:next w:val="Normal"/>
    <w:uiPriority w:val="35"/>
    <w:unhideWhenUsed/>
    <w:qFormat/>
    <w:rsid w:val="002767EC"/>
    <w:pPr>
      <w:spacing w:after="200" w:line="240" w:lineRule="auto"/>
      <w:ind w:firstLine="0"/>
    </w:pPr>
    <w:rPr>
      <w:rFonts w:ascii="Times New Roman" w:eastAsia="SimSun" w:hAnsi="Times New Roman" w:cs="Times New Roman"/>
      <w:i/>
      <w:iCs/>
      <w:color w:val="44546A" w:themeColor="text2"/>
      <w:sz w:val="18"/>
      <w:szCs w:val="18"/>
      <w:lang w:eastAsia="en-US"/>
    </w:rPr>
  </w:style>
  <w:style w:type="paragraph" w:styleId="TableofFigures">
    <w:name w:val="table of figures"/>
    <w:basedOn w:val="Normal"/>
    <w:next w:val="Normal"/>
    <w:uiPriority w:val="99"/>
    <w:unhideWhenUsed/>
    <w:rsid w:val="002767EC"/>
    <w:pPr>
      <w:spacing w:after="0" w:line="276" w:lineRule="auto"/>
      <w:ind w:firstLine="0"/>
    </w:pPr>
    <w:rPr>
      <w:rFonts w:ascii="Times New Roman" w:eastAsia="SimSun" w:hAnsi="Times New Roman" w:cs="Times New Roman"/>
      <w:sz w:val="22"/>
      <w:szCs w:val="22"/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C75086"/>
  </w:style>
  <w:style w:type="character" w:customStyle="1" w:styleId="InternetLink">
    <w:name w:val="Internet Link"/>
    <w:basedOn w:val="DefaultParagraphFont"/>
    <w:uiPriority w:val="99"/>
    <w:semiHidden/>
    <w:unhideWhenUsed/>
    <w:rsid w:val="00D5282F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semiHidden/>
    <w:unhideWhenUsed/>
    <w:rsid w:val="008F0EEC"/>
  </w:style>
  <w:style w:type="paragraph" w:customStyle="1" w:styleId="FirstParagraph">
    <w:name w:val="First Paragraph"/>
    <w:basedOn w:val="BodyText"/>
    <w:next w:val="BodyText"/>
    <w:qFormat/>
    <w:rsid w:val="00A53D54"/>
    <w:pPr>
      <w:spacing w:before="180" w:after="180" w:line="240" w:lineRule="auto"/>
      <w:ind w:firstLine="0"/>
    </w:pPr>
    <w:rPr>
      <w:rFonts w:eastAsiaTheme="minorHAnsi"/>
      <w:lang w:eastAsia="en-US"/>
    </w:rPr>
  </w:style>
  <w:style w:type="paragraph" w:customStyle="1" w:styleId="Compact">
    <w:name w:val="Compact"/>
    <w:basedOn w:val="BodyText"/>
    <w:qFormat/>
    <w:rsid w:val="00A53D54"/>
    <w:pPr>
      <w:spacing w:before="36" w:after="36" w:line="240" w:lineRule="auto"/>
      <w:ind w:firstLine="0"/>
    </w:pPr>
    <w:rPr>
      <w:rFonts w:eastAsiaTheme="minorHAnsi"/>
      <w:lang w:eastAsia="en-US"/>
    </w:rPr>
  </w:style>
  <w:style w:type="table" w:customStyle="1" w:styleId="Table">
    <w:name w:val="Table"/>
    <w:semiHidden/>
    <w:unhideWhenUsed/>
    <w:qFormat/>
    <w:rsid w:val="00A53D54"/>
    <w:pPr>
      <w:spacing w:after="200" w:line="240" w:lineRule="auto"/>
    </w:pPr>
    <w:rPr>
      <w:rFonts w:eastAsiaTheme="minorHAnsi"/>
      <w:sz w:val="24"/>
      <w:szCs w:val="24"/>
      <w:lang w:eastAsia="en-US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VerbatimChar">
    <w:name w:val="Verbatim Char"/>
    <w:basedOn w:val="DefaultParagraphFont"/>
    <w:link w:val="SourceCode"/>
    <w:rsid w:val="00A53D54"/>
    <w:rPr>
      <w:rFonts w:ascii="Consolas" w:hAnsi="Consolas"/>
      <w:shd w:val="clear" w:color="auto" w:fill="F8F8F8"/>
    </w:rPr>
  </w:style>
  <w:style w:type="paragraph" w:customStyle="1" w:styleId="SourceCode">
    <w:name w:val="Source Code"/>
    <w:basedOn w:val="Normal"/>
    <w:link w:val="VerbatimChar"/>
    <w:rsid w:val="00A53D54"/>
    <w:pPr>
      <w:shd w:val="clear" w:color="auto" w:fill="F8F8F8"/>
      <w:wordWrap w:val="0"/>
      <w:spacing w:after="200" w:line="240" w:lineRule="auto"/>
      <w:ind w:firstLine="0"/>
    </w:pPr>
    <w:rPr>
      <w:rFonts w:ascii="Consolas" w:hAnsi="Consolas"/>
      <w:sz w:val="22"/>
      <w:szCs w:val="22"/>
    </w:rPr>
  </w:style>
  <w:style w:type="paragraph" w:styleId="BodyText">
    <w:name w:val="Body Text"/>
    <w:basedOn w:val="Normal"/>
    <w:link w:val="BodyTextChar"/>
    <w:uiPriority w:val="99"/>
    <w:semiHidden/>
    <w:unhideWhenUsed/>
    <w:rsid w:val="00A53D54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53D54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60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9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567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6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59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39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73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1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300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76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44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4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76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20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0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0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1492326">
          <w:marLeft w:val="1440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141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aikunxu@uw.edu" TargetMode="Externa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hyperlink" Target="https://www.R-project.org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javascript:void(0);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hyperlink" Target="javascript:void(0);" TargetMode="Externa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yperlink" Target="http://www.nefsc.noaa.gov/saw/sasi/sasi_report_options.php" TargetMode="External"/><Relationship Id="rId14" Type="http://schemas.openxmlformats.org/officeDocument/2006/relationships/image" Target="media/image2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DFDBC0-41D2-4B90-A990-E3C1726218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66</TotalTime>
  <Pages>37</Pages>
  <Words>14713</Words>
  <Characters>83869</Characters>
  <Application>Microsoft Office Word</Application>
  <DocSecurity>0</DocSecurity>
  <Lines>698</Lines>
  <Paragraphs>1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83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aikun Xu</dc:creator>
  <cp:lastModifiedBy>Brian Stock</cp:lastModifiedBy>
  <cp:revision>533</cp:revision>
  <cp:lastPrinted>2017-05-29T05:55:00Z</cp:lastPrinted>
  <dcterms:created xsi:type="dcterms:W3CDTF">2017-06-08T16:51:00Z</dcterms:created>
  <dcterms:modified xsi:type="dcterms:W3CDTF">2020-07-23T20:38:00Z</dcterms:modified>
</cp:coreProperties>
</file>